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0CA3CA" w14:textId="628B5066" w:rsidR="008916E8" w:rsidRPr="00854875" w:rsidRDefault="00295721" w:rsidP="008916E8">
      <w:pPr>
        <w:spacing w:line="480" w:lineRule="auto"/>
        <w:rPr>
          <w:sz w:val="28"/>
        </w:rPr>
      </w:pPr>
      <w:r w:rsidRPr="00854875">
        <w:rPr>
          <w:sz w:val="28"/>
        </w:rPr>
        <w:t>Performance evaluation of data-limited length-based stock assessment methods</w:t>
      </w:r>
    </w:p>
    <w:p w14:paraId="15984C13" w14:textId="77777777" w:rsidR="00591118" w:rsidRPr="00854875" w:rsidRDefault="00591118" w:rsidP="008916E8">
      <w:pPr>
        <w:spacing w:line="480" w:lineRule="auto"/>
      </w:pPr>
    </w:p>
    <w:p w14:paraId="1CF4619D" w14:textId="77777777" w:rsidR="008916E8" w:rsidRPr="00854875" w:rsidRDefault="008916E8" w:rsidP="008916E8">
      <w:pPr>
        <w:spacing w:line="480" w:lineRule="auto"/>
      </w:pPr>
      <w:r w:rsidRPr="00854875">
        <w:t>Lisa Chong</w:t>
      </w:r>
    </w:p>
    <w:p w14:paraId="5E5AB3F9" w14:textId="27E0D1D1" w:rsidR="00591118" w:rsidRPr="00854875" w:rsidRDefault="00054E7C" w:rsidP="008916E8">
      <w:pPr>
        <w:spacing w:line="480" w:lineRule="auto"/>
      </w:pPr>
      <w:r w:rsidRPr="00854875">
        <w:t xml:space="preserve">1. </w:t>
      </w:r>
      <w:r w:rsidR="008916E8" w:rsidRPr="00854875">
        <w:t xml:space="preserve">Leibniz Centre for Tropical Marine Research (ZMT), </w:t>
      </w:r>
      <w:r w:rsidR="005301CD" w:rsidRPr="00854875">
        <w:t xml:space="preserve">Fahrenheitstr. 6, </w:t>
      </w:r>
      <w:r w:rsidR="008916E8" w:rsidRPr="00854875">
        <w:t>Bremen,</w:t>
      </w:r>
      <w:r w:rsidR="00D63E0D" w:rsidRPr="00854875">
        <w:t xml:space="preserve"> 28359</w:t>
      </w:r>
      <w:r w:rsidR="005301CD" w:rsidRPr="00854875">
        <w:t xml:space="preserve"> </w:t>
      </w:r>
      <w:r w:rsidR="008916E8" w:rsidRPr="00854875">
        <w:t xml:space="preserve">Germany </w:t>
      </w:r>
    </w:p>
    <w:p w14:paraId="60AA3402" w14:textId="4CC93748" w:rsidR="008916E8" w:rsidRPr="00854875" w:rsidRDefault="008916E8" w:rsidP="008916E8">
      <w:pPr>
        <w:spacing w:line="480" w:lineRule="auto"/>
      </w:pPr>
      <w:r w:rsidRPr="00854875">
        <w:t>lisa.chong8594@gmail.com</w:t>
      </w:r>
    </w:p>
    <w:p w14:paraId="2E064304" w14:textId="77777777" w:rsidR="00591118" w:rsidRPr="00854875" w:rsidRDefault="00591118" w:rsidP="008916E8">
      <w:pPr>
        <w:spacing w:line="480" w:lineRule="auto"/>
      </w:pPr>
    </w:p>
    <w:p w14:paraId="7C9A1188" w14:textId="53C91558" w:rsidR="008916E8" w:rsidRPr="00854875" w:rsidRDefault="00591118" w:rsidP="008916E8">
      <w:pPr>
        <w:spacing w:line="480" w:lineRule="auto"/>
      </w:pPr>
      <w:r w:rsidRPr="00854875">
        <w:t>Tobias K. Mildenberger</w:t>
      </w:r>
    </w:p>
    <w:p w14:paraId="51AFBB29" w14:textId="275A6D40" w:rsidR="008916E8" w:rsidRPr="00854875" w:rsidRDefault="00054E7C" w:rsidP="009D6B46">
      <w:pPr>
        <w:spacing w:line="480" w:lineRule="auto"/>
        <w:rPr>
          <w:lang w:val="en-US"/>
        </w:rPr>
      </w:pPr>
      <w:r w:rsidRPr="00854875">
        <w:rPr>
          <w:lang w:val="en-US"/>
        </w:rPr>
        <w:t xml:space="preserve">2. </w:t>
      </w:r>
      <w:r w:rsidR="009D6B46" w:rsidRPr="00854875">
        <w:rPr>
          <w:lang w:val="en-US"/>
        </w:rPr>
        <w:t>National Institute of Aquatic Resources, Technical University of Denmark, Kemitorvet, Building 202, 2800 Kgs. Lyngby, Denmark</w:t>
      </w:r>
    </w:p>
    <w:p w14:paraId="20A88D83" w14:textId="704989B0" w:rsidR="009D6B46" w:rsidRPr="00854875" w:rsidRDefault="009D6B46" w:rsidP="009D6B46">
      <w:pPr>
        <w:spacing w:line="480" w:lineRule="auto"/>
        <w:rPr>
          <w:lang w:val="en-US"/>
        </w:rPr>
      </w:pPr>
      <w:r w:rsidRPr="00854875">
        <w:rPr>
          <w:lang w:val="en-US"/>
        </w:rPr>
        <w:t>tobm@aqua.dtu.dk</w:t>
      </w:r>
    </w:p>
    <w:p w14:paraId="063CF15B" w14:textId="77777777" w:rsidR="009D6B46" w:rsidRPr="00854875" w:rsidRDefault="009D6B46" w:rsidP="009D6B46">
      <w:pPr>
        <w:spacing w:line="480" w:lineRule="auto"/>
        <w:rPr>
          <w:lang w:val="en-US"/>
        </w:rPr>
      </w:pPr>
    </w:p>
    <w:p w14:paraId="4859AF5A" w14:textId="20A4E76B" w:rsidR="00591118" w:rsidRPr="00854875" w:rsidRDefault="00591118" w:rsidP="00591118">
      <w:pPr>
        <w:spacing w:line="480" w:lineRule="auto"/>
      </w:pPr>
      <w:r w:rsidRPr="00854875">
        <w:t>Merrill B. Rudd</w:t>
      </w:r>
    </w:p>
    <w:p w14:paraId="63F117B8" w14:textId="51B0D8D8" w:rsidR="009D6B46" w:rsidRPr="00854875" w:rsidRDefault="00054E7C" w:rsidP="00591118">
      <w:pPr>
        <w:spacing w:line="480" w:lineRule="auto"/>
      </w:pPr>
      <w:r w:rsidRPr="00854875">
        <w:t xml:space="preserve">3. </w:t>
      </w:r>
      <w:r w:rsidR="009D6B46" w:rsidRPr="00854875">
        <w:t>School of Aquatic and Fishery Sciences, University of Washington, Box 355020, Seattle, WA 98195-5020, USA</w:t>
      </w:r>
    </w:p>
    <w:p w14:paraId="16CDEAAC" w14:textId="1041114D" w:rsidR="009D6B46" w:rsidRPr="00854875" w:rsidRDefault="00054E7C" w:rsidP="009D6B46">
      <w:pPr>
        <w:spacing w:line="480" w:lineRule="auto"/>
      </w:pPr>
      <w:r w:rsidRPr="00854875">
        <w:t xml:space="preserve">4. </w:t>
      </w:r>
      <w:r w:rsidR="009D6B46" w:rsidRPr="00854875">
        <w:t>Fishery Resource Analysis and Monitoring Division, National Oceanic and Atmospheric Administration, National Marine Fisheries Service,</w:t>
      </w:r>
    </w:p>
    <w:p w14:paraId="575C4DB7" w14:textId="74B07451" w:rsidR="009D6B46" w:rsidRPr="00854875" w:rsidRDefault="009D6B46" w:rsidP="009D6B46">
      <w:pPr>
        <w:spacing w:line="480" w:lineRule="auto"/>
      </w:pPr>
      <w:r w:rsidRPr="00854875">
        <w:t>Northwest Fisheries Science Center, 2725 Montlake Boulevard East, Seattle, WA 98112-2097, USA</w:t>
      </w:r>
    </w:p>
    <w:p w14:paraId="179D2D55" w14:textId="45109100" w:rsidR="00591118" w:rsidRPr="00854875" w:rsidRDefault="00BA4DDD" w:rsidP="00591118">
      <w:pPr>
        <w:spacing w:line="480" w:lineRule="auto"/>
      </w:pPr>
      <w:r w:rsidRPr="00854875">
        <w:t>merrillrudd@gmail.com</w:t>
      </w:r>
    </w:p>
    <w:p w14:paraId="0565E915" w14:textId="77777777" w:rsidR="00BA4DDD" w:rsidRPr="00854875" w:rsidRDefault="00BA4DDD" w:rsidP="00591118">
      <w:pPr>
        <w:spacing w:line="480" w:lineRule="auto"/>
      </w:pPr>
    </w:p>
    <w:p w14:paraId="78E67CBE" w14:textId="329AC12B" w:rsidR="00591118" w:rsidRPr="00854875" w:rsidRDefault="00591118" w:rsidP="00591118">
      <w:pPr>
        <w:spacing w:line="480" w:lineRule="auto"/>
      </w:pPr>
      <w:r w:rsidRPr="00854875">
        <w:t>Marc H. Taylor</w:t>
      </w:r>
    </w:p>
    <w:p w14:paraId="3D4C811B" w14:textId="0ACD9009" w:rsidR="00591118" w:rsidRPr="00854875" w:rsidRDefault="00054E7C" w:rsidP="00591118">
      <w:pPr>
        <w:spacing w:line="480" w:lineRule="auto"/>
      </w:pPr>
      <w:r w:rsidRPr="00854875">
        <w:t xml:space="preserve">5. </w:t>
      </w:r>
      <w:r w:rsidRPr="00854875">
        <w:rPr>
          <w:lang w:val="en-US"/>
        </w:rPr>
        <w:t xml:space="preserve">Marine Living Resources, Thünen Institute of Sea Fisheries, Herwigstr. 31, Bremerhaven, </w:t>
      </w:r>
      <w:r w:rsidR="00D63E0D" w:rsidRPr="00854875">
        <w:rPr>
          <w:lang w:val="en-US"/>
        </w:rPr>
        <w:lastRenderedPageBreak/>
        <w:t xml:space="preserve">27572, </w:t>
      </w:r>
      <w:r w:rsidRPr="00854875">
        <w:rPr>
          <w:lang w:val="en-US"/>
        </w:rPr>
        <w:t>Germany</w:t>
      </w:r>
    </w:p>
    <w:p w14:paraId="511E0AA7" w14:textId="1DC3D7A3" w:rsidR="00054E7C" w:rsidRPr="00854875" w:rsidRDefault="00054E7C" w:rsidP="00591118">
      <w:pPr>
        <w:spacing w:line="480" w:lineRule="auto"/>
      </w:pPr>
      <w:r w:rsidRPr="00854875">
        <w:t>marc.taylor@thuenen.de</w:t>
      </w:r>
    </w:p>
    <w:p w14:paraId="4E1B8A06" w14:textId="77777777" w:rsidR="00054E7C" w:rsidRPr="00854875" w:rsidRDefault="00054E7C" w:rsidP="00591118">
      <w:pPr>
        <w:spacing w:line="480" w:lineRule="auto"/>
      </w:pPr>
    </w:p>
    <w:p w14:paraId="5DEDF861" w14:textId="7DB56237" w:rsidR="00054E7C" w:rsidRPr="00854875" w:rsidRDefault="00054E7C" w:rsidP="00591118">
      <w:pPr>
        <w:spacing w:line="480" w:lineRule="auto"/>
      </w:pPr>
      <w:r w:rsidRPr="00854875">
        <w:t>Jason M. Cope</w:t>
      </w:r>
    </w:p>
    <w:p w14:paraId="57CF80AC" w14:textId="77777777" w:rsidR="00054E7C" w:rsidRPr="00854875" w:rsidRDefault="00054E7C" w:rsidP="00054E7C">
      <w:pPr>
        <w:spacing w:line="480" w:lineRule="auto"/>
      </w:pPr>
      <w:r w:rsidRPr="00854875">
        <w:t>3. School of Aquatic and Fishery Sciences, University of Washington, Box 355020, Seattle, WA 98195-5020, USA</w:t>
      </w:r>
    </w:p>
    <w:p w14:paraId="4E8819F4" w14:textId="77777777" w:rsidR="00054E7C" w:rsidRPr="00854875" w:rsidRDefault="00054E7C" w:rsidP="00054E7C">
      <w:pPr>
        <w:spacing w:line="480" w:lineRule="auto"/>
      </w:pPr>
      <w:r w:rsidRPr="00854875">
        <w:t>4. Fishery Resource Analysis and Monitoring Division, National Oceanic and Atmospheric Administration, National Marine Fisheries Service,</w:t>
      </w:r>
    </w:p>
    <w:p w14:paraId="56588CD1" w14:textId="77777777" w:rsidR="00054E7C" w:rsidRPr="00854875" w:rsidRDefault="00054E7C" w:rsidP="00054E7C">
      <w:pPr>
        <w:spacing w:line="480" w:lineRule="auto"/>
      </w:pPr>
      <w:r w:rsidRPr="00854875">
        <w:t>Northwest Fisheries Science Center, 2725 Montlake Boulevard East, Seattle, WA 98112-2097, USA</w:t>
      </w:r>
    </w:p>
    <w:p w14:paraId="3285C1B5" w14:textId="757EFD4A" w:rsidR="00054E7C" w:rsidRPr="00854875" w:rsidRDefault="00054E7C" w:rsidP="00591118">
      <w:pPr>
        <w:spacing w:line="480" w:lineRule="auto"/>
      </w:pPr>
      <w:r w:rsidRPr="00854875">
        <w:t>jason.cope@noaa.gov</w:t>
      </w:r>
    </w:p>
    <w:p w14:paraId="14A518B1" w14:textId="751336CE" w:rsidR="00591118" w:rsidRPr="00854875" w:rsidRDefault="00591118" w:rsidP="00591118">
      <w:pPr>
        <w:spacing w:line="480" w:lineRule="auto"/>
      </w:pPr>
    </w:p>
    <w:p w14:paraId="5A1EA0DB" w14:textId="2D3B0136" w:rsidR="00591118" w:rsidRPr="00854875" w:rsidRDefault="00591118" w:rsidP="00591118">
      <w:pPr>
        <w:spacing w:line="480" w:lineRule="auto"/>
      </w:pPr>
      <w:r w:rsidRPr="00854875">
        <w:t>Trevor A. Branch</w:t>
      </w:r>
    </w:p>
    <w:p w14:paraId="0B6BA285" w14:textId="77777777" w:rsidR="00054E7C" w:rsidRPr="00854875" w:rsidRDefault="00054E7C" w:rsidP="00054E7C">
      <w:pPr>
        <w:spacing w:line="480" w:lineRule="auto"/>
      </w:pPr>
      <w:r w:rsidRPr="00854875">
        <w:t>3. School of Aquatic and Fishery Sciences, University of Washington, Box 355020, Seattle, WA 98195-5020, USA</w:t>
      </w:r>
    </w:p>
    <w:p w14:paraId="7D2A8461" w14:textId="27191D00" w:rsidR="00591118" w:rsidRPr="00854875" w:rsidRDefault="00054E7C" w:rsidP="00591118">
      <w:pPr>
        <w:spacing w:line="480" w:lineRule="auto"/>
      </w:pPr>
      <w:r w:rsidRPr="00854875">
        <w:t>tbranch@uw.edu</w:t>
      </w:r>
    </w:p>
    <w:p w14:paraId="1F8E4F39" w14:textId="77777777" w:rsidR="00054E7C" w:rsidRPr="00854875" w:rsidRDefault="00054E7C" w:rsidP="00591118">
      <w:pPr>
        <w:spacing w:line="480" w:lineRule="auto"/>
      </w:pPr>
    </w:p>
    <w:p w14:paraId="38FF8A26" w14:textId="4D257307" w:rsidR="00591118" w:rsidRPr="00854875" w:rsidRDefault="00591118" w:rsidP="00591118">
      <w:pPr>
        <w:spacing w:line="480" w:lineRule="auto"/>
      </w:pPr>
      <w:r w:rsidRPr="00854875">
        <w:t>Matthias Wolff</w:t>
      </w:r>
    </w:p>
    <w:p w14:paraId="1DA8DBEB" w14:textId="77777777" w:rsidR="00D63E0D" w:rsidRPr="00854875" w:rsidRDefault="00D63E0D" w:rsidP="00D63E0D">
      <w:pPr>
        <w:spacing w:line="480" w:lineRule="auto"/>
      </w:pPr>
      <w:r w:rsidRPr="00854875">
        <w:t xml:space="preserve">1. Leibniz Centre for Tropical Marine Research (ZMT), Fahrenheitstr. 6, Bremen, 28359 Germany </w:t>
      </w:r>
    </w:p>
    <w:p w14:paraId="2B151B4F" w14:textId="7F1A06C1" w:rsidR="00593420" w:rsidRPr="00854875" w:rsidRDefault="00593420" w:rsidP="00591118">
      <w:pPr>
        <w:spacing w:line="480" w:lineRule="auto"/>
      </w:pPr>
      <w:r w:rsidRPr="00854875">
        <w:t>matthias.wolff@leibniz-zmt.de</w:t>
      </w:r>
    </w:p>
    <w:p w14:paraId="22580958" w14:textId="7ED899D5" w:rsidR="00591118" w:rsidRPr="00854875" w:rsidRDefault="00591118" w:rsidP="00591118">
      <w:pPr>
        <w:spacing w:line="480" w:lineRule="auto"/>
      </w:pPr>
    </w:p>
    <w:p w14:paraId="70284CEC" w14:textId="2B951250" w:rsidR="00591118" w:rsidRPr="00854875" w:rsidRDefault="00591118" w:rsidP="00591118">
      <w:pPr>
        <w:spacing w:line="480" w:lineRule="auto"/>
        <w:rPr>
          <w:lang w:val="en-US"/>
        </w:rPr>
      </w:pPr>
      <w:r w:rsidRPr="00854875">
        <w:t xml:space="preserve">Moritz </w:t>
      </w:r>
      <w:r w:rsidRPr="00854875">
        <w:rPr>
          <w:lang w:val="en-US"/>
        </w:rPr>
        <w:t>Stäbler</w:t>
      </w:r>
    </w:p>
    <w:p w14:paraId="7D4836C8" w14:textId="77777777" w:rsidR="00D63E0D" w:rsidRPr="00854875" w:rsidRDefault="00D63E0D" w:rsidP="00D63E0D">
      <w:pPr>
        <w:spacing w:line="480" w:lineRule="auto"/>
      </w:pPr>
      <w:r w:rsidRPr="00854875">
        <w:lastRenderedPageBreak/>
        <w:t xml:space="preserve">1. Leibniz Centre for Tropical Marine Research (ZMT), Fahrenheitstr. 6, Bremen, 28359 Germany </w:t>
      </w:r>
    </w:p>
    <w:p w14:paraId="72AC7A93" w14:textId="7C69962E" w:rsidR="00593420" w:rsidRPr="00854875" w:rsidRDefault="00593420" w:rsidP="00591118">
      <w:pPr>
        <w:spacing w:line="480" w:lineRule="auto"/>
        <w:rPr>
          <w:szCs w:val="32"/>
        </w:rPr>
      </w:pPr>
      <w:r w:rsidRPr="00854875">
        <w:t>moritz.staebler@leibniz-zmt.de</w:t>
      </w:r>
    </w:p>
    <w:p w14:paraId="2CF631E2" w14:textId="77777777" w:rsidR="00591118" w:rsidRPr="00854875" w:rsidRDefault="00591118" w:rsidP="008916E8">
      <w:pPr>
        <w:spacing w:line="480" w:lineRule="auto"/>
        <w:rPr>
          <w:szCs w:val="32"/>
        </w:rPr>
      </w:pPr>
    </w:p>
    <w:p w14:paraId="5DABED48" w14:textId="3ED08DF3" w:rsidR="008916E8" w:rsidRPr="00854875" w:rsidRDefault="00EA1B34" w:rsidP="008916E8">
      <w:pPr>
        <w:spacing w:line="480" w:lineRule="auto"/>
        <w:rPr>
          <w:szCs w:val="32"/>
        </w:rPr>
      </w:pPr>
      <w:r w:rsidRPr="00854875">
        <w:rPr>
          <w:szCs w:val="32"/>
        </w:rPr>
        <w:t>1</w:t>
      </w:r>
      <w:r w:rsidR="00AF2BFA">
        <w:rPr>
          <w:szCs w:val="32"/>
        </w:rPr>
        <w:t>2</w:t>
      </w:r>
      <w:bookmarkStart w:id="0" w:name="_GoBack"/>
      <w:bookmarkEnd w:id="0"/>
      <w:r w:rsidR="00B82825" w:rsidRPr="00854875">
        <w:rPr>
          <w:szCs w:val="32"/>
        </w:rPr>
        <w:t>/03/19</w:t>
      </w:r>
    </w:p>
    <w:p w14:paraId="2B681758" w14:textId="77777777" w:rsidR="006E706E" w:rsidRPr="00854875" w:rsidRDefault="006E706E">
      <w:pPr>
        <w:widowControl/>
        <w:autoSpaceDE/>
        <w:autoSpaceDN/>
        <w:spacing w:after="160" w:line="259" w:lineRule="auto"/>
      </w:pPr>
      <w:r w:rsidRPr="00854875">
        <w:br w:type="page"/>
      </w:r>
    </w:p>
    <w:p w14:paraId="3D559D7A" w14:textId="15AB14DD" w:rsidR="000615F8" w:rsidRPr="00854875" w:rsidRDefault="006E706E" w:rsidP="000615F8">
      <w:pPr>
        <w:pStyle w:val="ListParagraph"/>
        <w:numPr>
          <w:ilvl w:val="0"/>
          <w:numId w:val="5"/>
        </w:numPr>
        <w:spacing w:line="480" w:lineRule="auto"/>
        <w:ind w:left="360"/>
        <w:jc w:val="both"/>
        <w:rPr>
          <w:rFonts w:ascii="Times New Roman" w:hAnsi="Times New Roman" w:cs="Times New Roman"/>
          <w:sz w:val="28"/>
        </w:rPr>
      </w:pPr>
      <w:r w:rsidRPr="00854875">
        <w:rPr>
          <w:rFonts w:ascii="Times New Roman" w:hAnsi="Times New Roman" w:cs="Times New Roman"/>
          <w:sz w:val="28"/>
        </w:rPr>
        <w:lastRenderedPageBreak/>
        <w:t>Abstrac</w:t>
      </w:r>
      <w:r w:rsidR="000615F8" w:rsidRPr="00854875">
        <w:rPr>
          <w:rFonts w:ascii="Times New Roman" w:hAnsi="Times New Roman" w:cs="Times New Roman"/>
          <w:sz w:val="28"/>
        </w:rPr>
        <w:t>t</w:t>
      </w:r>
    </w:p>
    <w:p w14:paraId="4D65E68B" w14:textId="3540EDA9" w:rsidR="00C47676" w:rsidRPr="00854875" w:rsidRDefault="004F76C7" w:rsidP="004F76C7">
      <w:pPr>
        <w:spacing w:line="480" w:lineRule="auto"/>
        <w:ind w:firstLine="720"/>
        <w:jc w:val="both"/>
      </w:pPr>
      <w:bookmarkStart w:id="1" w:name="_Hlk2855138"/>
      <w:r w:rsidRPr="00854875">
        <w:t xml:space="preserve">Performance evaluation of the multitude of data-limited length-based methods is instrumental to determine and quantify their precision and bias under various assumptions/scenarios and thus providing guidance about model applicability and limitations to stock assessment scientists and managers. </w:t>
      </w:r>
      <w:bookmarkEnd w:id="1"/>
      <w:r w:rsidRPr="00854875">
        <w:t xml:space="preserve">A simulation-estimation analysis was conducted using an individual based operating model to compare the performance of four length-based stock assessment methods, length-based Thompson and Bell (TB), length-based </w:t>
      </w:r>
      <w:r w:rsidR="00B71250" w:rsidRPr="00854875">
        <w:t>spawning potential ratio</w:t>
      </w:r>
      <w:r w:rsidRPr="00854875">
        <w:t xml:space="preserve"> (LBSPR), length-based integrated mixed effects (LIME), and length-based risk analysis (LBRA), under varying life history, exploitation status, and recruitment error scenarios. We found that all methods have difficulties when assessing short-lived species. When the stocks are severely overexploited, the methods are less accurate in estimating the degree of recruitment overfishing while the methods present inconsistencies in determining growth overfishing when the stocks are underexploited. While having additional recruitment error does decrease precision, it does not necessarily increase bias. Furthermore, we found that there is a higher precision in estimation of relative reference points (i.e. </w:t>
      </w:r>
      <w:r w:rsidR="00B71250" w:rsidRPr="00854875">
        <w:t>spawning potential ratio</w:t>
      </w:r>
      <w:r w:rsidRPr="00854875">
        <w:t xml:space="preserve"> and F/F</w:t>
      </w:r>
      <w:r w:rsidR="00E90DA8" w:rsidRPr="00854875">
        <w:rPr>
          <w:vertAlign w:val="subscript"/>
        </w:rPr>
        <w:t>MSY</w:t>
      </w:r>
      <w:r w:rsidRPr="00854875">
        <w:t>) than absolute ones (e.g. F</w:t>
      </w:r>
      <w:r w:rsidR="00E90DA8" w:rsidRPr="00854875">
        <w:rPr>
          <w:vertAlign w:val="subscript"/>
        </w:rPr>
        <w:t>MSY</w:t>
      </w:r>
      <w:r w:rsidRPr="00854875">
        <w:t>). Across all scenarios, TB and LBSPR were most the consistent and accurate assessment methods. This study highlights the importance of quantifying the accuracy of stock assessment methods and testing methods in different scenarios to determine their strengths and weaknesses, which will lead to better utilization of these methods.</w:t>
      </w:r>
    </w:p>
    <w:p w14:paraId="50550235" w14:textId="338CC95E" w:rsidR="006E706E" w:rsidRPr="00854875" w:rsidRDefault="000615F8" w:rsidP="004F76C7">
      <w:pPr>
        <w:spacing w:line="480" w:lineRule="auto"/>
        <w:jc w:val="both"/>
      </w:pPr>
      <w:r w:rsidRPr="00854875">
        <w:t xml:space="preserve">Keywords: simulation-estimation analysis; data-limited fishery; length-based assessment; </w:t>
      </w:r>
      <w:r w:rsidR="00B71250" w:rsidRPr="00854875">
        <w:t>spawning potential ratio</w:t>
      </w:r>
      <w:r w:rsidRPr="00854875">
        <w:t>; MSY</w:t>
      </w:r>
      <w:r w:rsidR="006E706E" w:rsidRPr="00854875">
        <w:br w:type="page"/>
      </w:r>
    </w:p>
    <w:p w14:paraId="1A356CA3" w14:textId="6074DA1B" w:rsidR="00295721" w:rsidRPr="00854875" w:rsidRDefault="006E706E" w:rsidP="00295721">
      <w:pPr>
        <w:pStyle w:val="ListParagraph"/>
        <w:numPr>
          <w:ilvl w:val="0"/>
          <w:numId w:val="5"/>
        </w:numPr>
        <w:spacing w:line="480" w:lineRule="auto"/>
        <w:ind w:left="360"/>
        <w:jc w:val="both"/>
        <w:rPr>
          <w:rFonts w:ascii="Times New Roman" w:hAnsi="Times New Roman" w:cs="Times New Roman"/>
          <w:sz w:val="28"/>
        </w:rPr>
      </w:pPr>
      <w:r w:rsidRPr="00854875">
        <w:rPr>
          <w:rFonts w:ascii="Times New Roman" w:hAnsi="Times New Roman" w:cs="Times New Roman"/>
          <w:sz w:val="28"/>
        </w:rPr>
        <w:lastRenderedPageBreak/>
        <w:t>Introduction</w:t>
      </w:r>
    </w:p>
    <w:p w14:paraId="223475A2" w14:textId="2899C286" w:rsidR="00834D2A" w:rsidRPr="00854875" w:rsidRDefault="00C1156C" w:rsidP="009729D9">
      <w:pPr>
        <w:spacing w:line="480" w:lineRule="auto"/>
        <w:ind w:firstLine="720"/>
        <w:jc w:val="both"/>
      </w:pPr>
      <w:r w:rsidRPr="00854875">
        <w:t xml:space="preserve">Fisheries are considered data-limited if the available scientific information (typically catches and/or length compositions) is inadequate for determining current stock status with respect to meaningful reference points </w:t>
      </w:r>
      <w:r w:rsidRPr="00854875">
        <w:fldChar w:fldCharType="begin"/>
      </w:r>
      <w:r w:rsidRPr="00854875">
        <w:instrText xml:space="preserve"> ADDIN ZOTERO_ITEM CSL_CITATION {"citationID":"vqvLs6m6","properties":{"formattedCitation":"(Richards and Maguire, 1998; Pilling {\\i{}et al.}, 2008; Dowling {\\i{}et al.}, 2015)","plainCitation":"(Richards and Maguire, 1998; Pilling et al., 2008; Dowling et al., 2015)","noteIndex":0},"citationItems":[{"id":398,"uris":["http://zotero.org/users/4993581/items/Z3VWNHMS"],"uri":["http://zotero.org/users/4993581/items/Z3VWNHMS"],"itemData":{"id":398,"type":"article-journal","title":"Recent international agreements and the precautionary approach: new directions for fisheries management science","page":"8","volume":"55","source":"Zotero","abstract":"The dynamics of exploited fish populations can be highly uncertain and the precautionary approach to fisheries management addresses such uncertainties. The precautionary approach is now embodied in several international agreements, including (i) the UN Straddling Fish Stocks and Highly Migratory Fish Stocks Agreement and (ii) the FAO Code of Conduct. We discuss how application of these agreements will change the daily operations of many fisheries agencies. Contrary to past practices, the absence of adequate scientific information can no longer be a reason for postponing or failing to take conservation measures. Future harvest strategies will be based on stock-specific reference points and predefined decision rules. However, more research is required to quantify uncertainties associated with reference point definitions and their practical application in a management context. In addition, future research will emphasize environmental issues with extensive data requirements, such as ecosystem impacts of fishing. Data collection will remain a core business activity; agencies must address the costs of maintaining shared and documented data archives over the long term.","language":"en","author":[{"family":"Richards","given":"Laura J"},{"family":"Maguire","given":"Jean-Jacques"}],"issued":{"date-parts":[["1998"]]}}},{"id":410,"uris":["http://zotero.org/users/4993581/items/TCANF23E"],"uri":["http://zotero.org/users/4993581/items/TCANF23E"],"itemData":{"id":410,"type":"chapter","title":"Assessment and Management of Data-Poor Fisheries","container-title":"Advances in Fisheries Science","publisher":"Blackwell Publishing Ltd.","publisher-place":"Oxford, UK","page":"280-305","source":"Crossref","event-place":"Oxford, UK","abstract":"The problem of data-poor situations – where information is insufﬁcient to estimate appropriate reference points and relative stock status – spans a wide range of ﬁsheries all over the world, including some of the ﬁsheries upon which Beverton and Holt published their work 50 years ago. Here, we look at a range of case studies to illustrate some of the approaches that have been, or have the potential to be, applied to meet the requirements of ﬁsheries management where information is either lacking or highly uncertain. These approaches are diverse, ranging from more classic single-species approaches based upon catch, effort and biological information (tropical and deep-water examples), through the novel use of this information (calculation of catch trophic level in the Cyclades Islands of Greece) and information from markets (small-scale Spanish Mediterranean ﬁsheries, UK inshore ﬁsheries), to the incorporation of information from similar species or ﬁsheries (blue shark in the Atlantic). Assessment should be driven by the aims of management, be they resource conservation, sustainable utilization, employment, economic viability, or a combination of these and other aims. Although many of the datapoor assessment methods applied concentrate on the assessment of biological resource status, methods to understand the economic drivers of ﬁshers are also detailed. However, such approaches will only be successful where the will of management is strong enough to apply the precautionary approach in the face of uncertainty. In such cases, all available data should be considered and used to inform simple management guidelines and controls that are robust to the uncertainties within data-poor ﬁsheries.","URL":"http://doi.wiley.com/10.1002/9781444302653.ch12","ISBN":"978-1-4443-0265-3","note":"DOI: 10.1002/9781444302653.ch12","language":"en","editor":[{"family":"Payne","given":"Andy"},{"family":"Cotter","given":"John"},{"family":"Potter","given":"Ted"}],"author":[{"family":"Pilling","given":"Graham M."},{"family":"Apostolaki","given":"Panayiota"},{"family":"Failler","given":"Pierre"},{"family":"Floros","given":"Christos"},{"family":"Large","given":"Philip A."},{"family":"Morales-Nin","given":"Beatriz"},{"family":"Reglero","given":"Patricia"},{"family":"Stergiou","given":"Konstantinos I."},{"family":"Tsikliras","given":"Athanassios C."}],"issued":{"date-parts":[["2008",4,17]]},"accessed":{"date-parts":[["2018",10,10]]}}},{"id":404,"uris":["http://zotero.org/users/4993581/items/W3J9W9LC"],"uri":["http://zotero.org/users/4993581/items/W3J9W9LC"],"itemData":{"id":404,"type":"article-journal","title":"Guidelines for developing formal harvest strategies for data-poor species and fisheries","container-title":"Fisheries Research","page":"130-140","volume":"171","source":"Crossref","abstract":"There has been extensive literature discussion regarding data-poor assessments, but considerably less on harvest strategies for data-poor ﬁsheries. There is also a large body of work around harvest strategy development for data-rich ﬁsheries. However, there has been little discussion or speciﬁc guidance regarding the process of developing and implementing formal harvest strategies for data-poor ﬁsheries. We outline such a process, illustrated using case studies of data-poor Australian Commonwealth ﬁsheries. The process comprises: (1) compile and review available information; (2) identify possibly indicators; (3) identify reference points for key indicators; (4) select an appropriate harvest strategy and decision rules; (5) if possible, formally evaluate whether the harvest strategy options are likely to achieve the management objectives; and (6) implementation. While this approach is similar to that for data-rich cases, there is less statistical or estimation detail within each step. Even with minimal capacity, the guidelines outlined here, backed by even the simplest form of management strategy evaluation, provide an approach that should enable harvest strategies to be proposed and associated monitoring to be implemented. Monitoring requirements may be explicitly built into harvest strategies via trigger reference points and control rules related to data-collection. While prior formal evaluation provides the best basis for testing the efﬁcacy of a harvest strategy, there remains disparity between the corresponding required capacity and what many agencies and institutions worldwide are capable of providing. Thus, the extent to which harvest strategies may be effectively evaluated and implemented remains an unresolved challenge for data-poor ﬁsheries, but one whose resolution is predicated, at least in the ﬁrst instance, on adequate monitoring.","DOI":"10.1016/j.fishres.2014.09.013","ISSN":"01657836","language":"en","author":[{"family":"Dowling","given":"N.A."},{"family":"Dichmont","given":"C.M."},{"family":"Haddon","given":"M."},{"family":"Smith","given":"D.C."},{"family":"Smith","given":"A.D.M."},{"family":"Sainsbury","given":"K."}],"issued":{"date-parts":[["2015",11]]}}}],"schema":"https://github.com/citation-style-language/schema/raw/master/csl-citation.json"} </w:instrText>
      </w:r>
      <w:r w:rsidRPr="00854875">
        <w:fldChar w:fldCharType="separate"/>
      </w:r>
      <w:r w:rsidRPr="00854875">
        <w:t xml:space="preserve">(Richards and Maguire, 1998; Pilling </w:t>
      </w:r>
      <w:r w:rsidRPr="00854875">
        <w:rPr>
          <w:i/>
          <w:iCs/>
        </w:rPr>
        <w:t>et al.</w:t>
      </w:r>
      <w:r w:rsidRPr="00854875">
        <w:t xml:space="preserve">, 2008; Dowling </w:t>
      </w:r>
      <w:r w:rsidRPr="00854875">
        <w:rPr>
          <w:i/>
          <w:iCs/>
        </w:rPr>
        <w:t>et al.</w:t>
      </w:r>
      <w:r w:rsidRPr="00854875">
        <w:t>, 2015)</w:t>
      </w:r>
      <w:r w:rsidRPr="00854875">
        <w:fldChar w:fldCharType="end"/>
      </w:r>
      <w:r w:rsidRPr="00854875">
        <w:t xml:space="preserve">. In data-limited fisheries, length data is often the primary data type collected as it is relatively economical and easy to collect </w:t>
      </w:r>
      <w:r w:rsidRPr="00854875">
        <w:fldChar w:fldCharType="begin"/>
      </w:r>
      <w:r w:rsidRPr="00854875">
        <w:instrText xml:space="preserve"> ADDIN ZOTERO_ITEM CSL_CITATION {"citationID":"GRF77Uq5","properties":{"formattedCitation":"(Pilling {\\i{}et al.}, 2008; Hordyk {\\i{}et al.}, 2015a; Mildenberger {\\i{}et al.}, 2017)","plainCitation":"(Pilling et al., 2008; Hordyk et al., 2015a; Mildenberger et al., 2017)","noteIndex":0},"citationItems":[{"id":410,"uris":["http://zotero.org/users/4993581/items/TCANF23E"],"uri":["http://zotero.org/users/4993581/items/TCANF23E"],"itemData":{"id":410,"type":"chapter","title":"Assessment and Management of Data-Poor Fisheries","container-title":"Advances in Fisheries Science","publisher":"Blackwell Publishing Ltd.","publisher-place":"Oxford, UK","page":"280-305","source":"Crossref","event-place":"Oxford, UK","abstract":"The problem of data-poor situations – where information is insufﬁcient to estimate appropriate reference points and relative stock status – spans a wide range of ﬁsheries all over the world, including some of the ﬁsheries upon which Beverton and Holt published their work 50 years ago. Here, we look at a range of case studies to illustrate some of the approaches that have been, or have the potential to be, applied to meet the requirements of ﬁsheries management where information is either lacking or highly uncertain. These approaches are diverse, ranging from more classic single-species approaches based upon catch, effort and biological information (tropical and deep-water examples), through the novel use of this information (calculation of catch trophic level in the Cyclades Islands of Greece) and information from markets (small-scale Spanish Mediterranean ﬁsheries, UK inshore ﬁsheries), to the incorporation of information from similar species or ﬁsheries (blue shark in the Atlantic). Assessment should be driven by the aims of management, be they resource conservation, sustainable utilization, employment, economic viability, or a combination of these and other aims. Although many of the datapoor assessment methods applied concentrate on the assessment of biological resource status, methods to understand the economic drivers of ﬁshers are also detailed. However, such approaches will only be successful where the will of management is strong enough to apply the precautionary approach in the face of uncertainty. In such cases, all available data should be considered and used to inform simple management guidelines and controls that are robust to the uncertainties within data-poor ﬁsheries.","URL":"http://doi.wiley.com/10.1002/9781444302653.ch12","ISBN":"978-1-4443-0265-3","note":"DOI: 10.1002/9781444302653.ch12","language":"en","editor":[{"family":"Payne","given":"Andy"},{"family":"Cotter","given":"John"},{"family":"Potter","given":"Ted"}],"author":[{"family":"Pilling","given":"Graham M."},{"family":"Apostolaki","given":"Panayiota"},{"family":"Failler","given":"Pierre"},{"family":"Floros","given":"Christos"},{"family":"Large","given":"Philip A."},{"family":"Morales-Nin","given":"Beatriz"},{"family":"Reglero","given":"Patricia"},{"family":"Stergiou","given":"Konstantinos I."},{"family":"Tsikliras","given":"Athanassios C."}],"issued":{"date-parts":[["2008",4,17]]},"accessed":{"date-parts":[["2018",10,10]]}}},{"id":412,"uris":["http://zotero.org/users/4993581/items/W27PUHA6"],"uri":["http://zotero.org/users/4993581/items/W27PUHA6"],"itemData":{"id":412,"type":"article-journal","title":"Some explorations of the life history ratios to describe length composition, spawning-per-recruit, and the spawning potential ratio","container-title":"ICES Journal of Marine Science","page":"204-216","volume":"72","issue":"1","source":"Crossref","DOI":"10.1093/icesjms/fst235","ISSN":"1054-3139, 1095-9289","language":"en","author":[{"family":"Hordyk","given":"A."},{"family":"Ono","given":"K."},{"family":"Sainsbury","given":"K."},{"family":"Loneragan","given":"N."},{"family":"Prince","given":"J."}],"issued":{"date-parts":[["2015",1,1]]}}},{"id":399,"uris":["http://zotero.org/users/4993581/items/KVJSU8I6"],"uri":["http://zotero.org/users/4993581/items/KVJSU8I6"],"itemData":{"id":399,"type":"article-journal","title":"TropFishR: an R package for fisheries analysis with length-frequency data","container-title":"Methods in Ecology and Evolution","page":"1520-1527","volume":"8","issue":"11","source":"Crossref","DOI":"10.1111/2041-210X.12791","ISSN":"2041210X","shortTitle":"&lt;b&gt;TropFishR&lt;/b&gt;","language":"en","author":[{"family":"Mildenberger","given":"Tobias Karl"},{"family":"Taylor","given":"Marc Hollis"},{"family":"Wolff","given":"Matthias"}],"editor":[{"family":"Price","given":"Samantha"}],"issued":{"date-parts":[["2017",11]]}}}],"schema":"https://github.com/citation-style-language/schema/raw/master/csl-citation.json"} </w:instrText>
      </w:r>
      <w:r w:rsidRPr="00854875">
        <w:fldChar w:fldCharType="separate"/>
      </w:r>
      <w:r w:rsidRPr="00854875">
        <w:t xml:space="preserve">(Pilling </w:t>
      </w:r>
      <w:r w:rsidRPr="00854875">
        <w:rPr>
          <w:i/>
          <w:iCs/>
        </w:rPr>
        <w:t>et al.</w:t>
      </w:r>
      <w:r w:rsidRPr="00854875">
        <w:t xml:space="preserve">, 2008; Hordyk </w:t>
      </w:r>
      <w:r w:rsidRPr="00854875">
        <w:rPr>
          <w:i/>
          <w:iCs/>
        </w:rPr>
        <w:t>et al.</w:t>
      </w:r>
      <w:r w:rsidRPr="00854875">
        <w:t xml:space="preserve">, 2015a; Mildenberger </w:t>
      </w:r>
      <w:r w:rsidRPr="00854875">
        <w:rPr>
          <w:i/>
          <w:iCs/>
        </w:rPr>
        <w:t>et al.</w:t>
      </w:r>
      <w:r w:rsidRPr="00854875">
        <w:t>, 2017)</w:t>
      </w:r>
      <w:r w:rsidRPr="00854875">
        <w:fldChar w:fldCharType="end"/>
      </w:r>
      <w:r w:rsidRPr="00854875">
        <w:t>. As a result, length-based methodologies have been developed</w:t>
      </w:r>
      <w:r w:rsidR="00A674DA" w:rsidRPr="00854875">
        <w:t xml:space="preserve"> extensively</w:t>
      </w:r>
      <w:r w:rsidRPr="00854875">
        <w:t>.</w:t>
      </w:r>
      <w:r w:rsidR="00A674DA" w:rsidRPr="00854875">
        <w:t xml:space="preserve"> </w:t>
      </w:r>
      <w:r w:rsidRPr="00854875">
        <w:t xml:space="preserve">Prominent length-based methods include the </w:t>
      </w:r>
      <w:r w:rsidR="00B71250" w:rsidRPr="00854875">
        <w:t>l</w:t>
      </w:r>
      <w:r w:rsidR="00462B09" w:rsidRPr="00854875">
        <w:t xml:space="preserve">ength-based </w:t>
      </w:r>
      <w:r w:rsidR="006B0241" w:rsidRPr="00854875">
        <w:t>T</w:t>
      </w:r>
      <w:r w:rsidR="00462B09" w:rsidRPr="00854875">
        <w:t>hompson</w:t>
      </w:r>
      <w:r w:rsidRPr="00854875">
        <w:t>-and-</w:t>
      </w:r>
      <w:r w:rsidR="006B0241" w:rsidRPr="00854875">
        <w:t>B</w:t>
      </w:r>
      <w:r w:rsidRPr="00854875">
        <w:t>ell model</w:t>
      </w:r>
      <w:r w:rsidR="00B71250" w:rsidRPr="00854875">
        <w:t xml:space="preserve"> (TB)</w:t>
      </w:r>
      <w:r w:rsidRPr="00854875">
        <w:t xml:space="preserve">, </w:t>
      </w:r>
      <w:r w:rsidR="00B71250" w:rsidRPr="00854875">
        <w:t>l</w:t>
      </w:r>
      <w:r w:rsidRPr="00854875">
        <w:t>ength-</w:t>
      </w:r>
      <w:r w:rsidR="00B71250" w:rsidRPr="00854875">
        <w:t>b</w:t>
      </w:r>
      <w:r w:rsidRPr="00854875">
        <w:t xml:space="preserve">ased </w:t>
      </w:r>
      <w:r w:rsidR="00B71250" w:rsidRPr="00854875">
        <w:t>spawning potential ratio (LBSPR)</w:t>
      </w:r>
      <w:r w:rsidR="006B0241" w:rsidRPr="00854875">
        <w:t>,</w:t>
      </w:r>
      <w:r w:rsidRPr="00854875">
        <w:t xml:space="preserve"> </w:t>
      </w:r>
      <w:r w:rsidR="00B71250" w:rsidRPr="00854875">
        <w:t>l</w:t>
      </w:r>
      <w:r w:rsidRPr="00854875">
        <w:t xml:space="preserve">ength-based </w:t>
      </w:r>
      <w:r w:rsidR="00B71250" w:rsidRPr="00854875">
        <w:t>i</w:t>
      </w:r>
      <w:r w:rsidRPr="00854875">
        <w:t xml:space="preserve">ntegrated </w:t>
      </w:r>
      <w:r w:rsidR="00B71250" w:rsidRPr="00854875">
        <w:t>m</w:t>
      </w:r>
      <w:r w:rsidRPr="00854875">
        <w:t xml:space="preserve">ixed </w:t>
      </w:r>
      <w:r w:rsidR="00B71250" w:rsidRPr="00854875">
        <w:t>e</w:t>
      </w:r>
      <w:r w:rsidRPr="00854875">
        <w:t>ffects</w:t>
      </w:r>
      <w:r w:rsidR="00B71250" w:rsidRPr="00854875">
        <w:t xml:space="preserve"> (LIME)</w:t>
      </w:r>
      <w:r w:rsidR="006B0241" w:rsidRPr="00854875">
        <w:t>, and length-based risk analysis (LBRA)</w:t>
      </w:r>
      <w:r w:rsidR="004438D6" w:rsidRPr="00854875">
        <w:t>.</w:t>
      </w:r>
      <w:r w:rsidR="00DB0917" w:rsidRPr="00854875">
        <w:t xml:space="preserve"> </w:t>
      </w:r>
    </w:p>
    <w:p w14:paraId="5EEE9547" w14:textId="2FA95C39" w:rsidR="00B71250" w:rsidRPr="00854875" w:rsidRDefault="00B71250" w:rsidP="009729D9">
      <w:pPr>
        <w:spacing w:line="480" w:lineRule="auto"/>
        <w:ind w:firstLine="720"/>
        <w:jc w:val="both"/>
      </w:pPr>
      <w:r w:rsidRPr="00854875">
        <w:t xml:space="preserve">TB </w:t>
      </w:r>
      <w:r w:rsidR="004438D6" w:rsidRPr="00854875">
        <w:t>is one of the oldest length-based methods that is a yield per recruit model</w:t>
      </w:r>
      <w:r w:rsidR="006F1E11" w:rsidRPr="00854875">
        <w:t xml:space="preserve"> and</w:t>
      </w:r>
      <w:r w:rsidR="004438D6" w:rsidRPr="00854875">
        <w:t xml:space="preserve"> evaluates the stock’s status relative to fishing and selectivity reference levels </w:t>
      </w:r>
      <w:r w:rsidR="004438D6" w:rsidRPr="00854875">
        <w:fldChar w:fldCharType="begin"/>
      </w:r>
      <w:r w:rsidR="004438D6" w:rsidRPr="00854875">
        <w:instrText xml:space="preserve"> ADDIN ZOTERO_ITEM CSL_CITATION {"citationID":"I46jLX6f","properties":{"formattedCitation":"(Mildenberger {\\i{}et al.}, 2017)","plainCitation":"(Mildenberger et al., 2017)","noteIndex":0},"citationItems":[{"id":399,"uris":["http://zotero.org/users/4993581/items/KVJSU8I6"],"uri":["http://zotero.org/users/4993581/items/KVJSU8I6"],"itemData":{"id":399,"type":"article-journal","title":"TropFishR: an R package for fisheries analysis with length-frequency data","container-title":"Methods in Ecology and Evolution","page":"1520-1527","volume":"8","issue":"11","source":"Crossref","DOI":"10.1111/2041-210X.12791","ISSN":"2041210X","shortTitle":"&lt;b&gt;TropFishR&lt;/b&gt;","language":"en","author":[{"family":"Mildenberger","given":"Tobias Karl"},{"family":"Taylor","given":"Marc Hollis"},{"family":"Wolff","given":"Matthias"}],"editor":[{"family":"Price","given":"Samantha"}],"issued":{"date-parts":[["2017",11]]}}}],"schema":"https://github.com/citation-style-language/schema/raw/master/csl-citation.json"} </w:instrText>
      </w:r>
      <w:r w:rsidR="004438D6" w:rsidRPr="00854875">
        <w:fldChar w:fldCharType="separate"/>
      </w:r>
      <w:r w:rsidR="004438D6" w:rsidRPr="00854875">
        <w:t xml:space="preserve">(Mildenberger </w:t>
      </w:r>
      <w:r w:rsidR="004438D6" w:rsidRPr="00854875">
        <w:rPr>
          <w:i/>
          <w:iCs/>
        </w:rPr>
        <w:t>et al.</w:t>
      </w:r>
      <w:r w:rsidR="004438D6" w:rsidRPr="00854875">
        <w:t>, 2017)</w:t>
      </w:r>
      <w:r w:rsidR="004438D6" w:rsidRPr="00854875">
        <w:fldChar w:fldCharType="end"/>
      </w:r>
      <w:r w:rsidR="004438D6" w:rsidRPr="00854875">
        <w:t xml:space="preserve">. </w:t>
      </w:r>
      <w:r w:rsidRPr="00854875">
        <w:t xml:space="preserve">LBSPR is a prominent length-based model that assesses stock status by comparing the length composition data to the expected unfished length structure </w:t>
      </w:r>
      <w:r w:rsidRPr="00854875">
        <w:fldChar w:fldCharType="begin"/>
      </w:r>
      <w:r w:rsidRPr="00854875">
        <w:instrText xml:space="preserve"> ADDIN ZOTERO_ITEM CSL_CITATION {"citationID":"Dn0AwJbC","properties":{"formattedCitation":"(Hordyk {\\i{}et al.}, 2015b)","plainCitation":"(Hordyk et al., 2015b)","noteIndex":0},"citationItems":[{"id":433,"uris":["http://zotero.org/users/4993581/items/39KT3S9Z"],"uri":["http://zotero.org/users/4993581/items/39KT3S9Z"],"itemData":{"id":433,"type":"article-journal","title":"A novel length-based empirical estimation method of spawning potential ratio (SPR), and tests of its performance, for small-scale, data-poor fisheries","container-title":"ICES Journal of Marine Science","page":"217-231","volume":"72","issue":"1","source":"Crossref","DOI":"10.1093/icesjms/fsu004","ISSN":"1054-3139, 1095-9289","language":"en","author":[{"family":"Hordyk","given":"A."},{"family":"Ono","given":"K."},{"family":"Valencia","given":"S."},{"family":"Loneragan","given":"N."},{"family":"Prince","given":"J."}],"issued":{"date-parts":[["2015",1,1]]}}}],"schema":"https://github.com/citation-style-language/schema/raw/master/csl-citation.json"} </w:instrText>
      </w:r>
      <w:r w:rsidRPr="00854875">
        <w:fldChar w:fldCharType="separate"/>
      </w:r>
      <w:r w:rsidRPr="00854875">
        <w:t xml:space="preserve">(Hordyk </w:t>
      </w:r>
      <w:r w:rsidRPr="00854875">
        <w:rPr>
          <w:i/>
          <w:iCs/>
        </w:rPr>
        <w:t>et al.</w:t>
      </w:r>
      <w:r w:rsidRPr="00854875">
        <w:t>, 2015b)</w:t>
      </w:r>
      <w:r w:rsidRPr="00854875">
        <w:fldChar w:fldCharType="end"/>
      </w:r>
      <w:r w:rsidRPr="00854875">
        <w:t>.</w:t>
      </w:r>
      <w:r w:rsidR="002B0432" w:rsidRPr="00854875">
        <w:t xml:space="preserve"> </w:t>
      </w:r>
      <w:r w:rsidR="00842834" w:rsidRPr="00854875">
        <w:t>LIME accounts for time-varying recruitment and fishing mortality</w:t>
      </w:r>
      <w:r w:rsidRPr="00854875">
        <w:t>, relaxes the equilibrium assumption</w:t>
      </w:r>
      <w:r w:rsidR="00842834" w:rsidRPr="00854875">
        <w:t xml:space="preserve"> and derives population parameters associated with an age-structured model</w:t>
      </w:r>
      <w:r w:rsidRPr="00854875">
        <w:t xml:space="preserve"> </w:t>
      </w:r>
      <w:r w:rsidRPr="00854875">
        <w:fldChar w:fldCharType="begin"/>
      </w:r>
      <w:r w:rsidRPr="00854875">
        <w:instrText xml:space="preserve"> ADDIN ZOTERO_ITEM CSL_CITATION {"citationID":"0nt8TQ2V","properties":{"formattedCitation":"(Rudd and Thorson, 2018)","plainCitation":"(Rudd and Thorson, 2018)","noteIndex":0},"citationItems":[{"id":397,"uris":["http://zotero.org/users/4993581/items/AY3YRFFU"],"uri":["http://zotero.org/users/4993581/items/AY3YRFFU"],"itemData":{"id":397,"type":"article-journal","title":"Accounting for variable recruitment and fishing mortality in length-based stock assessments for data-limited fisheries","container-title":"Canadian Journal of Fisheries and Aquatic Sciences","page":"1019-1035","volume":"75","issue":"7","source":"Crossref","abstract":"In ﬁsheries with limited capacity for monitoring, it is often easier to collect length measurements from ﬁshery catch than quantify total catch. Conventional stock assessment tools that rely on length measurements without total catch do not directly account for variable ﬁshing mortality and recruitment over time. However, this equilibrium assumption is likely violated in almost every ﬁshery, degrading estimation performance. We developed an extension of length-only approaches to account for time-varying recruitment and ﬁshing mortality. This Length-based Integrated Mixed Effects (LIME) method at a minimum requires a single year of length data and basic biological information but can ﬁt to multiple years of length data, catch, and an abundance index if available. We use simulation testing to demonstrate that LIME can estimate how much ﬁshing has reduced spawning output in the most recent year across a variety of scenarios for recruitment and ﬁshing mortality. LIME improves data-limited ﬁsheries stock assessments by its ﬂexibility to incorporate additional years or types of data if available and obviates the need for equilibrium assumptions.","DOI":"10.1139/cjfas-2017-0143","ISSN":"0706-652X, 1205-7533","language":"en","author":[{"family":"Rudd","given":"Merrill B."},{"family":"Thorson","given":"James T."}],"issued":{"date-parts":[["2018",7]]}}}],"schema":"https://github.com/citation-style-language/schema/raw/master/csl-citation.json"} </w:instrText>
      </w:r>
      <w:r w:rsidRPr="00854875">
        <w:fldChar w:fldCharType="separate"/>
      </w:r>
      <w:r w:rsidRPr="00854875">
        <w:t>(Rudd and Thorson, 2018)</w:t>
      </w:r>
      <w:r w:rsidRPr="00854875">
        <w:fldChar w:fldCharType="end"/>
      </w:r>
      <w:r w:rsidR="00842834" w:rsidRPr="00854875">
        <w:t>.</w:t>
      </w:r>
      <w:r w:rsidR="00017BA8" w:rsidRPr="00854875">
        <w:t xml:space="preserve"> </w:t>
      </w:r>
      <w:r w:rsidRPr="00854875">
        <w:t xml:space="preserve">LBRA </w:t>
      </w:r>
      <w:r w:rsidR="00917964" w:rsidRPr="00854875">
        <w:t>uses</w:t>
      </w:r>
      <w:r w:rsidRPr="00854875">
        <w:t xml:space="preserve"> </w:t>
      </w:r>
      <w:r w:rsidR="00917964" w:rsidRPr="00854875">
        <w:t xml:space="preserve">the </w:t>
      </w:r>
      <w:r w:rsidRPr="00854875">
        <w:t>mean length of the catch</w:t>
      </w:r>
      <w:r w:rsidR="00917964" w:rsidRPr="00854875">
        <w:t xml:space="preserve">, one of the most common metabolic-based indicators that is highly correlated with population size </w:t>
      </w:r>
      <w:r w:rsidR="00917964" w:rsidRPr="00854875">
        <w:fldChar w:fldCharType="begin"/>
      </w:r>
      <w:r w:rsidR="00917964" w:rsidRPr="00854875">
        <w:instrText xml:space="preserve"> ADDIN ZOTERO_ITEM CSL_CITATION {"citationID":"G3I2wJma","properties":{"formattedCitation":"(Ricker, 1963; Pauly {\\i{}et al.}, 1987; Ehrhardt and Ault, 1992; Beverton and Holt, 1993; Jennings {\\i{}et al.}, 2001; Kerr and Dickie, 2001; Ault {\\i{}et al.}, 2008)","plainCitation":"(Ricker, 1963; Pauly et al., 1987; Ehrhardt and Ault, 1992; Beverton and Holt, 1993; Jennings et al., 2001; Kerr and Dickie, 2001; Ault et al., 2008)","dontUpdate":true,"noteIndex":0},"citationItems":[{"id":559,"uris":["http://zotero.org/users/4993581/items/8S5FQIVZ"],"uri":["http://zotero.org/users/4993581/items/8S5FQIVZ"],"itemData":{"id":559,"type":"article-journal","title":"Big Effects from Small Causes: Two Examples from Fish Population Dynamics","container-title":"Journal of the Fisheries Research Board of Canada","page":"257-264","volume":"20","issue":"2","source":"Crossref","DOI":"10.1139/f63-022","ISSN":"0015-296X","shortTitle":"Big Effects from Small Causes","language":"en","author":[{"family":"Ricker","given":"W. E."}],"issued":{"date-parts":[["1963",2]]}}},{"id":415,"uris":["http://zotero.org/users/4993581/items/EXBV434W"],"uri":["http://zotero.org/users/4993581/items/EXBV434W"],"itemData":{"id":415,"type":"book","title":"Length-based methods in fisheries research","collection-title":"ICLARM contribution","collection-number":"no. 325","publisher":"International Center for Living Aquatic Resources Management ; Kuwait Institute for Scientific Research","publisher-place":"Makati, Metro Manila, Philippines : Safat, Kuwait","number-of-pages":"468","source":"Library of Congress ISBN","event-place":"Makati, Metro Manila, Philippines : Safat, Kuwait","ISBN":"978-971-10-2228-0","call-number":"SH332 .I59 1985","editor":[{"family":"Pauly","given":"D."},{"family":"Morgan","given":"G. R."}],"issued":{"date-parts":[["1987"]]}}},{"id":560,"uris":["http://zotero.org/users/4993581/items/9CL28AGG"],"uri":["http://zotero.org/users/4993581/items/9CL28AGG"],"itemData":{"id":560,"type":"article-journal","title":"Analysis of two length-based mortality models applied to bounded catch length frequencies","container-title":"Transactions of the American Fisheries Society","page":"115-122","volume":"121","issue":"1","DOI":"https://doi.org/10.1577/1548-8659(1992)121[0115:AOTLMM]2.3.CO;2","author":[{"family":"Ehrhardt","given":"N.M."},{"family":"Ault","given":"J.S."}],"issued":{"date-parts":[["1992"]]}}},{"id":414,"uris":["http://zotero.org/users/4993581/items/F7LFNJSR"],"uri":["http://zotero.org/users/4993581/items/F7LFNJSR"],"itemData":{"id":414,"type":"book","title":"On the Dynamics of Exploited Fish Populations","publisher":"Springer Netherlands","publisher-place":"Dordrecht","source":"Crossref","event-place":"Dordrecht","URL":"http://link.springer.com/10.1007/978-94-011-2106-4","ISBN":"978-94-010-4934-4","note":"DOI: 10.1007/978-94-011-2106-4","language":"en","author":[{"family":"Beverton","given":"Raymond J. H."},{"family":"Holt","given":"Sidney J."}],"issued":{"date-parts":[["1993"]]},"accessed":{"date-parts":[["2018",10,10]]}}},{"id":562,"uris":["http://zotero.org/users/4993581/items/N586ZDL8"],"uri":["http://zotero.org/users/4993581/items/N586ZDL8"],"itemData":{"id":562,"type":"book","title":"Marine fisheries ecology","publisher":"Blackwell Science","publisher-place":"Oxford ; Malden, MA, USA","number-of-pages":"417","source":"Library of Congress ISBN","event-place":"Oxford ; Malden, MA, USA","ISBN":"978-0-632-05098-7","call-number":"SH328 .J46 2001","author":[{"family":"Jennings","given":"Simon"},{"family":"Kaiser","given":"Michel J."},{"family":"Reynolds","given":"John D."}],"issued":{"date-parts":[["2001"]]}}},{"id":561,"uris":["http://zotero.org/users/4993581/items/D9N466R2"],"uri":["http://zotero.org/users/4993581/items/D9N466R2"],"itemData":{"id":561,"type":"book","title":"The biomass spectrum: a predator-prey theory of aquatic production","collection-title":"Complexity in ecological systems series","publisher":"Columbia University Press","publisher-place":"New York","number-of-pages":"320","source":"Library of Congress ISBN","event-place":"New York","ISBN":"978-0-231-08458-1","call-number":"QH510 .K45 2001","shortTitle":"The biomass spectrum","author":[{"family":"Kerr","given":"S. R."},{"family":"Dickie","given":"L. M."}],"issued":{"date-parts":[["2001"]]}}},{"id":432,"uris":["http://zotero.org/users/4993581/items/JFQKWX88"],"uri":["http://zotero.org/users/4993581/items/JFQKWX88"],"itemData":{"id":432,"type":"article-journal","title":"Length-based assessment of sustainability benchmarks for coral reef fishes in Puerto Rico","container-title":"Environmental Conservation","page":"221","volume":"35","issue":"03","source":"Crossref","DOI":"10.1017/S0376892908005043","ISSN":"0376-8929, 1469-4387","language":"en","author":[{"family":"Ault","given":"Jerald S."},{"family":"Smith","given":"Steven G."},{"family":"Luo","given":"Jiangang"},{"family":"Monaco","given":"Mark E."},{"family":"Appeldoorn","given":"Richard S."}],"issued":{"date-parts":[["2008",9]]}}}],"schema":"https://github.com/citation-style-language/schema/raw/master/csl-citation.json"} </w:instrText>
      </w:r>
      <w:r w:rsidR="00917964" w:rsidRPr="00854875">
        <w:fldChar w:fldCharType="separate"/>
      </w:r>
      <w:r w:rsidR="00917964" w:rsidRPr="00854875">
        <w:t xml:space="preserve">(Ricker, 1963; Pauly </w:t>
      </w:r>
      <w:r w:rsidR="00917964" w:rsidRPr="00854875">
        <w:rPr>
          <w:iCs/>
        </w:rPr>
        <w:t>and Morgan</w:t>
      </w:r>
      <w:r w:rsidR="00917964" w:rsidRPr="00854875">
        <w:t xml:space="preserve">, 1987; Ehrhardt and Ault, 1992; Beverton and Holt, 1993; Jennings </w:t>
      </w:r>
      <w:r w:rsidR="00917964" w:rsidRPr="00854875">
        <w:rPr>
          <w:i/>
          <w:iCs/>
        </w:rPr>
        <w:t>et al.</w:t>
      </w:r>
      <w:r w:rsidR="00917964" w:rsidRPr="00854875">
        <w:t xml:space="preserve">, 2001; Kerr and Dickie, 2001; Ault </w:t>
      </w:r>
      <w:r w:rsidR="00917964" w:rsidRPr="00854875">
        <w:rPr>
          <w:i/>
          <w:iCs/>
        </w:rPr>
        <w:t>et al.</w:t>
      </w:r>
      <w:r w:rsidR="00917964" w:rsidRPr="00854875">
        <w:t>, 2008)</w:t>
      </w:r>
      <w:r w:rsidR="00917964" w:rsidRPr="00854875">
        <w:fldChar w:fldCharType="end"/>
      </w:r>
      <w:r w:rsidR="00917964" w:rsidRPr="00854875">
        <w:t xml:space="preserve">, to calculate reference points </w:t>
      </w:r>
      <w:r w:rsidR="006B0241" w:rsidRPr="00854875">
        <w:t>that</w:t>
      </w:r>
      <w:r w:rsidR="00917964" w:rsidRPr="00854875">
        <w:t xml:space="preserve"> address sustainability risks </w:t>
      </w:r>
      <w:r w:rsidRPr="00854875">
        <w:fldChar w:fldCharType="begin"/>
      </w:r>
      <w:r w:rsidR="00884BD1" w:rsidRPr="00854875">
        <w:instrText xml:space="preserve"> ADDIN ZOTERO_ITEM CSL_CITATION {"citationID":"Bo110oXr","properties":{"formattedCitation":"(Ault {\\i{}et al.}, 1998, 2008, 2018)","plainCitation":"(Ault et al., 1998, 2008, 2018)","noteIndex":0},"citationItems":[{"id":431,"uris":["http://zotero.org/users/4993581/items/QWTQZ42K"],"uri":["http://zotero.org/users/4993581/items/QWTQZ42K"],"itemData":{"id":431,"type":"article-journal","title":"A Retrospective (1979-1996) Multispecies Assessment of Coral Reef Fish Stocks in the Florida Keys.","container-title":"Fishery Bulletin- National Oceanic and Atmospheric Administration","page":"395-414","volume":"96","author":[{"family":"Ault","given":"Jerald"},{"family":"Bohnsack","given":"James"},{"family":"Meester","given":"Geoffrey"}],"issued":{"date-parts":[["1998"]]}}},{"id":432,"uris":["http://zotero.org/users/4993581/items/JFQKWX88"],"uri":["http://zotero.org/users/4993581/items/JFQKWX88"],"itemData":{"id":432,"type":"article-journal","title":"Length-based assessment of sustainability benchmarks for coral reef fishes in Puerto Rico","container-title":"Environmental Conservation","page":"221","volume":"35","issue":"03","source":"Crossref","DOI":"10.1017/S0376892908005043","ISSN":"0376-8929, 1469-4387","language":"en","author":[{"family":"Ault","given":"Jerald S."},{"family":"Smith","given":"Steven G."},{"family":"Luo","given":"Jiangang"},{"family":"Monaco","given":"Mark E."},{"family":"Appeldoorn","given":"Richard S."}],"issued":{"date-parts":[["2008",9]]}}},{"id":"eLcJOcSK/iTbFaiaP","uris":["http://zotero.org/users/4993581/items/NA4IHSUK"],"uri":["http://zotero.org/users/4993581/items/NA4IHSUK"],"itemData":{"id":"xIeCCq4n/WQfMk9zU","type":"article-journal","title":"Length-based risk analysis for assessing sustainability of data-limited tropical reef ﬁsheries","page":"16","source":"Zotero","abstract":"This study extended a “data-limited” length-based stock assessment approach to a risk analysis context. The estimation-simulation method used length frequencies as the principal data in lieu of catch and effort. Key developments were to: (i) incorporate probabilistic mortality and growth dynamics into a numerical cohort model; (ii) employ a precautionary approach for setting sustainability reference points for ﬁshing mortality (FREF) and stock reproductive biomass (BREF); (iii) deﬁne sustainability risks in terms of probability distributions; and, (iv) evaluate exploitation status in terms of expected length frequencies, the main “observable” population metric. This reﬁned length-based approach was applied to six principal exploited reef ﬁsh species in the Florida Keys region, consisting of three groupers (black grouper, red grouper, and coney), two snappers (mutton snapper and yellowtail snapper), and one wrasse (hogﬁsh). The estimated sustainability risks for coney were low (&lt;35%) in terms of benchmarks for ﬁshing mortality rate and stock reproductive biomass. The other ﬁve species had estimated sustainability risks of greater than 95% for both benchmarks. The data-limited risk analysis methodology allowed for a fairly comprehensive probabilistic evaluation of sustainability status from species and community perspectives, and also a frame of reference for exploring management options balancing sustainability risks and ﬁshery production.","language":"en","author":[{"family":"Ault","given":"Jerald S"},{"family":"Smith","given":"Steven G"},{"family":"Bohnsack","given":"James A"},{"family":"Luo","given":"Jiangang"},{"family":"Stevens","given":"Molly H"},{"family":"DiNardo","given":"Gerard T"},{"family":"Johnson","given":"Matthew W"},{"family":"Bryan","given":"David R"}],"issued":{"date-parts":[["2018"]]}}}],"schema":"https://github.com/citation-style-language/schema/raw/master/csl-citation.json"} </w:instrText>
      </w:r>
      <w:r w:rsidRPr="00854875">
        <w:fldChar w:fldCharType="separate"/>
      </w:r>
      <w:r w:rsidRPr="00854875">
        <w:t xml:space="preserve">(Ault </w:t>
      </w:r>
      <w:r w:rsidRPr="00854875">
        <w:rPr>
          <w:i/>
          <w:iCs/>
        </w:rPr>
        <w:t>et al.</w:t>
      </w:r>
      <w:r w:rsidRPr="00854875">
        <w:t>, 1998, 2008, 2018)</w:t>
      </w:r>
      <w:r w:rsidRPr="00854875">
        <w:fldChar w:fldCharType="end"/>
      </w:r>
      <w:r w:rsidRPr="00854875">
        <w:t xml:space="preserve">. </w:t>
      </w:r>
    </w:p>
    <w:p w14:paraId="031B20E5" w14:textId="51144228" w:rsidR="006E22BA" w:rsidRPr="00854875" w:rsidRDefault="00B71250" w:rsidP="006E22BA">
      <w:pPr>
        <w:spacing w:line="480" w:lineRule="auto"/>
        <w:ind w:firstLine="720"/>
        <w:jc w:val="both"/>
      </w:pPr>
      <w:r w:rsidRPr="00854875">
        <w:t>T</w:t>
      </w:r>
      <w:r w:rsidR="00377699" w:rsidRPr="00854875">
        <w:t xml:space="preserve">hese methods derive the </w:t>
      </w:r>
      <w:r w:rsidRPr="00854875">
        <w:t>spawning potential ratio</w:t>
      </w:r>
      <w:r w:rsidR="00377699" w:rsidRPr="00854875">
        <w:t xml:space="preserve"> (SPR)</w:t>
      </w:r>
      <w:r w:rsidR="00DB0917" w:rsidRPr="00854875">
        <w:t xml:space="preserve"> and F/F</w:t>
      </w:r>
      <w:r w:rsidR="00DB0917" w:rsidRPr="00854875">
        <w:rPr>
          <w:vertAlign w:val="subscript"/>
        </w:rPr>
        <w:t>MSY</w:t>
      </w:r>
      <w:r w:rsidR="00DB0917" w:rsidRPr="00854875">
        <w:t>. SPR</w:t>
      </w:r>
      <w:r w:rsidR="00377699" w:rsidRPr="00854875">
        <w:t xml:space="preserve"> is defined as the proportion of the unfished reproductive potential left at any given level of fishing pressure </w:t>
      </w:r>
      <w:r w:rsidR="00377699" w:rsidRPr="00854875">
        <w:fldChar w:fldCharType="begin"/>
      </w:r>
      <w:r w:rsidR="00377699" w:rsidRPr="00854875">
        <w:instrText xml:space="preserve"> ADDIN ZOTERO_ITEM CSL_CITATION {"citationID":"8mqUjEn8","properties":{"formattedCitation":"(Hordyk {\\i{}et al.}, 2015b)","plainCitation":"(Hordyk et al., 2015b)","noteIndex":0},"citationItems":[{"id":433,"uris":["http://zotero.org/users/4993581/items/39KT3S9Z"],"uri":["http://zotero.org/users/4993581/items/39KT3S9Z"],"itemData":{"id":433,"type":"article-journal","title":"A novel length-based empirical estimation method of spawning potential ratio (SPR), and tests of its performance, for small-scale, data-poor fisheries","container-title":"ICES Journal of Marine Science","page":"217-231","volume":"72","issue":"1","source":"Crossref","DOI":"10.1093/icesjms/fsu004","ISSN":"1054-3139, 1095-9289","language":"en","author":[{"family":"Hordyk","given":"A."},{"family":"Ono","given":"K."},{"family":"Valencia","given":"S."},{"family":"Loneragan","given":"N."},{"family":"Prince","given":"J."}],"issued":{"date-parts":[["2015",1,1]]}}}],"schema":"https://github.com/citation-style-language/schema/raw/master/csl-citation.json"} </w:instrText>
      </w:r>
      <w:r w:rsidR="00377699" w:rsidRPr="00854875">
        <w:fldChar w:fldCharType="separate"/>
      </w:r>
      <w:r w:rsidR="00377699" w:rsidRPr="00854875">
        <w:t xml:space="preserve">(Hordyk </w:t>
      </w:r>
      <w:r w:rsidR="00377699" w:rsidRPr="00854875">
        <w:rPr>
          <w:i/>
          <w:iCs/>
        </w:rPr>
        <w:t>et al.</w:t>
      </w:r>
      <w:r w:rsidR="00377699" w:rsidRPr="00854875">
        <w:t>, 2015b)</w:t>
      </w:r>
      <w:r w:rsidR="00377699" w:rsidRPr="00854875">
        <w:fldChar w:fldCharType="end"/>
      </w:r>
      <w:r w:rsidR="00377699" w:rsidRPr="00854875">
        <w:t xml:space="preserve">. The SPR equals 100% in an unexploited stock, and 0% in a stock with no </w:t>
      </w:r>
      <w:r w:rsidR="00377699" w:rsidRPr="00854875">
        <w:lastRenderedPageBreak/>
        <w:t>spawning (e.g. all mature fish have been removed or all female fish have been caught).</w:t>
      </w:r>
      <w:r w:rsidR="004E6667" w:rsidRPr="00854875">
        <w:t xml:space="preserve"> Many studies have explored the levels of SPR to be used as target and limit reference points, resulting in assessments of many species using SPR of 30% as a limit and 40% as a target reference point</w:t>
      </w:r>
      <w:ins w:id="2" w:author="Chong,Lisa" w:date="2018-11-08T17:45:00Z">
        <w:r w:rsidR="004E6667" w:rsidRPr="00854875">
          <w:t xml:space="preserve"> </w:t>
        </w:r>
      </w:ins>
      <w:r w:rsidR="004E6667" w:rsidRPr="00854875">
        <w:fldChar w:fldCharType="begin"/>
      </w:r>
      <w:r w:rsidR="004E6667" w:rsidRPr="00854875">
        <w:instrText xml:space="preserve"> ADDIN ZOTERO_ITEM CSL_CITATION {"citationID":"SNcftRkO","properties":{"formattedCitation":"(Mace and Sissenwine, 1993; Clark, 2002; Hordyk {\\i{}et al.}, 2015c)","plainCitation":"(Mace and Sissenwine, 1993; Clark, 2002; Hordyk et al., 2015c)","noteIndex":0},"citationItems":[{"id":476,"uris":["http://zotero.org/users/4993581/items/6M4T8S2Z"],"uri":["http://zotero.org/users/4993581/items/6M4T8S2Z"],"itemData":{"id":476,"type":"article-journal","title":"How much spawning per recruit is enough?","container-title":"Canadian Special Publication of Fisheries and Aquatic Science No. 120","collection-title":"Risk Evaluation and Biological Reference Points for Fisheries Managemen","page":"101-118","volume":"120","author":[{"family":"Mace","given":"P.M."},{"family":"Sissenwine","given":"M.P."}],"issued":{"date-parts":[["1993"]]}}},{"id":458,"uris":["http://zotero.org/users/4993581/items/MRHFVKF4"],"uri":["http://zotero.org/users/4993581/items/MRHFVKF4"],"itemData":{"id":458,"type":"article-journal","title":"&lt;i&gt;F&lt;/i&gt;&lt;sub&gt;35%&lt;/sub&gt; Revisited Ten Years Later","container-title":"North American Journal of Fisheries Management","page":"251-257","volume":"22","issue":"1","source":"Crossref","DOI":"10.1577/1548-8675(2002)022&lt;0251:FRTYL&gt;2.0.CO;2","ISSN":"0275-5947, 1548-8675","language":"en","author":[{"family":"Clark","given":"William G."}],"issued":{"date-parts":[["2002",2]]}}},{"id":449,"uris":["http://zotero.org/users/4993581/items/4HD9F773"],"uri":["http://zotero.org/users/4993581/items/4HD9F773"],"itemData":{"id":449,"type":"article-journal","title":"An evaluation of an iterative harvest strategy for data-poor fisheries using the length-based spawning potential ratio assessment methodology","container-title":"Fisheries Research","page":"20-32","volume":"171","source":"Crossref","DOI":"10.1016/j.fishres.2014.12.018","ISSN":"01657836","language":"en","author":[{"family":"Hordyk","given":"Adrian R."},{"family":"Loneragan","given":"Neil R."},{"family":"Prince","given":"Jeremy D."}],"issued":{"date-parts":[["2015",11]]}}}],"schema":"https://github.com/citation-style-language/schema/raw/master/csl-citation.json"} </w:instrText>
      </w:r>
      <w:r w:rsidR="004E6667" w:rsidRPr="00854875">
        <w:fldChar w:fldCharType="separate"/>
      </w:r>
      <w:r w:rsidR="004E6667" w:rsidRPr="00854875">
        <w:t xml:space="preserve">(Mace and Sissenwine, 1993; Clark, 2002; Hordyk </w:t>
      </w:r>
      <w:r w:rsidR="004E6667" w:rsidRPr="00854875">
        <w:rPr>
          <w:i/>
          <w:iCs/>
        </w:rPr>
        <w:t>et al.</w:t>
      </w:r>
      <w:r w:rsidR="004E6667" w:rsidRPr="00854875">
        <w:t>, 2015c)</w:t>
      </w:r>
      <w:r w:rsidR="004E6667" w:rsidRPr="00854875">
        <w:fldChar w:fldCharType="end"/>
      </w:r>
      <w:r w:rsidR="004E6667" w:rsidRPr="00854875">
        <w:t>.</w:t>
      </w:r>
      <w:ins w:id="3" w:author="Chong,Lisa" w:date="2018-11-08T17:45:00Z">
        <w:r w:rsidR="004E6667" w:rsidRPr="00854875">
          <w:t xml:space="preserve"> </w:t>
        </w:r>
      </w:ins>
      <w:r w:rsidR="009729D9" w:rsidRPr="00854875">
        <w:t>F/F</w:t>
      </w:r>
      <w:r w:rsidR="009729D9" w:rsidRPr="00854875">
        <w:rPr>
          <w:vertAlign w:val="subscript"/>
        </w:rPr>
        <w:t xml:space="preserve">MSY </w:t>
      </w:r>
      <w:r w:rsidR="009729D9" w:rsidRPr="00854875">
        <w:t xml:space="preserve">is a ratio-based reference point </w:t>
      </w:r>
      <w:r w:rsidR="002F3137" w:rsidRPr="00854875">
        <w:t>of current fishing mortality to the level that would generate maximum</w:t>
      </w:r>
      <w:r w:rsidR="009729D9" w:rsidRPr="00854875">
        <w:t xml:space="preserve"> </w:t>
      </w:r>
      <w:r w:rsidR="002F3137" w:rsidRPr="00854875">
        <w:t>sustainable yield (F</w:t>
      </w:r>
      <w:r w:rsidR="002F3137" w:rsidRPr="00854875">
        <w:rPr>
          <w:vertAlign w:val="subscript"/>
        </w:rPr>
        <w:t>MSY</w:t>
      </w:r>
      <w:r w:rsidR="002F3137" w:rsidRPr="00854875">
        <w:t>).</w:t>
      </w:r>
      <w:r w:rsidR="00683322" w:rsidRPr="00854875">
        <w:t xml:space="preserve"> While the use of either SPR and F/F</w:t>
      </w:r>
      <w:r w:rsidR="00683322" w:rsidRPr="00854875">
        <w:rPr>
          <w:vertAlign w:val="subscript"/>
        </w:rPr>
        <w:t>MSY</w:t>
      </w:r>
      <w:r w:rsidR="00683322" w:rsidRPr="00854875">
        <w:t xml:space="preserve"> is still utilized in many assessments</w:t>
      </w:r>
      <w:r w:rsidR="000E2752" w:rsidRPr="00854875">
        <w:t xml:space="preserve"> around the world</w:t>
      </w:r>
      <w:r w:rsidR="00683322" w:rsidRPr="00854875">
        <w:t>, the common use of SPR is to indicate recruitment overfishing and F/F</w:t>
      </w:r>
      <w:r w:rsidR="00683322" w:rsidRPr="00854875">
        <w:rPr>
          <w:vertAlign w:val="subscript"/>
        </w:rPr>
        <w:t>SMY</w:t>
      </w:r>
      <w:r w:rsidR="00683322" w:rsidRPr="00854875">
        <w:t xml:space="preserve"> is to indicate growth overfishing.</w:t>
      </w:r>
    </w:p>
    <w:p w14:paraId="4253D987" w14:textId="56E61F33" w:rsidR="006E22BA" w:rsidRPr="00854875" w:rsidRDefault="006E22BA" w:rsidP="005F5EB3">
      <w:pPr>
        <w:spacing w:line="480" w:lineRule="auto"/>
        <w:ind w:firstLine="720"/>
        <w:jc w:val="both"/>
      </w:pPr>
      <w:r w:rsidRPr="00854875">
        <w:t>The above-mentioned methods are used by different authors and in different contexts, however a comprehensive performance evaluation is necessary to evaluate which methods perform best in various circumstances. Th</w:t>
      </w:r>
      <w:r w:rsidR="000B073D" w:rsidRPr="00854875">
        <w:t>us</w:t>
      </w:r>
      <w:r w:rsidRPr="00854875">
        <w:t>, a primary objective is to find the best methods for each configuration of fisheries</w:t>
      </w:r>
      <w:r w:rsidR="005F5EB3" w:rsidRPr="00854875">
        <w:t xml:space="preserve"> </w:t>
      </w:r>
      <w:r w:rsidRPr="00854875">
        <w:t>give an understanding of their behaviour and allow scientists and managers to examine issues associated with data collection and availability, model misspecifications and stochasticity in population dynamics. In a data-rich stock, more data and information are available that can help eliminate implausible scenarios, giving a better understanding of uncertainties. However, this is often not the case for data-limited stocks and conducting a stock assessment is significantly more challenging in these fisheries.</w:t>
      </w:r>
      <w:r w:rsidR="000B073D" w:rsidRPr="00854875">
        <w:t xml:space="preserve"> Therefore, a performance evaluation of the multitude of data-limited length-based methods is instrumental to determine and quantify their precision and bias under various assumptions/scenarios.</w:t>
      </w:r>
    </w:p>
    <w:p w14:paraId="7F132C2D" w14:textId="236DB118" w:rsidR="00C1156C" w:rsidRPr="00854875" w:rsidRDefault="00C1156C" w:rsidP="00C1156C">
      <w:pPr>
        <w:spacing w:line="480" w:lineRule="auto"/>
        <w:ind w:firstLine="720"/>
        <w:jc w:val="both"/>
      </w:pPr>
      <w:r w:rsidRPr="00854875">
        <w:t xml:space="preserve">Here we analyse </w:t>
      </w:r>
      <w:r w:rsidR="009E4DE4" w:rsidRPr="00854875">
        <w:t>four</w:t>
      </w:r>
      <w:r w:rsidRPr="00854875">
        <w:t xml:space="preserve"> length-based methods through a simulation-estimation analysis to test their performance with scenarios differing in fish longevity, exploitation level and recruitment type. The results are expected to reveal the strengths and weaknesses of each method with reference to how well they capture the stocks’ status and estimate the parameters, which could </w:t>
      </w:r>
      <w:r w:rsidRPr="00854875">
        <w:lastRenderedPageBreak/>
        <w:t xml:space="preserve">help managers and stock assessment scientists </w:t>
      </w:r>
      <w:r w:rsidR="00502D05" w:rsidRPr="00854875">
        <w:t>understand the applicability of these methods</w:t>
      </w:r>
      <w:r w:rsidRPr="00854875">
        <w:t xml:space="preserve">. Evaluating the performance of these methods will promote further development of data-limited approaches that will be able to better capture the fishery status and understand discrepancies in the performance of the methods </w:t>
      </w:r>
      <w:r w:rsidRPr="00854875">
        <w:fldChar w:fldCharType="begin"/>
      </w:r>
      <w:r w:rsidRPr="00854875">
        <w:instrText xml:space="preserve"> ADDIN ZOTERO_ITEM CSL_CITATION {"citationID":"MFSzd8lw","properties":{"formattedCitation":"(Cadrin and Dickey-Collas, 2015)","plainCitation":"(Cadrin and Dickey-Collas, 2015)","noteIndex":0},"citationItems":[{"id":435,"uris":["http://zotero.org/users/4993581/items/JBKE3XHL"],"uri":["http://zotero.org/users/4993581/items/JBKE3XHL"],"itemData":{"id":435,"type":"article-journal","title":"Stock assessment methods for sustainable fisheries","container-title":"ICES Journal of Marine Science","page":"1-6","volume":"72","issue":"1","source":"Crossref","DOI":"10.1093/icesjms/fsu228","ISSN":"1054-3139, 1095-9289","language":"en","author":[{"family":"Cadrin","given":"S. X."},{"family":"Dickey-Collas","given":"M."}],"issued":{"date-parts":[["2015",1,1]]}}}],"schema":"https://github.com/citation-style-language/schema/raw/master/csl-citation.json"} </w:instrText>
      </w:r>
      <w:r w:rsidRPr="00854875">
        <w:fldChar w:fldCharType="separate"/>
      </w:r>
      <w:r w:rsidRPr="00854875">
        <w:t>(Cadrin and Dickey-Collas, 2015)</w:t>
      </w:r>
      <w:r w:rsidRPr="00854875">
        <w:fldChar w:fldCharType="end"/>
      </w:r>
      <w:r w:rsidR="000B073D" w:rsidRPr="00854875">
        <w:t xml:space="preserve"> and thus provide guidance about model applicability and limitations to stock assessment scientists and managers.</w:t>
      </w:r>
    </w:p>
    <w:p w14:paraId="24F9ADDC" w14:textId="354F1D71" w:rsidR="006E706E" w:rsidRPr="00854875" w:rsidRDefault="006E706E" w:rsidP="006E706E">
      <w:pPr>
        <w:pStyle w:val="ListParagraph"/>
        <w:numPr>
          <w:ilvl w:val="0"/>
          <w:numId w:val="5"/>
        </w:numPr>
        <w:spacing w:line="480" w:lineRule="auto"/>
        <w:ind w:left="360"/>
        <w:jc w:val="both"/>
        <w:rPr>
          <w:rFonts w:ascii="Times New Roman" w:hAnsi="Times New Roman" w:cs="Times New Roman"/>
          <w:sz w:val="28"/>
        </w:rPr>
      </w:pPr>
      <w:r w:rsidRPr="00854875">
        <w:rPr>
          <w:rFonts w:ascii="Times New Roman" w:hAnsi="Times New Roman" w:cs="Times New Roman"/>
          <w:sz w:val="28"/>
        </w:rPr>
        <w:t>Methods</w:t>
      </w:r>
    </w:p>
    <w:p w14:paraId="66777472" w14:textId="08D00E7D" w:rsidR="006E706E" w:rsidRPr="00854875" w:rsidRDefault="006E706E" w:rsidP="00AD7BD7">
      <w:pPr>
        <w:spacing w:line="480" w:lineRule="auto"/>
        <w:ind w:firstLine="720"/>
        <w:jc w:val="both"/>
      </w:pPr>
      <w:r w:rsidRPr="00854875">
        <w:t>We conducted a simulation-estimation analysis using an individual-based population model (IBM) as the operating model</w:t>
      </w:r>
      <w:r w:rsidR="003C713A" w:rsidRPr="00854875">
        <w:t xml:space="preserve">, </w:t>
      </w:r>
      <w:r w:rsidR="009A594E" w:rsidRPr="00854875">
        <w:t>which</w:t>
      </w:r>
      <w:r w:rsidRPr="00854875">
        <w:t xml:space="preserve"> simulated population dynamics and generated length composition data</w:t>
      </w:r>
      <w:r w:rsidR="00B615EA" w:rsidRPr="00854875">
        <w:t>.</w:t>
      </w:r>
      <w:r w:rsidR="009A13D8" w:rsidRPr="00854875">
        <w:t xml:space="preserve"> The “true” input parameters for this study were used in the operating models</w:t>
      </w:r>
      <w:r w:rsidR="003C713A" w:rsidRPr="00854875">
        <w:t>,</w:t>
      </w:r>
      <w:r w:rsidR="009A13D8" w:rsidRPr="00854875">
        <w:t xml:space="preserve"> and then assumed known in the length-based models</w:t>
      </w:r>
      <w:r w:rsidR="003C713A" w:rsidRPr="00854875">
        <w:t xml:space="preserve">. </w:t>
      </w:r>
      <w:r w:rsidR="009A13D8" w:rsidRPr="00854875">
        <w:t>This simulation loop allows us to compare how far the outputs of the assessment models are from the “true</w:t>
      </w:r>
      <w:r w:rsidR="00773444" w:rsidRPr="00854875">
        <w:t>”</w:t>
      </w:r>
      <w:r w:rsidR="009A13D8" w:rsidRPr="00854875">
        <w:t xml:space="preserve"> </w:t>
      </w:r>
      <w:r w:rsidR="003C713A" w:rsidRPr="00854875">
        <w:t>stock status estimates</w:t>
      </w:r>
      <w:r w:rsidR="009A13D8" w:rsidRPr="00854875">
        <w:t xml:space="preserve"> and investigate the sensitivities of the models</w:t>
      </w:r>
      <w:r w:rsidR="001955EB" w:rsidRPr="00854875">
        <w:t xml:space="preserve">. </w:t>
      </w:r>
    </w:p>
    <w:p w14:paraId="49D0F9A1" w14:textId="436638CF" w:rsidR="009A13D8" w:rsidRPr="00854875" w:rsidRDefault="009A13D8" w:rsidP="009A13D8">
      <w:pPr>
        <w:pStyle w:val="ListParagraph"/>
        <w:numPr>
          <w:ilvl w:val="1"/>
          <w:numId w:val="6"/>
        </w:numPr>
        <w:spacing w:line="480" w:lineRule="auto"/>
        <w:jc w:val="both"/>
        <w:rPr>
          <w:rFonts w:ascii="Times New Roman" w:hAnsi="Times New Roman" w:cs="Times New Roman"/>
        </w:rPr>
      </w:pPr>
      <w:r w:rsidRPr="00854875">
        <w:rPr>
          <w:rFonts w:ascii="Times New Roman" w:hAnsi="Times New Roman" w:cs="Times New Roman"/>
        </w:rPr>
        <w:t>Operating model</w:t>
      </w:r>
    </w:p>
    <w:p w14:paraId="439E408E" w14:textId="736EA87A" w:rsidR="009A13D8" w:rsidRPr="00854875" w:rsidRDefault="009A13D8" w:rsidP="00AD7BD7">
      <w:pPr>
        <w:spacing w:line="480" w:lineRule="auto"/>
        <w:ind w:firstLine="720"/>
        <w:jc w:val="both"/>
      </w:pPr>
      <w:r w:rsidRPr="00854875">
        <w:t xml:space="preserve">The stock dynamics were simulated using the “fishdynr” R package (Taylor, 2017), which contains several models for simulating stock or population dynamics and management. The function “virtualPop” creates an IBM of a fish stock with certain life history traits subjected to a fishing fleet with specific selectivity characteristics. Information about the modelling approach for growth, mortality, </w:t>
      </w:r>
      <w:r w:rsidR="00547DAF" w:rsidRPr="00854875">
        <w:t>selectivity, and</w:t>
      </w:r>
      <w:r w:rsidRPr="00854875">
        <w:t xml:space="preserve"> recruitment are outlined by Taylor and Mildenberger (2017).</w:t>
      </w:r>
      <w:r w:rsidR="00547DAF" w:rsidRPr="00854875">
        <w:t xml:space="preserve"> </w:t>
      </w:r>
      <w:r w:rsidR="008F70C7" w:rsidRPr="00854875">
        <w:t>Functions and</w:t>
      </w:r>
      <w:r w:rsidR="007D33C4" w:rsidRPr="00854875">
        <w:t xml:space="preserve"> equations</w:t>
      </w:r>
      <w:r w:rsidR="00AC4ECC" w:rsidRPr="00854875">
        <w:t xml:space="preserve"> for the</w:t>
      </w:r>
      <w:r w:rsidR="007D33C4" w:rsidRPr="00854875">
        <w:t xml:space="preserve"> population dynamics used in the operating model</w:t>
      </w:r>
      <w:r w:rsidR="00AC4ECC" w:rsidRPr="00854875">
        <w:t xml:space="preserve"> are listed in</w:t>
      </w:r>
      <w:r w:rsidR="008F70C7" w:rsidRPr="00854875">
        <w:t xml:space="preserve"> </w:t>
      </w:r>
      <w:r w:rsidR="008F70C7" w:rsidRPr="00854875">
        <w:fldChar w:fldCharType="begin"/>
      </w:r>
      <w:r w:rsidR="008F70C7" w:rsidRPr="00854875">
        <w:instrText xml:space="preserve"> REF _Ref3218906 \h </w:instrText>
      </w:r>
      <w:r w:rsidR="008F70C7" w:rsidRPr="00854875">
        <w:instrText xml:space="preserve"> \* MERGEFORMAT </w:instrText>
      </w:r>
      <w:r w:rsidR="008F70C7" w:rsidRPr="00854875">
        <w:fldChar w:fldCharType="separate"/>
      </w:r>
      <w:r w:rsidR="008F70C7" w:rsidRPr="00854875">
        <w:t xml:space="preserve">Appendix </w:t>
      </w:r>
      <w:r w:rsidR="008F70C7" w:rsidRPr="00854875">
        <w:rPr>
          <w:noProof/>
        </w:rPr>
        <w:t>1</w:t>
      </w:r>
      <w:r w:rsidR="008F70C7" w:rsidRPr="00854875">
        <w:fldChar w:fldCharType="end"/>
      </w:r>
      <w:r w:rsidR="008F70C7" w:rsidRPr="00854875">
        <w:t>.</w:t>
      </w:r>
    </w:p>
    <w:p w14:paraId="44DF6D45" w14:textId="3C510AD3" w:rsidR="000628E8" w:rsidRPr="00854875" w:rsidRDefault="00547DAF" w:rsidP="00AD7BD7">
      <w:pPr>
        <w:spacing w:line="480" w:lineRule="auto"/>
        <w:ind w:firstLine="720"/>
        <w:jc w:val="both"/>
      </w:pPr>
      <w:r w:rsidRPr="00854875">
        <w:t xml:space="preserve">Seven scenarios were simulated based on variations in </w:t>
      </w:r>
      <w:r w:rsidR="00F13FDE" w:rsidRPr="00854875">
        <w:t>life histor</w:t>
      </w:r>
      <w:r w:rsidR="006B0241" w:rsidRPr="00854875">
        <w:t>y</w:t>
      </w:r>
      <w:r w:rsidRPr="00854875">
        <w:t>, fishing exploitation level, and recruitmen</w:t>
      </w:r>
      <w:r w:rsidR="00F13FDE" w:rsidRPr="00854875">
        <w:t>t</w:t>
      </w:r>
      <w:r w:rsidR="00552854" w:rsidRPr="00854875">
        <w:t>:</w:t>
      </w:r>
      <w:r w:rsidR="00F13FDE" w:rsidRPr="00854875">
        <w:t xml:space="preserve"> </w:t>
      </w:r>
      <w:r w:rsidR="000628E8" w:rsidRPr="00854875">
        <w:t>(1) t</w:t>
      </w:r>
      <w:r w:rsidR="00F13FDE" w:rsidRPr="00854875">
        <w:t>he base model comprised of a medium-lived species (18 years), an exploitation rate at the target level of SPR</w:t>
      </w:r>
      <w:r w:rsidR="0032068A" w:rsidRPr="00854875">
        <w:t xml:space="preserve"> (SPR ≈ 40%)</w:t>
      </w:r>
      <w:r w:rsidR="00F13FDE" w:rsidRPr="00854875">
        <w:t xml:space="preserve">, and constant recruitment with no </w:t>
      </w:r>
      <w:r w:rsidR="00F13FDE" w:rsidRPr="00854875">
        <w:lastRenderedPageBreak/>
        <w:t>recruitment variability. From this base model, we varied one of the three</w:t>
      </w:r>
      <w:r w:rsidR="003A4DC5" w:rsidRPr="00854875">
        <w:t xml:space="preserve"> characteristics </w:t>
      </w:r>
      <w:r w:rsidR="0032068A" w:rsidRPr="00854875">
        <w:t xml:space="preserve">– life history, current exploitation status, and recruitment. </w:t>
      </w:r>
      <w:r w:rsidR="00F13FDE" w:rsidRPr="00854875">
        <w:t>We test</w:t>
      </w:r>
      <w:r w:rsidR="0032068A" w:rsidRPr="00854875">
        <w:t>ed a</w:t>
      </w:r>
      <w:r w:rsidR="00F13FDE" w:rsidRPr="00854875">
        <w:t xml:space="preserve"> (</w:t>
      </w:r>
      <w:r w:rsidR="00917B71" w:rsidRPr="00854875">
        <w:t>2</w:t>
      </w:r>
      <w:r w:rsidR="00F13FDE" w:rsidRPr="00854875">
        <w:t>) short-lived (4 years)</w:t>
      </w:r>
      <w:r w:rsidR="003C713A" w:rsidRPr="00854875">
        <w:t xml:space="preserve"> species</w:t>
      </w:r>
      <w:r w:rsidR="0032068A" w:rsidRPr="00854875">
        <w:t>,</w:t>
      </w:r>
      <w:r w:rsidR="00F13FDE" w:rsidRPr="00854875">
        <w:t xml:space="preserve"> a (</w:t>
      </w:r>
      <w:r w:rsidR="00917B71" w:rsidRPr="00854875">
        <w:t>3</w:t>
      </w:r>
      <w:r w:rsidR="00F13FDE" w:rsidRPr="00854875">
        <w:t>) longer-lived</w:t>
      </w:r>
      <w:r w:rsidR="00C549C2" w:rsidRPr="00854875">
        <w:t xml:space="preserve"> (26 years)</w:t>
      </w:r>
      <w:r w:rsidR="00F13FDE" w:rsidRPr="00854875">
        <w:t xml:space="preserve"> species, (</w:t>
      </w:r>
      <w:r w:rsidR="00917B71" w:rsidRPr="00854875">
        <w:t>4</w:t>
      </w:r>
      <w:r w:rsidR="00F13FDE" w:rsidRPr="00854875">
        <w:t xml:space="preserve">) </w:t>
      </w:r>
      <w:r w:rsidR="0032068A" w:rsidRPr="00854875">
        <w:t>a state of overexploitation, (</w:t>
      </w:r>
      <w:r w:rsidR="00917B71" w:rsidRPr="00854875">
        <w:t>5</w:t>
      </w:r>
      <w:r w:rsidR="0032068A" w:rsidRPr="00854875">
        <w:t>) a state of underexploitation, (</w:t>
      </w:r>
      <w:r w:rsidR="00917B71" w:rsidRPr="00854875">
        <w:t>6</w:t>
      </w:r>
      <w:r w:rsidR="0032068A" w:rsidRPr="00854875">
        <w:t xml:space="preserve">) constant recruitment with </w:t>
      </w:r>
      <w:r w:rsidR="00BC757E" w:rsidRPr="00854875">
        <w:t>stochastic error</w:t>
      </w:r>
      <w:r w:rsidR="0032068A" w:rsidRPr="00854875">
        <w:t xml:space="preserve"> (</w:t>
      </w:r>
      <w:r w:rsidR="0032068A" w:rsidRPr="00854875">
        <w:rPr>
          <w:i/>
        </w:rPr>
        <w:t>σ</w:t>
      </w:r>
      <w:r w:rsidR="0032068A" w:rsidRPr="00854875">
        <w:rPr>
          <w:i/>
          <w:vertAlign w:val="subscript"/>
        </w:rPr>
        <w:t>R</w:t>
      </w:r>
      <w:r w:rsidR="0032068A" w:rsidRPr="00854875">
        <w:t xml:space="preserve"> = 0.</w:t>
      </w:r>
      <w:r w:rsidR="00F33388" w:rsidRPr="00854875">
        <w:t>4537</w:t>
      </w:r>
      <w:r w:rsidR="00DB0917" w:rsidRPr="00854875">
        <w:t>;</w:t>
      </w:r>
      <w:r w:rsidR="00336077" w:rsidRPr="00854875">
        <w:t xml:space="preserve"> </w:t>
      </w:r>
      <w:r w:rsidR="00336077" w:rsidRPr="00854875">
        <w:fldChar w:fldCharType="begin"/>
      </w:r>
      <w:r w:rsidR="00884BD1" w:rsidRPr="00854875">
        <w:instrText xml:space="preserve"> ADDIN ZOTERO_ITEM CSL_CITATION {"citationID":"TK23ZJtk","properties":{"formattedCitation":"(Thorson, in press)","plainCitation":"(Thorson, in press)","dontUpdate":true,"noteIndex":0},"citationItems":[{"id":634,"uris":["http://zotero.org/users/4993581/items/CXW2BTDS"],"uri":["http://zotero.org/users/4993581/items/CXW2BTDS"],"itemData":{"id":634,"type":"manuscript","title":"Predicting recruitment density dependence and intrinsic growth rate for all fishes worldwide using a data-integrated life-history model","genre":"Original Article","shortTitle":"Predicting productivity for all fishes","author":[{"family":"Thorson","given":"J. T."}],"issued":{"literal":"in press"}}}],"schema":"https://github.com/citation-style-language/schema/raw/master/csl-citation.json"} </w:instrText>
      </w:r>
      <w:r w:rsidR="00336077" w:rsidRPr="00854875">
        <w:fldChar w:fldCharType="separate"/>
      </w:r>
      <w:r w:rsidR="00336077" w:rsidRPr="00854875">
        <w:t>Thorson, in press)</w:t>
      </w:r>
      <w:r w:rsidR="00336077" w:rsidRPr="00854875">
        <w:fldChar w:fldCharType="end"/>
      </w:r>
      <w:r w:rsidR="0032068A" w:rsidRPr="00854875">
        <w:t>, and (</w:t>
      </w:r>
      <w:r w:rsidR="00917B71" w:rsidRPr="00854875">
        <w:t>7</w:t>
      </w:r>
      <w:r w:rsidR="0032068A" w:rsidRPr="00854875">
        <w:t>) autocorrelated recruitment with the associated autocorrelated error</w:t>
      </w:r>
      <w:r w:rsidR="00BE027C" w:rsidRPr="00854875">
        <w:t xml:space="preserve"> (</w:t>
      </w:r>
      <w:r w:rsidR="00BE027C" w:rsidRPr="00854875">
        <w:rPr>
          <w:i/>
        </w:rPr>
        <w:t>σ</w:t>
      </w:r>
      <w:r w:rsidR="00BE027C" w:rsidRPr="00854875">
        <w:rPr>
          <w:i/>
          <w:vertAlign w:val="subscript"/>
        </w:rPr>
        <w:t>R</w:t>
      </w:r>
      <w:r w:rsidR="00BE027C" w:rsidRPr="00854875">
        <w:t xml:space="preserve"> = 0.737 and </w:t>
      </w:r>
      <m:oMath>
        <m:r>
          <w:rPr>
            <w:rFonts w:ascii="Cambria Math" w:hAnsi="Cambria Math"/>
          </w:rPr>
          <m:t>ρ</m:t>
        </m:r>
      </m:oMath>
      <w:r w:rsidR="00BE027C" w:rsidRPr="00854875">
        <w:t xml:space="preserve"> = 0.43</w:t>
      </w:r>
      <w:r w:rsidR="00DB0917" w:rsidRPr="00854875">
        <w:t xml:space="preserve">; </w:t>
      </w:r>
      <w:r w:rsidR="00DB0917" w:rsidRPr="00854875">
        <w:fldChar w:fldCharType="begin"/>
      </w:r>
      <w:r w:rsidR="00DB0917" w:rsidRPr="00854875">
        <w:instrText xml:space="preserve"> ADDIN ZOTERO_TEMP </w:instrText>
      </w:r>
      <w:r w:rsidR="00DB0917" w:rsidRPr="00854875">
        <w:fldChar w:fldCharType="separate"/>
      </w:r>
      <w:r w:rsidR="00DB0917" w:rsidRPr="00854875">
        <w:t xml:space="preserve">Thorson </w:t>
      </w:r>
      <w:r w:rsidR="00DB0917" w:rsidRPr="00854875">
        <w:rPr>
          <w:i/>
          <w:iCs/>
        </w:rPr>
        <w:t>et al.</w:t>
      </w:r>
      <w:r w:rsidR="00DB0917" w:rsidRPr="00854875">
        <w:t>, 2014b)</w:t>
      </w:r>
      <w:r w:rsidR="00DB0917" w:rsidRPr="00854875">
        <w:fldChar w:fldCharType="end"/>
      </w:r>
      <w:r w:rsidR="00BE027C" w:rsidRPr="00854875">
        <w:t>.</w:t>
      </w:r>
      <w:r w:rsidR="007B41F2" w:rsidRPr="00854875">
        <w:t xml:space="preserve"> </w:t>
      </w:r>
      <w:r w:rsidR="00DB0917" w:rsidRPr="00854875">
        <w:t>The input values of the operating models are listed i</w:t>
      </w:r>
      <w:r w:rsidR="00295721" w:rsidRPr="00854875">
        <w:t xml:space="preserve">n </w:t>
      </w:r>
      <w:r w:rsidR="00295721" w:rsidRPr="00854875">
        <w:fldChar w:fldCharType="begin"/>
      </w:r>
      <w:r w:rsidR="00295721" w:rsidRPr="00854875">
        <w:instrText xml:space="preserve"> REF _Ref2854943 \h  \* MERGEFORMAT </w:instrText>
      </w:r>
      <w:r w:rsidR="00295721" w:rsidRPr="00854875">
        <w:fldChar w:fldCharType="separate"/>
      </w:r>
      <w:r w:rsidR="00295721" w:rsidRPr="00854875">
        <w:t xml:space="preserve">Table </w:t>
      </w:r>
      <w:r w:rsidR="00295721" w:rsidRPr="00854875">
        <w:rPr>
          <w:noProof/>
        </w:rPr>
        <w:t>1</w:t>
      </w:r>
      <w:r w:rsidR="00295721" w:rsidRPr="00854875">
        <w:fldChar w:fldCharType="end"/>
      </w:r>
      <w:r w:rsidR="00DB0917" w:rsidRPr="00854875">
        <w:t xml:space="preserve">. </w:t>
      </w:r>
    </w:p>
    <w:p w14:paraId="03CAC99E" w14:textId="21C44DEB" w:rsidR="0032068A" w:rsidRPr="00854875" w:rsidRDefault="000628E8" w:rsidP="00AD7BD7">
      <w:pPr>
        <w:spacing w:line="480" w:lineRule="auto"/>
        <w:ind w:firstLine="720"/>
        <w:jc w:val="both"/>
      </w:pPr>
      <w:r w:rsidRPr="00854875">
        <w:t xml:space="preserve">For each scenario, 300 iterations, i.e. 300 length frequency data sets, were simulated, and a burn-in period with no fishing activity of 10 years was simulated as it takes about 5-10 years for the IBM to reach equilibrium. Twenty-five additional years were simulated in the IBM, but only one year of monthly data with 200 individuals per month was extracted for the length frequency data at the end of the simulation period. This reflects a one-year field phase to record landing, which is common in tropical artisanal fisheries (Tesfaye et al., 2016; Herrón et al., 2018; Tuda, 2018). All operating models assumed von Bertalanffy growth and logistic-type selectivity and maturity. The overview of this study is depicted in </w:t>
      </w:r>
      <w:r w:rsidR="004449FA" w:rsidRPr="00854875">
        <w:fldChar w:fldCharType="begin"/>
      </w:r>
      <w:r w:rsidR="004449FA" w:rsidRPr="00854875">
        <w:instrText xml:space="preserve"> REF _Ref2869672 \h  \* MERGEFORMAT </w:instrText>
      </w:r>
      <w:r w:rsidR="004449FA" w:rsidRPr="00854875">
        <w:fldChar w:fldCharType="separate"/>
      </w:r>
      <w:r w:rsidR="004449FA" w:rsidRPr="00854875">
        <w:t xml:space="preserve">Figure </w:t>
      </w:r>
      <w:r w:rsidR="004449FA" w:rsidRPr="00854875">
        <w:rPr>
          <w:noProof/>
        </w:rPr>
        <w:t>2</w:t>
      </w:r>
      <w:r w:rsidR="004449FA" w:rsidRPr="00854875">
        <w:fldChar w:fldCharType="end"/>
      </w:r>
      <w:r w:rsidRPr="00854875">
        <w:t xml:space="preserve">. Three life histories were simulated based on the following three fish stocks: </w:t>
      </w:r>
      <w:r w:rsidRPr="00854875">
        <w:rPr>
          <w:i/>
        </w:rPr>
        <w:t>Siganus sutor</w:t>
      </w:r>
      <w:r w:rsidRPr="00854875">
        <w:t xml:space="preserve"> for the short-lived </w:t>
      </w:r>
      <w:r w:rsidRPr="00854875">
        <w:fldChar w:fldCharType="begin"/>
      </w:r>
      <w:r w:rsidRPr="00854875">
        <w:instrText xml:space="preserve"> ADDIN ZOTERO_ITEM CSL_CITATION {"citationID":"v7kbBNs5","properties":{"formattedCitation":"(Hicks and McClanahan, 2012)","plainCitation":"(Hicks and McClanahan, 2012)","noteIndex":0},"citationItems":[{"id":478,"uris":["http://zotero.org/users/4993581/items/NDCRJSM5"],"uri":["http://zotero.org/users/4993581/items/NDCRJSM5"],"itemData":{"id":478,"type":"article-journal","title":"Assessing Gear Modifications Needed to Optimize Yields in a Heavily Exploited, Multi-Species, Seagrass and Coral Reef Fishery","container-title":"PLoS ONE","page":"e36022","volume":"7","issue":"5","source":"Crossref","DOI":"10.1371/journal.pone.0036022","ISSN":"1932-6203","language":"en","author":[{"family":"Hicks","given":"Christina C."},{"family":"McClanahan","given":"Timothy R."}],"editor":[{"family":"Unsworth","given":"Richard K.F."}],"issued":{"date-parts":[["2012",5,4]]}}}],"schema":"https://github.com/citation-style-language/schema/raw/master/csl-citation.json"} </w:instrText>
      </w:r>
      <w:r w:rsidRPr="00854875">
        <w:fldChar w:fldCharType="separate"/>
      </w:r>
      <w:r w:rsidRPr="00854875">
        <w:t>(Hicks and McClanahan, 2012)</w:t>
      </w:r>
      <w:r w:rsidRPr="00854875">
        <w:fldChar w:fldCharType="end"/>
      </w:r>
      <w:r w:rsidRPr="00854875">
        <w:t xml:space="preserve">, </w:t>
      </w:r>
      <w:r w:rsidRPr="00854875">
        <w:rPr>
          <w:i/>
        </w:rPr>
        <w:t>Lutjanus guttatus</w:t>
      </w:r>
      <w:r w:rsidRPr="00854875">
        <w:t xml:space="preserve"> for the medium-lived </w:t>
      </w:r>
      <w:r w:rsidRPr="00854875">
        <w:fldChar w:fldCharType="begin"/>
      </w:r>
      <w:r w:rsidRPr="00854875">
        <w:instrText xml:space="preserve"> ADDIN ZOTERO_ITEM CSL_CITATION {"citationID":"egKrk3NV","properties":{"formattedCitation":"(Bystrom, 2016)","plainCitation":"(Bystrom, 2016)","noteIndex":0},"citationItems":[{"id":480,"uris":["http://zotero.org/users/4993581/items/EG45NN4C"],"uri":["http://zotero.org/users/4993581/items/EG45NN4C"],"itemData":{"id":480,"type":"thesis","title":"Análisis de características biológico-pesqueras del pargo manchado (Lutjanus guttatus (Steindachner, 1869) y tendencias socio-ecológicas de la pesca artesanal con líneas de fondo en el distrito de Bejuco, Pacífico de Costa Rica","publisher":"Universidad Estatal a Distancia","publisher-place":"San Jose, Costa Rica","genre":"M.Sc. Thesis","event-place":"San Jose, Costa Rica","author":[{"family":"Bystrom","given":"A."}],"issued":{"date-parts":[["2016"]]}}}],"schema":"https://github.com/citation-style-language/schema/raw/master/csl-citation.json"} </w:instrText>
      </w:r>
      <w:r w:rsidRPr="00854875">
        <w:fldChar w:fldCharType="separate"/>
      </w:r>
      <w:r w:rsidRPr="00854875">
        <w:t>(Bystrom, 2016)</w:t>
      </w:r>
      <w:r w:rsidRPr="00854875">
        <w:fldChar w:fldCharType="end"/>
      </w:r>
      <w:r w:rsidRPr="00854875">
        <w:t xml:space="preserve"> and </w:t>
      </w:r>
      <w:r w:rsidRPr="00854875">
        <w:rPr>
          <w:i/>
        </w:rPr>
        <w:t>Epinephelus morio</w:t>
      </w:r>
      <w:r w:rsidRPr="00854875">
        <w:t xml:space="preserve"> for the longer-lived </w:t>
      </w:r>
      <w:r w:rsidRPr="00854875">
        <w:fldChar w:fldCharType="begin"/>
      </w:r>
      <w:r w:rsidRPr="00854875">
        <w:instrText xml:space="preserve"> ADDIN ZOTERO_ITEM CSL_CITATION {"citationID":"mjeR7fyv","properties":{"formattedCitation":"(Heemstra and Randall, 1993)","plainCitation":"(Heemstra and Randall, 1993)","noteIndex":0},"citationItems":[{"id":481,"uris":["http://zotero.org/users/4993581/items/SBQPSJQX"],"uri":["http://zotero.org/users/4993581/items/SBQPSJQX"],"itemData":{"id":481,"type":"chapter","title":"Groupers of the world (family Serranidae, subfamily Epinephelinae).","container-title":"FAO Species Catalogue","publisher-place":"Rome","page":"125","volume":"16","event-place":"Rome","author":[{"family":"Heemstra","given":"P.C."},{"family":"Randall","given":"J.E."}],"issued":{"date-parts":[["1993"]]}}}],"schema":"https://github.com/citation-style-language/schema/raw/master/csl-citation.json"} </w:instrText>
      </w:r>
      <w:r w:rsidRPr="00854875">
        <w:fldChar w:fldCharType="separate"/>
      </w:r>
      <w:r w:rsidRPr="00854875">
        <w:t>(Heemstra and Randall, 1993)</w:t>
      </w:r>
      <w:r w:rsidRPr="00854875">
        <w:fldChar w:fldCharType="end"/>
      </w:r>
      <w:r w:rsidRPr="00854875">
        <w:t xml:space="preserve">. Examples of each life history are shown in </w:t>
      </w:r>
      <w:r w:rsidR="006B2A75" w:rsidRPr="00854875">
        <w:fldChar w:fldCharType="begin"/>
      </w:r>
      <w:r w:rsidR="006B2A75" w:rsidRPr="00854875">
        <w:instrText xml:space="preserve"> REF _Ref2855394 \h  \* MERGEFORMAT </w:instrText>
      </w:r>
      <w:r w:rsidR="006B2A75" w:rsidRPr="00854875">
        <w:fldChar w:fldCharType="separate"/>
      </w:r>
      <w:r w:rsidR="006B2A75" w:rsidRPr="00854875">
        <w:t>Figure</w:t>
      </w:r>
      <w:r w:rsidR="006B2A75" w:rsidRPr="00854875">
        <w:rPr>
          <w:b/>
          <w:i/>
        </w:rPr>
        <w:t xml:space="preserve"> </w:t>
      </w:r>
      <w:r w:rsidR="006B2A75" w:rsidRPr="00854875">
        <w:rPr>
          <w:noProof/>
        </w:rPr>
        <w:t>1</w:t>
      </w:r>
      <w:r w:rsidR="006B2A75" w:rsidRPr="00854875">
        <w:fldChar w:fldCharType="end"/>
      </w:r>
      <w:r w:rsidRPr="00854875">
        <w:t xml:space="preserve"> as length frequency graphs for one iteration.</w:t>
      </w:r>
      <w:r w:rsidR="00585CEE" w:rsidRPr="00854875">
        <w:t xml:space="preserve"> </w:t>
      </w:r>
      <w:r w:rsidR="007B41F2" w:rsidRPr="00854875">
        <w:t xml:space="preserve">All simulations and analyses were conducted using the statistical programming language R </w:t>
      </w:r>
      <w:r w:rsidR="007B41F2" w:rsidRPr="00854875">
        <w:fldChar w:fldCharType="begin"/>
      </w:r>
      <w:r w:rsidR="00D71FC8" w:rsidRPr="00854875">
        <w:instrText xml:space="preserve"> ADDIN ZOTERO_ITEM CSL_CITATION {"citationID":"Q2flikgp","properties":{"formattedCitation":"(R Core Team, 2018)","plainCitation":"(R Core Team, 2018)","noteIndex":0},"citationItems":[{"id":437,"uris":["http://zotero.org/users/4993581/items/8UCTM75U"],"uri":["http://zotero.org/users/4993581/items/8UCTM75U"],"itemData":{"id":437,"type":"book","title":"R: A language and environment for statistical computing","publisher":"R Foundation for Statistical Computing","publisher-place":"Vienna, Austria","event-place":"Vienna, Austria","URL":"https://www.R-project.org/","author":[{"family":"R Core Team","given":""}],"issued":{"date-parts":[["2018"]]}}}],"schema":"https://github.com/citation-style-language/schema/raw/master/csl-citation.json"} </w:instrText>
      </w:r>
      <w:r w:rsidR="007B41F2" w:rsidRPr="00854875">
        <w:fldChar w:fldCharType="separate"/>
      </w:r>
      <w:r w:rsidR="007B41F2" w:rsidRPr="00854875">
        <w:t>(R Core Team, 2018)</w:t>
      </w:r>
      <w:r w:rsidR="007B41F2" w:rsidRPr="00854875">
        <w:fldChar w:fldCharType="end"/>
      </w:r>
      <w:r w:rsidR="007B41F2" w:rsidRPr="00854875">
        <w:t>.</w:t>
      </w:r>
    </w:p>
    <w:p w14:paraId="6C5775D3" w14:textId="700199A3" w:rsidR="00230F4A" w:rsidRPr="00854875" w:rsidRDefault="00230F4A" w:rsidP="00230F4A">
      <w:pPr>
        <w:pStyle w:val="ListParagraph"/>
        <w:numPr>
          <w:ilvl w:val="1"/>
          <w:numId w:val="6"/>
        </w:numPr>
        <w:spacing w:line="480" w:lineRule="auto"/>
        <w:jc w:val="both"/>
        <w:rPr>
          <w:rFonts w:ascii="Times New Roman" w:hAnsi="Times New Roman" w:cs="Times New Roman"/>
        </w:rPr>
      </w:pPr>
      <w:r w:rsidRPr="00854875">
        <w:rPr>
          <w:rFonts w:ascii="Times New Roman" w:hAnsi="Times New Roman" w:cs="Times New Roman"/>
        </w:rPr>
        <w:t>Estimation models</w:t>
      </w:r>
    </w:p>
    <w:p w14:paraId="173C1D89" w14:textId="6C9B6AA3" w:rsidR="00AD7BD7" w:rsidRPr="00854875" w:rsidRDefault="00230F4A" w:rsidP="00AD7BD7">
      <w:pPr>
        <w:spacing w:line="480" w:lineRule="auto"/>
        <w:ind w:firstLine="720"/>
        <w:jc w:val="both"/>
        <w:rPr>
          <w:lang w:val="en-US"/>
        </w:rPr>
      </w:pPr>
      <w:r w:rsidRPr="00854875">
        <w:t>The estimation models refer to the length-based methods that derive estimates of stock status from simulated data.</w:t>
      </w:r>
      <w:r w:rsidR="00B45B34" w:rsidRPr="00854875">
        <w:t xml:space="preserve"> </w:t>
      </w:r>
      <w:r w:rsidR="00104D15" w:rsidRPr="00854875">
        <w:t xml:space="preserve">The input life history values, </w:t>
      </w:r>
      <w:r w:rsidR="00104D15" w:rsidRPr="00854875">
        <w:rPr>
          <w:i/>
        </w:rPr>
        <w:t>L</w:t>
      </w:r>
      <w:r w:rsidR="00104D15" w:rsidRPr="00854875">
        <w:rPr>
          <w:i/>
          <w:vertAlign w:val="subscript"/>
        </w:rPr>
        <w:t>∞</w:t>
      </w:r>
      <w:r w:rsidR="00104D15" w:rsidRPr="00854875">
        <w:t xml:space="preserve">, </w:t>
      </w:r>
      <w:r w:rsidR="00104D15" w:rsidRPr="00854875">
        <w:rPr>
          <w:i/>
        </w:rPr>
        <w:t>K</w:t>
      </w:r>
      <w:r w:rsidR="00104D15" w:rsidRPr="00854875">
        <w:t xml:space="preserve">, </w:t>
      </w:r>
      <w:r w:rsidR="00104D15" w:rsidRPr="00854875">
        <w:rPr>
          <w:i/>
        </w:rPr>
        <w:t>M</w:t>
      </w:r>
      <w:r w:rsidR="00104D15" w:rsidRPr="00854875">
        <w:t xml:space="preserve">, and </w:t>
      </w:r>
      <w:bookmarkStart w:id="4" w:name="_Hlk2852959"/>
      <m:oMath>
        <m:sSubSup>
          <m:sSubSupPr>
            <m:ctrlPr>
              <w:rPr>
                <w:rFonts w:ascii="Cambria Math" w:hAnsi="Cambria Math"/>
                <w:i/>
              </w:rPr>
            </m:ctrlPr>
          </m:sSubSupPr>
          <m:e>
            <m:r>
              <w:rPr>
                <w:rFonts w:ascii="Cambria Math" w:hAnsi="Cambria Math"/>
              </w:rPr>
              <m:t>L</m:t>
            </m:r>
          </m:e>
          <m:sub>
            <m:r>
              <w:rPr>
                <w:rFonts w:ascii="Cambria Math" w:hAnsi="Cambria Math"/>
              </w:rPr>
              <m:t>50</m:t>
            </m:r>
          </m:sub>
          <m:sup>
            <m:r>
              <w:rPr>
                <w:rFonts w:ascii="Cambria Math" w:hAnsi="Cambria Math"/>
              </w:rPr>
              <m:t>m</m:t>
            </m:r>
          </m:sup>
        </m:sSubSup>
      </m:oMath>
      <w:r w:rsidR="00104D15" w:rsidRPr="00854875">
        <w:t xml:space="preserve">, </w:t>
      </w:r>
      <w:bookmarkEnd w:id="4"/>
      <w:r w:rsidR="00104D15" w:rsidRPr="00854875">
        <w:t xml:space="preserve">were not estimated as the objective of this paper focused on the sensitivities of the methods, and therefore the same </w:t>
      </w:r>
      <w:r w:rsidR="00104D15" w:rsidRPr="00854875">
        <w:lastRenderedPageBreak/>
        <w:t xml:space="preserve">values that were used in the operating models were applied to each of the methods as inputs. Additionally, the selectivity values </w:t>
      </w:r>
      <m:oMath>
        <m:sSubSup>
          <m:sSubSupPr>
            <m:ctrlPr>
              <w:rPr>
                <w:rFonts w:ascii="Cambria Math" w:hAnsi="Cambria Math"/>
                <w:i/>
              </w:rPr>
            </m:ctrlPr>
          </m:sSubSupPr>
          <m:e>
            <m:r>
              <w:rPr>
                <w:rFonts w:ascii="Cambria Math" w:hAnsi="Cambria Math"/>
              </w:rPr>
              <m:t>L</m:t>
            </m:r>
          </m:e>
          <m:sub>
            <m:r>
              <w:rPr>
                <w:rFonts w:ascii="Cambria Math" w:hAnsi="Cambria Math"/>
              </w:rPr>
              <m:t>50</m:t>
            </m:r>
          </m:sub>
          <m:sup>
            <m:r>
              <w:rPr>
                <w:rFonts w:ascii="Cambria Math" w:hAnsi="Cambria Math"/>
              </w:rPr>
              <m:t>s</m:t>
            </m:r>
          </m:sup>
        </m:sSubSup>
      </m:oMath>
      <w:r w:rsidR="00104D15" w:rsidRPr="00854875">
        <w:t xml:space="preserve"> and </w:t>
      </w:r>
      <m:oMath>
        <m:sSubSup>
          <m:sSubSupPr>
            <m:ctrlPr>
              <w:rPr>
                <w:rFonts w:ascii="Cambria Math" w:hAnsi="Cambria Math"/>
                <w:i/>
              </w:rPr>
            </m:ctrlPr>
          </m:sSubSupPr>
          <m:e>
            <m:r>
              <w:rPr>
                <w:rFonts w:ascii="Cambria Math" w:hAnsi="Cambria Math"/>
              </w:rPr>
              <m:t>L</m:t>
            </m:r>
          </m:e>
          <m:sub>
            <m:r>
              <w:rPr>
                <w:rFonts w:ascii="Cambria Math" w:hAnsi="Cambria Math"/>
              </w:rPr>
              <m:t>95</m:t>
            </m:r>
          </m:sub>
          <m:sup>
            <m:r>
              <w:rPr>
                <w:rFonts w:ascii="Cambria Math" w:hAnsi="Cambria Math"/>
              </w:rPr>
              <m:t>s</m:t>
            </m:r>
          </m:sup>
        </m:sSubSup>
      </m:oMath>
      <w:r w:rsidR="00104D15" w:rsidRPr="00854875">
        <w:t xml:space="preserve">, were calculated using the </w:t>
      </w:r>
      <w:r w:rsidR="00192AE2" w:rsidRPr="00854875">
        <w:t>Length-Converted Catch Curve</w:t>
      </w:r>
      <w:r w:rsidR="00104D15" w:rsidRPr="00854875">
        <w:t xml:space="preserve"> (LCCC) from TropFishR and used as the selectivity inputs for all estimation models. </w:t>
      </w:r>
      <w:r w:rsidR="00B04E7B" w:rsidRPr="00854875">
        <w:t xml:space="preserve">Four length-based methods were analysed: (1) TB, (2), LBSPR, (3) LIME, and (4) LBRA. These methods are contained within the R packages TropFishR </w:t>
      </w:r>
      <w:r w:rsidR="00B04E7B" w:rsidRPr="00854875">
        <w:fldChar w:fldCharType="begin"/>
      </w:r>
      <w:r w:rsidR="00B04E7B" w:rsidRPr="00854875">
        <w:instrText xml:space="preserve"> ADDIN ZOTERO_ITEM CSL_CITATION {"citationID":"sWP3OCwo","properties":{"formattedCitation":"(Mildenberger {\\i{}et al.}, 2017)","plainCitation":"(Mildenberger et al., 2017)","noteIndex":0},"citationItems":[{"id":399,"uris":["http://zotero.org/users/4993581/items/KVJSU8I6"],"uri":["http://zotero.org/users/4993581/items/KVJSU8I6"],"itemData":{"id":399,"type":"article-journal","title":"TropFishR: an R package for fisheries analysis with length-frequency data","container-title":"Methods in Ecology and Evolution","page":"1520-1527","volume":"8","issue":"11","source":"Crossref","DOI":"10.1111/2041-210X.12791","ISSN":"2041210X","shortTitle":"&lt;b&gt;TropFishR&lt;/b&gt;","language":"en","author":[{"family":"Mildenberger","given":"Tobias Karl"},{"family":"Taylor","given":"Marc Hollis"},{"family":"Wolff","given":"Matthias"}],"editor":[{"family":"Price","given":"Samantha"}],"issued":{"date-parts":[["2017",11]]}}}],"schema":"https://github.com/citation-style-language/schema/raw/master/csl-citation.json"} </w:instrText>
      </w:r>
      <w:r w:rsidR="00B04E7B" w:rsidRPr="00854875">
        <w:fldChar w:fldCharType="separate"/>
      </w:r>
      <w:r w:rsidR="00B04E7B" w:rsidRPr="00854875">
        <w:t xml:space="preserve">(Mildenberger </w:t>
      </w:r>
      <w:r w:rsidR="00B04E7B" w:rsidRPr="00854875">
        <w:rPr>
          <w:i/>
          <w:iCs/>
        </w:rPr>
        <w:t>et al.</w:t>
      </w:r>
      <w:r w:rsidR="00B04E7B" w:rsidRPr="00854875">
        <w:t>, 2017)</w:t>
      </w:r>
      <w:r w:rsidR="00B04E7B" w:rsidRPr="00854875">
        <w:fldChar w:fldCharType="end"/>
      </w:r>
      <w:r w:rsidR="00B04E7B" w:rsidRPr="00854875">
        <w:t xml:space="preserve">, LBSPR </w:t>
      </w:r>
      <w:r w:rsidR="00B04E7B" w:rsidRPr="00854875">
        <w:fldChar w:fldCharType="begin"/>
      </w:r>
      <w:r w:rsidR="00B04E7B" w:rsidRPr="00854875">
        <w:instrText xml:space="preserve"> ADDIN ZOTERO_ITEM CSL_CITATION {"citationID":"lDr0e4kU","properties":{"formattedCitation":"(Hordyk {\\i{}et al.}, 2015b)","plainCitation":"(Hordyk et al., 2015b)","noteIndex":0},"citationItems":[{"id":433,"uris":["http://zotero.org/users/4993581/items/39KT3S9Z"],"uri":["http://zotero.org/users/4993581/items/39KT3S9Z"],"itemData":{"id":433,"type":"article-journal","title":"A novel length-based empirical estimation method of spawning potential ratio (SPR), and tests of its performance, for small-scale, data-poor fisheries","container-title":"ICES Journal of Marine Science","page":"217-231","volume":"72","issue":"1","source":"Crossref","DOI":"10.1093/icesjms/fsu004","ISSN":"1054-3139, 1095-9289","language":"en","author":[{"family":"Hordyk","given":"A."},{"family":"Ono","given":"K."},{"family":"Valencia","given":"S."},{"family":"Loneragan","given":"N."},{"family":"Prince","given":"J."}],"issued":{"date-parts":[["2015",1,1]]}}}],"schema":"https://github.com/citation-style-language/schema/raw/master/csl-citation.json"} </w:instrText>
      </w:r>
      <w:r w:rsidR="00B04E7B" w:rsidRPr="00854875">
        <w:fldChar w:fldCharType="separate"/>
      </w:r>
      <w:r w:rsidR="00B04E7B" w:rsidRPr="00854875">
        <w:t xml:space="preserve">(Hordyk </w:t>
      </w:r>
      <w:r w:rsidR="00B04E7B" w:rsidRPr="00854875">
        <w:rPr>
          <w:i/>
          <w:iCs/>
        </w:rPr>
        <w:t>et al.</w:t>
      </w:r>
      <w:r w:rsidR="00B04E7B" w:rsidRPr="00854875">
        <w:t>, 2015b)</w:t>
      </w:r>
      <w:r w:rsidR="00B04E7B" w:rsidRPr="00854875">
        <w:fldChar w:fldCharType="end"/>
      </w:r>
      <w:r w:rsidR="00B04E7B" w:rsidRPr="00854875">
        <w:t xml:space="preserve">, LIME </w:t>
      </w:r>
      <w:r w:rsidR="00B04E7B" w:rsidRPr="00854875">
        <w:fldChar w:fldCharType="begin"/>
      </w:r>
      <w:r w:rsidR="00B04E7B" w:rsidRPr="00854875">
        <w:instrText xml:space="preserve"> ADDIN ZOTERO_ITEM CSL_CITATION {"citationID":"1snCMDkt","properties":{"formattedCitation":"(Rudd and Thorson, 2018)","plainCitation":"(Rudd and Thorson, 2018)","noteIndex":0},"citationItems":[{"id":397,"uris":["http://zotero.org/users/4993581/items/AY3YRFFU"],"uri":["http://zotero.org/users/4993581/items/AY3YRFFU"],"itemData":{"id":397,"type":"article-journal","title":"Accounting for variable recruitment and fishing mortality in length-based stock assessments for data-limited fisheries","container-title":"Canadian Journal of Fisheries and Aquatic Sciences","page":"1019-1035","volume":"75","issue":"7","source":"Crossref","abstract":"In ﬁsheries with limited capacity for monitoring, it is often easier to collect length measurements from ﬁshery catch than quantify total catch. Conventional stock assessment tools that rely on length measurements without total catch do not directly account for variable ﬁshing mortality and recruitment over time. However, this equilibrium assumption is likely violated in almost every ﬁshery, degrading estimation performance. We developed an extension of length-only approaches to account for time-varying recruitment and ﬁshing mortality. This Length-based Integrated Mixed Effects (LIME) method at a minimum requires a single year of length data and basic biological information but can ﬁt to multiple years of length data, catch, and an abundance index if available. We use simulation testing to demonstrate that LIME can estimate how much ﬁshing has reduced spawning output in the most recent year across a variety of scenarios for recruitment and ﬁshing mortality. LIME improves data-limited ﬁsheries stock assessments by its ﬂexibility to incorporate additional years or types of data if available and obviates the need for equilibrium assumptions.","DOI":"10.1139/cjfas-2017-0143","ISSN":"0706-652X, 1205-7533","language":"en","author":[{"family":"Rudd","given":"Merrill B."},{"family":"Thorson","given":"James T."}],"issued":{"date-parts":[["2018",7]]}}}],"schema":"https://github.com/citation-style-language/schema/raw/master/csl-citation.json"} </w:instrText>
      </w:r>
      <w:r w:rsidR="00B04E7B" w:rsidRPr="00854875">
        <w:fldChar w:fldCharType="separate"/>
      </w:r>
      <w:r w:rsidR="00B04E7B" w:rsidRPr="00854875">
        <w:t>(Rudd and Thorson, 2018)</w:t>
      </w:r>
      <w:r w:rsidR="00B04E7B" w:rsidRPr="00854875">
        <w:fldChar w:fldCharType="end"/>
      </w:r>
      <w:r w:rsidR="00B04E7B" w:rsidRPr="00854875">
        <w:t xml:space="preserve">, and fishmethods </w:t>
      </w:r>
      <w:r w:rsidR="00B04E7B" w:rsidRPr="00854875">
        <w:fldChar w:fldCharType="begin"/>
      </w:r>
      <w:r w:rsidR="00B04E7B" w:rsidRPr="00854875">
        <w:instrText xml:space="preserve"> ADDIN ZOTERO_ITEM CSL_CITATION {"citationID":"eaN5B7FD","properties":{"formattedCitation":"(Nelson, 2017)","plainCitation":"(Nelson, 2017)","noteIndex":0},"citationItems":[{"id":442,"uris":["http://zotero.org/users/4993581/items/2UCDV7NK"],"uri":["http://zotero.org/users/4993581/items/2UCDV7NK"],"itemData":{"id":442,"type":"book","title":"fishmethods: Fishery Science Methods and Models in R","version":"R package version 1.10-4","URL":"https://CRAN.R-project.org/package=fishmethods","author":[{"family":"Nelson","given":"Gary A."}],"issued":{"date-parts":[["2017"]]}}}],"schema":"https://github.com/citation-style-language/schema/raw/master/csl-citation.json"} </w:instrText>
      </w:r>
      <w:r w:rsidR="00B04E7B" w:rsidRPr="00854875">
        <w:fldChar w:fldCharType="separate"/>
      </w:r>
      <w:r w:rsidR="00B04E7B" w:rsidRPr="00854875">
        <w:t>(Nelson, 2017)</w:t>
      </w:r>
      <w:r w:rsidR="00B04E7B" w:rsidRPr="00854875">
        <w:fldChar w:fldCharType="end"/>
      </w:r>
      <w:r w:rsidR="00B04E7B" w:rsidRPr="00854875">
        <w:t>.</w:t>
      </w:r>
      <w:r w:rsidR="00BA4DDD" w:rsidRPr="00854875">
        <w:t xml:space="preserve"> </w:t>
      </w:r>
      <w:r w:rsidR="00104D15" w:rsidRPr="00854875">
        <w:t>The inputs, assumptions, and outputs of all the methods</w:t>
      </w:r>
      <w:r w:rsidR="00352BD8" w:rsidRPr="00854875">
        <w:t>, including the LCCC,</w:t>
      </w:r>
      <w:r w:rsidR="00104D15" w:rsidRPr="00854875">
        <w:t xml:space="preserve"> are listed in </w:t>
      </w:r>
      <w:r w:rsidR="008F70C7" w:rsidRPr="00854875">
        <w:fldChar w:fldCharType="begin"/>
      </w:r>
      <w:r w:rsidR="008F70C7" w:rsidRPr="00854875">
        <w:instrText xml:space="preserve"> REF _Ref3218938 \h </w:instrText>
      </w:r>
      <w:r w:rsidR="008F70C7" w:rsidRPr="00854875">
        <w:instrText xml:space="preserve"> \* MERGEFORMAT </w:instrText>
      </w:r>
      <w:r w:rsidR="008F70C7" w:rsidRPr="00854875">
        <w:fldChar w:fldCharType="separate"/>
      </w:r>
      <w:r w:rsidR="008F70C7" w:rsidRPr="00854875">
        <w:t xml:space="preserve">Appendix </w:t>
      </w:r>
      <w:r w:rsidR="008F70C7" w:rsidRPr="00854875">
        <w:rPr>
          <w:noProof/>
        </w:rPr>
        <w:t>2</w:t>
      </w:r>
      <w:r w:rsidR="008F70C7" w:rsidRPr="00854875">
        <w:fldChar w:fldCharType="end"/>
      </w:r>
      <w:r w:rsidR="008F70C7" w:rsidRPr="00854875">
        <w:t>.</w:t>
      </w:r>
      <w:r w:rsidR="00585CEE" w:rsidRPr="00854875">
        <w:t xml:space="preserve"> </w:t>
      </w:r>
    </w:p>
    <w:p w14:paraId="2618E6B9" w14:textId="11864C7A" w:rsidR="007266A2" w:rsidRPr="00854875" w:rsidRDefault="00AD7BD7" w:rsidP="00AD7BD7">
      <w:pPr>
        <w:spacing w:line="480" w:lineRule="auto"/>
        <w:jc w:val="both"/>
        <w:rPr>
          <w:lang w:val="en-US"/>
        </w:rPr>
      </w:pPr>
      <w:r w:rsidRPr="00854875">
        <w:rPr>
          <w:lang w:val="en-US"/>
        </w:rPr>
        <w:t xml:space="preserve">3.3 </w:t>
      </w:r>
      <w:r w:rsidR="007266A2" w:rsidRPr="00854875">
        <w:rPr>
          <w:lang w:eastAsia="en-US"/>
        </w:rPr>
        <w:t>Performance measures</w:t>
      </w:r>
    </w:p>
    <w:p w14:paraId="5283C5D6" w14:textId="5428B815" w:rsidR="00AF52C0" w:rsidRPr="00854875" w:rsidRDefault="00834D2A" w:rsidP="00EA188E">
      <w:pPr>
        <w:spacing w:line="480" w:lineRule="auto"/>
        <w:ind w:firstLine="720"/>
        <w:jc w:val="both"/>
      </w:pPr>
      <w:r w:rsidRPr="00854875">
        <w:t>The performance of the EM’s under seven different scenarios was compared to the simulated “truth” in which the “true” SPR and F/F</w:t>
      </w:r>
      <w:r w:rsidRPr="00854875">
        <w:rPr>
          <w:vertAlign w:val="subscript"/>
        </w:rPr>
        <w:t xml:space="preserve">MSY </w:t>
      </w:r>
      <w:r w:rsidRPr="00854875">
        <w:t>values were</w:t>
      </w:r>
      <w:r w:rsidR="004E4414" w:rsidRPr="00854875">
        <w:t xml:space="preserve"> based on life history and</w:t>
      </w:r>
      <w:r w:rsidRPr="00854875">
        <w:t xml:space="preserve"> obtained by pushing the IBM 100 years forward</w:t>
      </w:r>
      <w:r w:rsidR="004E4414" w:rsidRPr="00854875">
        <w:t xml:space="preserve">. </w:t>
      </w:r>
      <w:r w:rsidR="00AF52C0" w:rsidRPr="00854875">
        <w:t>We measured performance of the estimation models based on relative error of each simulation replicate</w:t>
      </w:r>
      <w:r w:rsidR="005F4A51" w:rsidRPr="00854875">
        <w:t xml:space="preserve"> of SPR and F/F</w:t>
      </w:r>
      <w:r w:rsidR="005F4A51" w:rsidRPr="00854875">
        <w:rPr>
          <w:vertAlign w:val="subscript"/>
        </w:rPr>
        <w:t>MSY</w:t>
      </w:r>
      <w:r w:rsidR="00AF52C0" w:rsidRPr="00854875">
        <w:t>, calculating bias as the median relative error (MRE) and precision as the median absolute relative error (MARE):</w:t>
      </w:r>
    </w:p>
    <w:p w14:paraId="244992D6" w14:textId="77777777" w:rsidR="00AF52C0" w:rsidRPr="00854875" w:rsidRDefault="00AF52C0" w:rsidP="00AF52C0">
      <w:pPr>
        <w:spacing w:line="480" w:lineRule="auto"/>
        <w:jc w:val="both"/>
      </w:pPr>
    </w:p>
    <w:p w14:paraId="3592EB64" w14:textId="642E0BF2" w:rsidR="00AF52C0" w:rsidRPr="00854875" w:rsidRDefault="00AF52C0" w:rsidP="00AF52C0">
      <w:pPr>
        <w:spacing w:line="480" w:lineRule="auto"/>
        <w:jc w:val="center"/>
      </w:pPr>
      <m:oMath>
        <m:r>
          <w:rPr>
            <w:rFonts w:ascii="Cambria Math" w:hAnsi="Cambria Math"/>
          </w:rPr>
          <m:t>MRE=mⅇdⅈan</m:t>
        </m:r>
        <m:d>
          <m:dPr>
            <m:ctrlPr>
              <w:rPr>
                <w:rFonts w:ascii="Cambria Math" w:eastAsia="Times New Roman" w:hAnsi="Cambria Math"/>
                <w:i/>
                <w:lang w:eastAsia="en-US"/>
              </w:rPr>
            </m:ctrlPr>
          </m:dPr>
          <m:e>
            <m:f>
              <m:fPr>
                <m:ctrlPr>
                  <w:rPr>
                    <w:rFonts w:ascii="Cambria Math" w:eastAsia="Times New Roman" w:hAnsi="Cambria Math"/>
                    <w:i/>
                    <w:lang w:eastAsia="en-US"/>
                  </w:rPr>
                </m:ctrlPr>
              </m:fPr>
              <m:num>
                <m:sSub>
                  <m:sSubPr>
                    <m:ctrlPr>
                      <w:rPr>
                        <w:rFonts w:ascii="Cambria Math" w:eastAsia="Times New Roman" w:hAnsi="Cambria Math"/>
                        <w:i/>
                        <w:lang w:eastAsia="en-US"/>
                      </w:rPr>
                    </m:ctrlPr>
                  </m:sSubPr>
                  <m:e>
                    <m:r>
                      <w:rPr>
                        <w:rFonts w:ascii="Cambria Math" w:hAnsi="Cambria Math"/>
                      </w:rPr>
                      <m:t>x</m:t>
                    </m:r>
                  </m:e>
                  <m:sub>
                    <m:r>
                      <w:rPr>
                        <w:rFonts w:ascii="Cambria Math" w:hAnsi="Cambria Math"/>
                      </w:rPr>
                      <m:t>est</m:t>
                    </m:r>
                  </m:sub>
                </m:sSub>
                <m:r>
                  <w:rPr>
                    <w:rFonts w:ascii="Cambria Math" w:hAnsi="Cambria Math"/>
                  </w:rPr>
                  <m:t>-</m:t>
                </m:r>
                <m:sSub>
                  <m:sSubPr>
                    <m:ctrlPr>
                      <w:rPr>
                        <w:rFonts w:ascii="Cambria Math" w:eastAsia="Times New Roman" w:hAnsi="Cambria Math"/>
                        <w:i/>
                        <w:lang w:eastAsia="en-US"/>
                      </w:rPr>
                    </m:ctrlPr>
                  </m:sSubPr>
                  <m:e>
                    <m:r>
                      <w:rPr>
                        <w:rFonts w:ascii="Cambria Math" w:hAnsi="Cambria Math"/>
                      </w:rPr>
                      <m:t>x</m:t>
                    </m:r>
                  </m:e>
                  <m:sub>
                    <m:func>
                      <m:funcPr>
                        <m:ctrlPr>
                          <w:rPr>
                            <w:rFonts w:ascii="Cambria Math" w:eastAsia="Times New Roman" w:hAnsi="Cambria Math"/>
                            <w:i/>
                            <w:lang w:eastAsia="en-US"/>
                          </w:rPr>
                        </m:ctrlPr>
                      </m:funcPr>
                      <m:fName>
                        <m:r>
                          <w:rPr>
                            <w:rFonts w:ascii="Cambria Math" w:hAnsi="Cambria Math"/>
                          </w:rPr>
                          <m:t>tr</m:t>
                        </m:r>
                      </m:fName>
                      <m:e>
                        <m:r>
                          <w:rPr>
                            <w:rFonts w:ascii="Cambria Math" w:hAnsi="Cambria Math"/>
                          </w:rPr>
                          <m:t>ue</m:t>
                        </m:r>
                      </m:e>
                    </m:func>
                  </m:sub>
                </m:sSub>
              </m:num>
              <m:den>
                <m:sSub>
                  <m:sSubPr>
                    <m:ctrlPr>
                      <w:rPr>
                        <w:rFonts w:ascii="Cambria Math" w:eastAsia="Times New Roman" w:hAnsi="Cambria Math"/>
                        <w:i/>
                        <w:lang w:eastAsia="en-US"/>
                      </w:rPr>
                    </m:ctrlPr>
                  </m:sSubPr>
                  <m:e>
                    <m:r>
                      <w:rPr>
                        <w:rFonts w:ascii="Cambria Math" w:hAnsi="Cambria Math"/>
                      </w:rPr>
                      <m:t>x</m:t>
                    </m:r>
                  </m:e>
                  <m:sub>
                    <m:func>
                      <m:funcPr>
                        <m:ctrlPr>
                          <w:rPr>
                            <w:rFonts w:ascii="Cambria Math" w:eastAsia="Times New Roman" w:hAnsi="Cambria Math"/>
                            <w:i/>
                            <w:lang w:eastAsia="en-US"/>
                          </w:rPr>
                        </m:ctrlPr>
                      </m:funcPr>
                      <m:fName>
                        <m:r>
                          <w:rPr>
                            <w:rFonts w:ascii="Cambria Math" w:hAnsi="Cambria Math"/>
                          </w:rPr>
                          <m:t>tr</m:t>
                        </m:r>
                      </m:fName>
                      <m:e>
                        <m:r>
                          <w:rPr>
                            <w:rFonts w:ascii="Cambria Math" w:hAnsi="Cambria Math"/>
                          </w:rPr>
                          <m:t>ue</m:t>
                        </m:r>
                      </m:e>
                    </m:func>
                  </m:sub>
                </m:sSub>
              </m:den>
            </m:f>
          </m:e>
        </m:d>
      </m:oMath>
      <w:r w:rsidRPr="00854875">
        <w:tab/>
        <w:t xml:space="preserve"> </w:t>
      </w:r>
      <w:r w:rsidRPr="00854875">
        <w:tab/>
      </w:r>
      <w:r w:rsidRPr="00854875">
        <w:tab/>
      </w:r>
    </w:p>
    <w:p w14:paraId="605D3863" w14:textId="77777777" w:rsidR="00AF52C0" w:rsidRPr="00854875" w:rsidRDefault="00AF52C0" w:rsidP="00AF52C0">
      <w:pPr>
        <w:spacing w:line="480" w:lineRule="auto"/>
        <w:jc w:val="center"/>
      </w:pPr>
    </w:p>
    <w:p w14:paraId="73491EBB" w14:textId="288E659B" w:rsidR="00AF52C0" w:rsidRPr="00854875" w:rsidRDefault="00AF52C0" w:rsidP="00AF52C0">
      <w:pPr>
        <w:spacing w:line="480" w:lineRule="auto"/>
        <w:jc w:val="center"/>
      </w:pPr>
      <m:oMath>
        <m:r>
          <w:rPr>
            <w:rFonts w:ascii="Cambria Math" w:hAnsi="Cambria Math"/>
          </w:rPr>
          <m:t>MARE=mⅇdⅈan|</m:t>
        </m:r>
        <m:d>
          <m:dPr>
            <m:ctrlPr>
              <w:rPr>
                <w:rFonts w:ascii="Cambria Math" w:eastAsia="Times New Roman" w:hAnsi="Cambria Math"/>
                <w:i/>
                <w:lang w:eastAsia="en-US"/>
              </w:rPr>
            </m:ctrlPr>
          </m:dPr>
          <m:e>
            <m:f>
              <m:fPr>
                <m:ctrlPr>
                  <w:rPr>
                    <w:rFonts w:ascii="Cambria Math" w:eastAsia="Times New Roman" w:hAnsi="Cambria Math"/>
                    <w:i/>
                    <w:lang w:eastAsia="en-US"/>
                  </w:rPr>
                </m:ctrlPr>
              </m:fPr>
              <m:num>
                <m:sSub>
                  <m:sSubPr>
                    <m:ctrlPr>
                      <w:rPr>
                        <w:rFonts w:ascii="Cambria Math" w:eastAsia="Times New Roman" w:hAnsi="Cambria Math"/>
                        <w:i/>
                        <w:lang w:eastAsia="en-US"/>
                      </w:rPr>
                    </m:ctrlPr>
                  </m:sSubPr>
                  <m:e>
                    <m:r>
                      <w:rPr>
                        <w:rFonts w:ascii="Cambria Math" w:hAnsi="Cambria Math"/>
                      </w:rPr>
                      <m:t>x</m:t>
                    </m:r>
                  </m:e>
                  <m:sub>
                    <m:r>
                      <w:rPr>
                        <w:rFonts w:ascii="Cambria Math" w:hAnsi="Cambria Math"/>
                      </w:rPr>
                      <m:t>est</m:t>
                    </m:r>
                  </m:sub>
                </m:sSub>
                <m:r>
                  <w:rPr>
                    <w:rFonts w:ascii="Cambria Math" w:hAnsi="Cambria Math"/>
                  </w:rPr>
                  <m:t>-</m:t>
                </m:r>
                <m:sSub>
                  <m:sSubPr>
                    <m:ctrlPr>
                      <w:rPr>
                        <w:rFonts w:ascii="Cambria Math" w:eastAsia="Times New Roman" w:hAnsi="Cambria Math"/>
                        <w:i/>
                        <w:lang w:eastAsia="en-US"/>
                      </w:rPr>
                    </m:ctrlPr>
                  </m:sSubPr>
                  <m:e>
                    <m:r>
                      <w:rPr>
                        <w:rFonts w:ascii="Cambria Math" w:hAnsi="Cambria Math"/>
                      </w:rPr>
                      <m:t>x</m:t>
                    </m:r>
                  </m:e>
                  <m:sub>
                    <m:func>
                      <m:funcPr>
                        <m:ctrlPr>
                          <w:rPr>
                            <w:rFonts w:ascii="Cambria Math" w:eastAsia="Times New Roman" w:hAnsi="Cambria Math"/>
                            <w:i/>
                            <w:lang w:eastAsia="en-US"/>
                          </w:rPr>
                        </m:ctrlPr>
                      </m:funcPr>
                      <m:fName>
                        <m:r>
                          <w:rPr>
                            <w:rFonts w:ascii="Cambria Math" w:hAnsi="Cambria Math"/>
                          </w:rPr>
                          <m:t>tr</m:t>
                        </m:r>
                      </m:fName>
                      <m:e>
                        <m:r>
                          <w:rPr>
                            <w:rFonts w:ascii="Cambria Math" w:hAnsi="Cambria Math"/>
                          </w:rPr>
                          <m:t>ue</m:t>
                        </m:r>
                      </m:e>
                    </m:func>
                  </m:sub>
                </m:sSub>
              </m:num>
              <m:den>
                <m:sSub>
                  <m:sSubPr>
                    <m:ctrlPr>
                      <w:rPr>
                        <w:rFonts w:ascii="Cambria Math" w:eastAsia="Times New Roman" w:hAnsi="Cambria Math"/>
                        <w:i/>
                        <w:lang w:eastAsia="en-US"/>
                      </w:rPr>
                    </m:ctrlPr>
                  </m:sSubPr>
                  <m:e>
                    <m:r>
                      <w:rPr>
                        <w:rFonts w:ascii="Cambria Math" w:hAnsi="Cambria Math"/>
                      </w:rPr>
                      <m:t>x</m:t>
                    </m:r>
                  </m:e>
                  <m:sub>
                    <m:func>
                      <m:funcPr>
                        <m:ctrlPr>
                          <w:rPr>
                            <w:rFonts w:ascii="Cambria Math" w:eastAsia="Times New Roman" w:hAnsi="Cambria Math"/>
                            <w:i/>
                            <w:lang w:eastAsia="en-US"/>
                          </w:rPr>
                        </m:ctrlPr>
                      </m:funcPr>
                      <m:fName>
                        <m:r>
                          <w:rPr>
                            <w:rFonts w:ascii="Cambria Math" w:hAnsi="Cambria Math"/>
                          </w:rPr>
                          <m:t>tr</m:t>
                        </m:r>
                      </m:fName>
                      <m:e>
                        <m:r>
                          <w:rPr>
                            <w:rFonts w:ascii="Cambria Math" w:hAnsi="Cambria Math"/>
                          </w:rPr>
                          <m:t>ue</m:t>
                        </m:r>
                      </m:e>
                    </m:func>
                  </m:sub>
                </m:sSub>
              </m:den>
            </m:f>
          </m:e>
        </m:d>
        <m:r>
          <w:rPr>
            <w:rFonts w:ascii="Cambria Math" w:hAnsi="Cambria Math"/>
          </w:rPr>
          <m:t>|</m:t>
        </m:r>
      </m:oMath>
      <w:r w:rsidRPr="00854875">
        <w:t xml:space="preserve"> </w:t>
      </w:r>
      <w:r w:rsidRPr="00854875">
        <w:tab/>
      </w:r>
      <w:r w:rsidRPr="00854875">
        <w:tab/>
      </w:r>
    </w:p>
    <w:p w14:paraId="572CD3EF" w14:textId="77777777" w:rsidR="00AF52C0" w:rsidRPr="00854875" w:rsidRDefault="00AF52C0" w:rsidP="00AF52C0">
      <w:pPr>
        <w:spacing w:line="480" w:lineRule="auto"/>
        <w:jc w:val="both"/>
      </w:pPr>
    </w:p>
    <w:p w14:paraId="372942E8" w14:textId="1AA1357A" w:rsidR="006E706E" w:rsidRPr="00854875" w:rsidRDefault="00AF52C0" w:rsidP="006E706E">
      <w:pPr>
        <w:spacing w:line="480" w:lineRule="auto"/>
        <w:jc w:val="both"/>
      </w:pPr>
      <w:r w:rsidRPr="00854875">
        <w:t xml:space="preserve">where </w:t>
      </w:r>
      <w:r w:rsidRPr="00854875">
        <w:rPr>
          <w:i/>
        </w:rPr>
        <w:t>x</w:t>
      </w:r>
      <w:r w:rsidRPr="00854875">
        <w:rPr>
          <w:i/>
          <w:vertAlign w:val="subscript"/>
        </w:rPr>
        <w:t>est</w:t>
      </w:r>
      <w:r w:rsidRPr="00854875">
        <w:t xml:space="preserve"> is the estimated value (calculated from the estimation models) and </w:t>
      </w:r>
      <w:r w:rsidRPr="00854875">
        <w:rPr>
          <w:i/>
        </w:rPr>
        <w:t>x</w:t>
      </w:r>
      <w:r w:rsidRPr="00854875">
        <w:rPr>
          <w:i/>
          <w:vertAlign w:val="subscript"/>
        </w:rPr>
        <w:t>true</w:t>
      </w:r>
      <w:r w:rsidRPr="00854875">
        <w:t xml:space="preserve"> is the true value (calculated from the operating models). The bias and precision values are performance indicators that are relatively robust to outliers</w:t>
      </w:r>
      <w:r w:rsidR="005D6A33" w:rsidRPr="00854875">
        <w:t xml:space="preserve"> and give indication to accuracy</w:t>
      </w:r>
      <w:r w:rsidRPr="00854875">
        <w:t xml:space="preserve">. We would interpret a model as more </w:t>
      </w:r>
      <w:r w:rsidR="005D6A33" w:rsidRPr="00854875">
        <w:t xml:space="preserve">accurate </w:t>
      </w:r>
      <w:r w:rsidRPr="00854875">
        <w:t xml:space="preserve">than another if the bias and precision values are closer to zero. </w:t>
      </w:r>
    </w:p>
    <w:p w14:paraId="5D86C4E2" w14:textId="4CA09601" w:rsidR="00FA56F5" w:rsidRPr="00854875" w:rsidRDefault="006E706E" w:rsidP="00585CEE">
      <w:pPr>
        <w:pStyle w:val="ListParagraph"/>
        <w:numPr>
          <w:ilvl w:val="0"/>
          <w:numId w:val="5"/>
        </w:numPr>
        <w:spacing w:line="480" w:lineRule="auto"/>
        <w:ind w:left="360"/>
        <w:jc w:val="both"/>
        <w:rPr>
          <w:rFonts w:ascii="Times New Roman" w:hAnsi="Times New Roman" w:cs="Times New Roman"/>
          <w:sz w:val="28"/>
        </w:rPr>
      </w:pPr>
      <w:r w:rsidRPr="00854875">
        <w:rPr>
          <w:rFonts w:ascii="Times New Roman" w:hAnsi="Times New Roman" w:cs="Times New Roman"/>
          <w:sz w:val="28"/>
        </w:rPr>
        <w:lastRenderedPageBreak/>
        <w:t>Result</w:t>
      </w:r>
      <w:r w:rsidR="00740C6B" w:rsidRPr="00854875">
        <w:rPr>
          <w:rFonts w:ascii="Times New Roman" w:hAnsi="Times New Roman" w:cs="Times New Roman"/>
          <w:sz w:val="28"/>
        </w:rPr>
        <w:t>s</w:t>
      </w:r>
    </w:p>
    <w:p w14:paraId="359A95D5" w14:textId="54E69AA3" w:rsidR="00FA56F5" w:rsidRPr="00854875" w:rsidRDefault="00FA56F5" w:rsidP="00AD7BD7">
      <w:pPr>
        <w:spacing w:line="480" w:lineRule="auto"/>
        <w:ind w:firstLine="720"/>
        <w:jc w:val="both"/>
      </w:pPr>
      <w:r w:rsidRPr="00854875">
        <w:t xml:space="preserve">The results of the four methods (TB, LBSPR, LIME, and LBRA) are depicted as violin plots in </w:t>
      </w:r>
      <w:r w:rsidRPr="00854875">
        <w:fldChar w:fldCharType="begin"/>
      </w:r>
      <w:r w:rsidRPr="00854875">
        <w:instrText xml:space="preserve"> REF _Ref2872294 \h  \* MERGEFORMAT </w:instrText>
      </w:r>
      <w:r w:rsidRPr="00854875">
        <w:fldChar w:fldCharType="separate"/>
      </w:r>
      <w:r w:rsidRPr="00854875">
        <w:t xml:space="preserve">Figure </w:t>
      </w:r>
      <w:r w:rsidRPr="00854875">
        <w:rPr>
          <w:noProof/>
        </w:rPr>
        <w:t>3</w:t>
      </w:r>
      <w:r w:rsidRPr="00854875">
        <w:fldChar w:fldCharType="end"/>
      </w:r>
      <w:r w:rsidRPr="00854875">
        <w:t xml:space="preserve"> for SPR and </w:t>
      </w:r>
      <w:r w:rsidRPr="00854875">
        <w:fldChar w:fldCharType="begin"/>
      </w:r>
      <w:r w:rsidRPr="00854875">
        <w:instrText xml:space="preserve"> REF _Ref2872299 \h  \* MERGEFORMAT </w:instrText>
      </w:r>
      <w:r w:rsidRPr="00854875">
        <w:fldChar w:fldCharType="separate"/>
      </w:r>
      <w:r w:rsidRPr="00854875">
        <w:t xml:space="preserve">Figure </w:t>
      </w:r>
      <w:r w:rsidRPr="00854875">
        <w:rPr>
          <w:noProof/>
        </w:rPr>
        <w:t>4</w:t>
      </w:r>
      <w:r w:rsidRPr="00854875">
        <w:fldChar w:fldCharType="end"/>
      </w:r>
      <w:r w:rsidRPr="00854875">
        <w:t xml:space="preserve"> for F/F</w:t>
      </w:r>
      <w:r w:rsidRPr="00854875">
        <w:rPr>
          <w:vertAlign w:val="subscript"/>
        </w:rPr>
        <w:t>MSY</w:t>
      </w:r>
      <w:r w:rsidRPr="00854875">
        <w:t xml:space="preserve"> and in bias/precision tables in </w:t>
      </w:r>
      <w:r w:rsidR="007A71CE" w:rsidRPr="00854875">
        <w:fldChar w:fldCharType="begin"/>
      </w:r>
      <w:r w:rsidR="007A71CE" w:rsidRPr="00854875">
        <w:instrText xml:space="preserve"> REF _Ref2872367 \h  \* MERGEFORMAT </w:instrText>
      </w:r>
      <w:r w:rsidR="007A71CE" w:rsidRPr="00854875">
        <w:fldChar w:fldCharType="separate"/>
      </w:r>
      <w:r w:rsidR="007A71CE" w:rsidRPr="00854875">
        <w:t xml:space="preserve">Table </w:t>
      </w:r>
      <w:r w:rsidR="007A71CE" w:rsidRPr="00854875">
        <w:rPr>
          <w:noProof/>
        </w:rPr>
        <w:t>2</w:t>
      </w:r>
      <w:r w:rsidR="007A71CE" w:rsidRPr="00854875">
        <w:fldChar w:fldCharType="end"/>
      </w:r>
      <w:r w:rsidR="007A71CE" w:rsidRPr="00854875">
        <w:t xml:space="preserve"> for SPR and </w:t>
      </w:r>
      <w:r w:rsidR="007A71CE" w:rsidRPr="00854875">
        <w:fldChar w:fldCharType="begin"/>
      </w:r>
      <w:r w:rsidR="007A71CE" w:rsidRPr="00854875">
        <w:instrText xml:space="preserve"> REF _Ref2872369 \h  \* MERGEFORMAT </w:instrText>
      </w:r>
      <w:r w:rsidR="007A71CE" w:rsidRPr="00854875">
        <w:fldChar w:fldCharType="separate"/>
      </w:r>
      <w:r w:rsidR="007A71CE" w:rsidRPr="00854875">
        <w:t xml:space="preserve">Table </w:t>
      </w:r>
      <w:r w:rsidR="007A71CE" w:rsidRPr="00854875">
        <w:rPr>
          <w:noProof/>
        </w:rPr>
        <w:t>3</w:t>
      </w:r>
      <w:r w:rsidR="007A71CE" w:rsidRPr="00854875">
        <w:fldChar w:fldCharType="end"/>
      </w:r>
      <w:r w:rsidR="007A71CE" w:rsidRPr="00854875">
        <w:t xml:space="preserve"> for F/F</w:t>
      </w:r>
      <w:r w:rsidR="007A71CE" w:rsidRPr="00854875">
        <w:rPr>
          <w:vertAlign w:val="subscript"/>
        </w:rPr>
        <w:t>MSY</w:t>
      </w:r>
      <w:r w:rsidR="007A71CE" w:rsidRPr="00854875">
        <w:t xml:space="preserve">. The </w:t>
      </w:r>
      <w:r w:rsidRPr="00854875">
        <w:t>fishing mortality, F</w:t>
      </w:r>
      <w:r w:rsidRPr="00854875">
        <w:rPr>
          <w:vertAlign w:val="subscript"/>
        </w:rPr>
        <w:t xml:space="preserve">MSY, </w:t>
      </w:r>
      <w:r w:rsidRPr="00854875">
        <w:t>SPR</w:t>
      </w:r>
      <w:r w:rsidRPr="00854875">
        <w:rPr>
          <w:vertAlign w:val="subscript"/>
        </w:rPr>
        <w:t>MSY</w:t>
      </w:r>
      <w:r w:rsidRPr="00854875">
        <w:t xml:space="preserve"> were </w:t>
      </w:r>
      <w:r w:rsidR="00314029" w:rsidRPr="00854875">
        <w:t xml:space="preserve">also </w:t>
      </w:r>
      <w:r w:rsidRPr="00854875">
        <w:t xml:space="preserve">analysed and the results are in </w:t>
      </w:r>
      <w:r w:rsidR="008F70C7" w:rsidRPr="00854875">
        <w:t xml:space="preserve">Appendices </w:t>
      </w:r>
      <w:r w:rsidR="008F70C7" w:rsidRPr="00854875">
        <w:fldChar w:fldCharType="begin"/>
      </w:r>
      <w:r w:rsidR="008F70C7" w:rsidRPr="00854875">
        <w:instrText xml:space="preserve"> REF _Ref3218989 \h </w:instrText>
      </w:r>
      <w:r w:rsidR="008F70C7" w:rsidRPr="00854875">
        <w:instrText xml:space="preserve"> \* MERGEFORMAT </w:instrText>
      </w:r>
      <w:r w:rsidR="008F70C7" w:rsidRPr="00854875">
        <w:fldChar w:fldCharType="separate"/>
      </w:r>
      <w:r w:rsidR="008F70C7" w:rsidRPr="00854875">
        <w:rPr>
          <w:noProof/>
        </w:rPr>
        <w:t>3</w:t>
      </w:r>
      <w:r w:rsidR="008F70C7" w:rsidRPr="00854875">
        <w:fldChar w:fldCharType="end"/>
      </w:r>
      <w:r w:rsidR="008F70C7" w:rsidRPr="00854875">
        <w:t>-</w:t>
      </w:r>
      <w:r w:rsidR="008F70C7" w:rsidRPr="00854875">
        <w:fldChar w:fldCharType="begin"/>
      </w:r>
      <w:r w:rsidR="008F70C7" w:rsidRPr="00854875">
        <w:instrText xml:space="preserve"> REF _Ref3219000 \h </w:instrText>
      </w:r>
      <w:r w:rsidR="008F70C7" w:rsidRPr="00854875">
        <w:instrText xml:space="preserve"> \* MERGEFORMAT </w:instrText>
      </w:r>
      <w:r w:rsidR="008F70C7" w:rsidRPr="00854875">
        <w:fldChar w:fldCharType="separate"/>
      </w:r>
      <w:r w:rsidR="008F70C7" w:rsidRPr="00854875">
        <w:rPr>
          <w:noProof/>
        </w:rPr>
        <w:t>8</w:t>
      </w:r>
      <w:r w:rsidR="008F70C7" w:rsidRPr="00854875">
        <w:fldChar w:fldCharType="end"/>
      </w:r>
      <w:r w:rsidR="008F70C7" w:rsidRPr="00854875">
        <w:t>.</w:t>
      </w:r>
      <w:r w:rsidR="00314029" w:rsidRPr="00854875">
        <w:t xml:space="preserve"> </w:t>
      </w:r>
      <w:r w:rsidR="00AE445E" w:rsidRPr="00854875">
        <w:t>It should be noted again that the medium-lived scenario is the base model comprised of target level exploitation and no error in recruitment.</w:t>
      </w:r>
    </w:p>
    <w:p w14:paraId="2E5AB8A6" w14:textId="2556C1D3" w:rsidR="005900D9" w:rsidRPr="00854875" w:rsidRDefault="00046A70" w:rsidP="00AD7BD7">
      <w:pPr>
        <w:spacing w:line="480" w:lineRule="auto"/>
        <w:ind w:firstLine="720"/>
        <w:jc w:val="both"/>
      </w:pPr>
      <w:r w:rsidRPr="00854875">
        <w:t xml:space="preserve">In </w:t>
      </w:r>
      <w:r w:rsidR="00314029" w:rsidRPr="00854875">
        <w:t>the medium-lived</w:t>
      </w:r>
      <w:r w:rsidR="00FA56F5" w:rsidRPr="00854875">
        <w:t xml:space="preserve"> and </w:t>
      </w:r>
      <w:r w:rsidR="00314029" w:rsidRPr="00854875">
        <w:t>long</w:t>
      </w:r>
      <w:r w:rsidR="005D6A33" w:rsidRPr="00854875">
        <w:t>er</w:t>
      </w:r>
      <w:r w:rsidR="00314029" w:rsidRPr="00854875">
        <w:t>-lived</w:t>
      </w:r>
      <w:r w:rsidRPr="00854875">
        <w:t xml:space="preserve"> </w:t>
      </w:r>
      <w:r w:rsidR="005D6A33" w:rsidRPr="00854875">
        <w:t xml:space="preserve">scenarios </w:t>
      </w:r>
      <w:r w:rsidRPr="00854875">
        <w:t xml:space="preserve">on average, TB, LBSPR, and LIME overestimated SPR while LBRA on average underestimated SPR. </w:t>
      </w:r>
      <w:r w:rsidR="00512F5A" w:rsidRPr="00854875">
        <w:t xml:space="preserve">LIME performed the best </w:t>
      </w:r>
      <w:r w:rsidR="00314029" w:rsidRPr="00854875">
        <w:t xml:space="preserve">in the medium and longer-lived species </w:t>
      </w:r>
      <w:r w:rsidR="00512F5A" w:rsidRPr="00854875">
        <w:t xml:space="preserve">with bias less than 5% and precision less than 10%, while LBRA was the most biased </w:t>
      </w:r>
      <w:r w:rsidR="00314029" w:rsidRPr="00854875">
        <w:t>(</w:t>
      </w:r>
      <w:r w:rsidR="00512F5A" w:rsidRPr="00854875">
        <w:t xml:space="preserve">bias </w:t>
      </w:r>
      <w:r w:rsidR="00314029" w:rsidRPr="00854875">
        <w:t xml:space="preserve">of </w:t>
      </w:r>
      <w:r w:rsidR="00512F5A" w:rsidRPr="00854875">
        <w:t>-0.159</w:t>
      </w:r>
      <w:r w:rsidR="00314029" w:rsidRPr="00854875">
        <w:t xml:space="preserve"> in medium-lived; bias of -0.215 in longer-lived</w:t>
      </w:r>
      <w:r w:rsidR="00512F5A" w:rsidRPr="00854875">
        <w:t xml:space="preserve">) and imprecise (precision </w:t>
      </w:r>
      <w:r w:rsidR="00314029" w:rsidRPr="00854875">
        <w:t>of</w:t>
      </w:r>
      <w:r w:rsidR="00512F5A" w:rsidRPr="00854875">
        <w:t xml:space="preserve"> 0.159</w:t>
      </w:r>
      <w:r w:rsidR="00314029" w:rsidRPr="00854875">
        <w:t xml:space="preserve"> in medium-lived; precision of 0.215 in longer-lived</w:t>
      </w:r>
      <w:r w:rsidR="00512F5A" w:rsidRPr="00854875">
        <w:t xml:space="preserve">). </w:t>
      </w:r>
      <w:r w:rsidRPr="00854875">
        <w:t>On the contrary</w:t>
      </w:r>
      <w:r w:rsidR="00314029" w:rsidRPr="00854875">
        <w:t xml:space="preserve"> for the medium-lived</w:t>
      </w:r>
      <w:r w:rsidRPr="00854875">
        <w:t>, TB, LBSPR, and LIME underestimated F/F</w:t>
      </w:r>
      <w:r w:rsidRPr="00854875">
        <w:rPr>
          <w:vertAlign w:val="subscript"/>
        </w:rPr>
        <w:t xml:space="preserve">MSY </w:t>
      </w:r>
      <w:r w:rsidRPr="00854875">
        <w:t>while LBRA overestimated F/F</w:t>
      </w:r>
      <w:r w:rsidRPr="00854875">
        <w:rPr>
          <w:vertAlign w:val="subscript"/>
        </w:rPr>
        <w:t>MSY</w:t>
      </w:r>
      <w:r w:rsidRPr="00854875">
        <w:t xml:space="preserve">. </w:t>
      </w:r>
      <w:r w:rsidR="005D6A33" w:rsidRPr="00854875">
        <w:t>In this case, TB was the least biased (-0.091) and most precise (0.114) and LIME was less accurate (</w:t>
      </w:r>
      <w:r w:rsidR="005900D9" w:rsidRPr="00854875">
        <w:t xml:space="preserve">bias of -0.334, precision of 0.334). </w:t>
      </w:r>
      <w:r w:rsidR="006B0241" w:rsidRPr="00854875">
        <w:t>F</w:t>
      </w:r>
      <w:r w:rsidR="00A979D7" w:rsidRPr="00854875">
        <w:t>or the longer-lived, TB and LBSPR were negatively biased, although TB was the closest to the truth with a bias of -0.022, while LIME and LBRA were positively biased. LBRA was the most biased and imprecise (bias and precision of 0.343) out of the four methods in the longer-lived scenario.</w:t>
      </w:r>
      <w:r w:rsidR="00F2711A" w:rsidRPr="00854875">
        <w:t xml:space="preserve"> </w:t>
      </w:r>
      <w:r w:rsidR="005900D9" w:rsidRPr="00854875">
        <w:t xml:space="preserve">All the methods </w:t>
      </w:r>
      <w:r w:rsidR="00843D43" w:rsidRPr="00854875">
        <w:t>were positively biased</w:t>
      </w:r>
      <w:r w:rsidR="005900D9" w:rsidRPr="00854875">
        <w:t xml:space="preserve"> in the short-lived scenario</w:t>
      </w:r>
      <w:r w:rsidR="00843D43" w:rsidRPr="00854875">
        <w:t xml:space="preserve"> in estimating SPR</w:t>
      </w:r>
      <w:r w:rsidR="005900D9" w:rsidRPr="00854875">
        <w:t xml:space="preserve">, although TB estimated SPR to be almost zero (bias of 0.016 and precision of 0.043) while </w:t>
      </w:r>
      <w:r w:rsidR="00843D43" w:rsidRPr="00854875">
        <w:t xml:space="preserve">LBSPR was the furthest from the truth (bias of 0.188, precision of 0.187). </w:t>
      </w:r>
      <w:r w:rsidR="00A979D7" w:rsidRPr="00854875">
        <w:t>The performance of F/F</w:t>
      </w:r>
      <w:r w:rsidR="00A979D7" w:rsidRPr="00854875">
        <w:rPr>
          <w:vertAlign w:val="subscript"/>
        </w:rPr>
        <w:t xml:space="preserve">MSY </w:t>
      </w:r>
      <w:r w:rsidR="00A979D7" w:rsidRPr="00854875">
        <w:t>varied between methods where TB and LBSPR were positively biased and LIME and LBRA were negatively biased. Out of the four, LBRA was the least biased (-0.066) and most precise (0.098) while LIME was the most biased (-0.684) and least precise (0.098).</w:t>
      </w:r>
    </w:p>
    <w:p w14:paraId="15289C35" w14:textId="022DA7B2" w:rsidR="00F2711A" w:rsidRPr="00854875" w:rsidRDefault="0014499F" w:rsidP="00AD7BD7">
      <w:pPr>
        <w:spacing w:line="480" w:lineRule="auto"/>
        <w:ind w:firstLine="720"/>
        <w:jc w:val="both"/>
      </w:pPr>
      <w:r w:rsidRPr="00854875">
        <w:t>When looking at different exploitation level</w:t>
      </w:r>
      <w:r w:rsidR="00ED3B4B" w:rsidRPr="00854875">
        <w:t>s,</w:t>
      </w:r>
      <w:r w:rsidRPr="00854875">
        <w:t xml:space="preserve"> the performance of the methods </w:t>
      </w:r>
      <w:r w:rsidR="00C451A3" w:rsidRPr="00854875">
        <w:t xml:space="preserve">varied </w:t>
      </w:r>
      <w:r w:rsidRPr="00854875">
        <w:lastRenderedPageBreak/>
        <w:t>between estimating SPR and F/F</w:t>
      </w:r>
      <w:r w:rsidRPr="00854875">
        <w:rPr>
          <w:vertAlign w:val="subscript"/>
        </w:rPr>
        <w:t>MSY</w:t>
      </w:r>
      <w:r w:rsidR="00AE445E" w:rsidRPr="00854875">
        <w:t xml:space="preserve">. LBSPR and LIME overestimated SPR when the stocks were underexploited with LIME performing the worst (bias and precision of 0.424) while TB and LBRA underestimated SPR with TB performing the best (bias of -0.023 and precision of 0.066). </w:t>
      </w:r>
      <w:r w:rsidR="00250691" w:rsidRPr="00854875">
        <w:t>In estimating F/F</w:t>
      </w:r>
      <w:r w:rsidR="00250691" w:rsidRPr="00854875">
        <w:rPr>
          <w:vertAlign w:val="subscript"/>
        </w:rPr>
        <w:t>MSY</w:t>
      </w:r>
      <w:r w:rsidR="00250691" w:rsidRPr="00854875">
        <w:t>, the methods generally were</w:t>
      </w:r>
      <w:r w:rsidR="004E16AD" w:rsidRPr="00854875">
        <w:t xml:space="preserve"> over 30%</w:t>
      </w:r>
      <w:r w:rsidR="00250691" w:rsidRPr="00854875">
        <w:t xml:space="preserve"> more biased and imprecise</w:t>
      </w:r>
      <w:r w:rsidR="004E16AD" w:rsidRPr="00854875">
        <w:t xml:space="preserve"> where</w:t>
      </w:r>
      <w:r w:rsidR="00250691" w:rsidRPr="00854875">
        <w:t xml:space="preserve"> LBSPR was the least biased (-0.022) and most precise (0.145) and LBRA was the most biased and imprecise (1.484).</w:t>
      </w:r>
      <w:r w:rsidR="00F03109" w:rsidRPr="00854875">
        <w:t xml:space="preserve"> When the stocks were overexploited, TB, LBSPR, and LIME were positively biased in estimating SPR with LIME being the most biased and imprecise (0.560) and LBSPR being the least biased (0.035) and most precise (0.044). </w:t>
      </w:r>
      <w:r w:rsidR="00D94075" w:rsidRPr="00854875">
        <w:t>TB and LIME on average underestimated F/F</w:t>
      </w:r>
      <w:r w:rsidR="00D94075" w:rsidRPr="00854875">
        <w:rPr>
          <w:vertAlign w:val="subscript"/>
        </w:rPr>
        <w:t>MSY</w:t>
      </w:r>
      <w:r w:rsidR="00D94075" w:rsidRPr="00854875">
        <w:t xml:space="preserve"> with TB </w:t>
      </w:r>
      <w:r w:rsidR="008C1488" w:rsidRPr="00854875">
        <w:t>closest to the truth</w:t>
      </w:r>
      <w:r w:rsidR="00D94075" w:rsidRPr="00854875">
        <w:t xml:space="preserve"> (bias of -0.018 and precision of 0.075) and LBSPR and LBRA on average overestimated F/F</w:t>
      </w:r>
      <w:r w:rsidR="00D94075" w:rsidRPr="00854875">
        <w:rPr>
          <w:vertAlign w:val="subscript"/>
        </w:rPr>
        <w:t>MSY</w:t>
      </w:r>
      <w:r w:rsidR="00D94075" w:rsidRPr="00854875">
        <w:t xml:space="preserve"> </w:t>
      </w:r>
      <w:r w:rsidR="008C1488" w:rsidRPr="00854875">
        <w:t xml:space="preserve">with LBRA furthest from the truth (bias and precision of 0.505). </w:t>
      </w:r>
    </w:p>
    <w:p w14:paraId="765F874F" w14:textId="77D9EC49" w:rsidR="00046A70" w:rsidRPr="00854875" w:rsidRDefault="002C1B85" w:rsidP="00AD7BD7">
      <w:pPr>
        <w:spacing w:line="480" w:lineRule="auto"/>
        <w:ind w:firstLine="720"/>
        <w:jc w:val="both"/>
      </w:pPr>
      <w:r w:rsidRPr="00854875">
        <w:t>The four</w:t>
      </w:r>
      <w:r w:rsidR="00A979D7" w:rsidRPr="00854875">
        <w:t xml:space="preserve"> methods wer</w:t>
      </w:r>
      <w:r w:rsidRPr="00854875">
        <w:t>e generally</w:t>
      </w:r>
      <w:r w:rsidR="00A3671F" w:rsidRPr="00854875">
        <w:t xml:space="preserve"> </w:t>
      </w:r>
      <w:r w:rsidRPr="00854875">
        <w:t>more imprecise in estimating SPR and F/F</w:t>
      </w:r>
      <w:r w:rsidRPr="00854875">
        <w:rPr>
          <w:vertAlign w:val="subscript"/>
        </w:rPr>
        <w:t xml:space="preserve">MSY </w:t>
      </w:r>
      <w:r w:rsidRPr="00854875">
        <w:t xml:space="preserve">as more recruitment error was included (i.e. stochastic error then autocorrelated pattern and error). </w:t>
      </w:r>
      <w:r w:rsidR="001C1D85" w:rsidRPr="00854875">
        <w:t>In the stochastic scenario, all the methods on average underestimated SPR</w:t>
      </w:r>
      <w:r w:rsidR="00A3671F" w:rsidRPr="00854875">
        <w:t xml:space="preserve"> with </w:t>
      </w:r>
      <w:r w:rsidR="00CA7DA1" w:rsidRPr="00854875">
        <w:t xml:space="preserve">all having less than 5% bias and </w:t>
      </w:r>
      <w:r w:rsidR="00A3671F" w:rsidRPr="00854875">
        <w:t>TB performing the best and LBRA performing the worst (bias of -0.377 and precision of 0.377)</w:t>
      </w:r>
      <w:r w:rsidR="001C1D85" w:rsidRPr="00854875">
        <w:t xml:space="preserve">, although TB, LBSPR, and LIME in terms of bias were close to </w:t>
      </w:r>
      <w:r w:rsidR="00A3671F" w:rsidRPr="00854875">
        <w:t xml:space="preserve">the </w:t>
      </w:r>
      <w:r w:rsidR="001C1D85" w:rsidRPr="00854875">
        <w:t xml:space="preserve">zero. </w:t>
      </w:r>
      <w:r w:rsidR="00A3671F" w:rsidRPr="00854875">
        <w:t>All but LIME overestimated F/F</w:t>
      </w:r>
      <w:r w:rsidR="00A3671F" w:rsidRPr="00854875">
        <w:rPr>
          <w:vertAlign w:val="subscript"/>
        </w:rPr>
        <w:t xml:space="preserve">MSY </w:t>
      </w:r>
      <w:r w:rsidR="00A3671F" w:rsidRPr="00854875">
        <w:t xml:space="preserve">with LBSPR being the least biased (bias of 0.105), TB being the most precise (precision of 0.197) and LBRA furthest away from the truth (bias and precision of 0.867). </w:t>
      </w:r>
      <w:r w:rsidR="00F2711A" w:rsidRPr="00854875">
        <w:t>When autocorrelated recruitment w</w:t>
      </w:r>
      <w:r w:rsidR="00BB7DFE" w:rsidRPr="00854875">
        <w:t>as included</w:t>
      </w:r>
      <w:r w:rsidR="00F2711A" w:rsidRPr="00854875">
        <w:t xml:space="preserve">, </w:t>
      </w:r>
      <w:r w:rsidR="007D1D9D" w:rsidRPr="00854875">
        <w:t xml:space="preserve">TB, LBSPR, and LIME were positively biased </w:t>
      </w:r>
      <w:r w:rsidR="0014499F" w:rsidRPr="00854875">
        <w:t xml:space="preserve">in estimating SPR </w:t>
      </w:r>
      <w:r w:rsidR="007D1D9D" w:rsidRPr="00854875">
        <w:t xml:space="preserve">with LBSPR performing the best (bias of 0.076 and precision of 0.146), while LBRA was negatively biased (-0.315) and most inaccurate. </w:t>
      </w:r>
      <w:r w:rsidR="0059276E" w:rsidRPr="00854875">
        <w:t>On the contrary for F/F</w:t>
      </w:r>
      <w:r w:rsidR="0059276E" w:rsidRPr="00854875">
        <w:rPr>
          <w:vertAlign w:val="subscript"/>
        </w:rPr>
        <w:t>MSY</w:t>
      </w:r>
      <w:r w:rsidR="0059276E" w:rsidRPr="00854875">
        <w:t>, TB, LBSPR, and LIME were negatively biased with LBSPR closest to the truth (bias of -0.089) and LIME furthest from the truth (bias of -0.644) and LBRA was positively biased.</w:t>
      </w:r>
    </w:p>
    <w:p w14:paraId="7492F156" w14:textId="5E2B28E6" w:rsidR="00FF5D79" w:rsidRPr="00854875" w:rsidRDefault="007409ED" w:rsidP="004B7103">
      <w:pPr>
        <w:spacing w:line="480" w:lineRule="auto"/>
        <w:jc w:val="both"/>
      </w:pPr>
      <w:r w:rsidRPr="00854875">
        <w:tab/>
        <w:t>TB and LBSPR were less than 30% biased and preci</w:t>
      </w:r>
      <w:r w:rsidR="00ED3B4B" w:rsidRPr="00854875">
        <w:t>se</w:t>
      </w:r>
      <w:r w:rsidRPr="00854875">
        <w:t xml:space="preserve"> across scenarios. </w:t>
      </w:r>
      <w:r w:rsidR="00ED3B4B" w:rsidRPr="00854875">
        <w:t xml:space="preserve">TB was the least </w:t>
      </w:r>
      <w:r w:rsidR="00ED3B4B" w:rsidRPr="00854875">
        <w:lastRenderedPageBreak/>
        <w:t>biased and imprecise in the short-lived, underexploited and stochastic scenarios out of the four methods in estimating SPR. When estimating F/F</w:t>
      </w:r>
      <w:r w:rsidR="00ED3B4B" w:rsidRPr="00854875">
        <w:rPr>
          <w:vertAlign w:val="subscript"/>
        </w:rPr>
        <w:t>MSY</w:t>
      </w:r>
      <w:r w:rsidR="00ED3B4B" w:rsidRPr="00854875">
        <w:t>, TB performed the best in the base</w:t>
      </w:r>
      <w:r w:rsidR="00C47BD7" w:rsidRPr="00854875">
        <w:t xml:space="preserve"> and overexploited scenarios. LBSPR was the closest to the truth in estimating SPR in the overexploited and autocorrelated scenarios while it was the closest in estimating F/F</w:t>
      </w:r>
      <w:r w:rsidR="00C47BD7" w:rsidRPr="00854875">
        <w:rPr>
          <w:vertAlign w:val="subscript"/>
        </w:rPr>
        <w:t xml:space="preserve">MSY </w:t>
      </w:r>
      <w:r w:rsidR="00C47BD7" w:rsidRPr="00854875">
        <w:t xml:space="preserve">in the underexploited, stochastic, and autocorrelated scenarios. There were few cases where LIME was the least biased and most precise when estimating SPR (base and longer-lived), however it </w:t>
      </w:r>
      <w:r w:rsidR="00452904" w:rsidRPr="00854875">
        <w:t xml:space="preserve">also </w:t>
      </w:r>
      <w:r w:rsidR="00C47BD7" w:rsidRPr="00854875">
        <w:t>performed the worst in estimating</w:t>
      </w:r>
      <w:r w:rsidR="00452904" w:rsidRPr="00854875">
        <w:t xml:space="preserve"> SPR (under- and overexploited) and </w:t>
      </w:r>
      <w:r w:rsidR="00C47BD7" w:rsidRPr="00854875">
        <w:t>F/F</w:t>
      </w:r>
      <w:r w:rsidR="00C47BD7" w:rsidRPr="00854875">
        <w:rPr>
          <w:vertAlign w:val="subscript"/>
        </w:rPr>
        <w:t xml:space="preserve">MSY </w:t>
      </w:r>
      <w:r w:rsidR="00452904" w:rsidRPr="00854875">
        <w:t>(short-lived, base and autocorrelated) in some scenarios. Lastly, LBRA, although it did perform well in the short-lived scenario when estimating F/F</w:t>
      </w:r>
      <w:r w:rsidR="00452904" w:rsidRPr="00854875">
        <w:rPr>
          <w:vertAlign w:val="subscript"/>
        </w:rPr>
        <w:t>MSY</w:t>
      </w:r>
      <w:r w:rsidR="00452904" w:rsidRPr="00854875">
        <w:t>, was the furthest from the truth in many scenarios when estimating SPR (base, longer-lived, stochastic and autocorrelated) and F/F</w:t>
      </w:r>
      <w:r w:rsidR="00452904" w:rsidRPr="00854875">
        <w:rPr>
          <w:vertAlign w:val="subscript"/>
        </w:rPr>
        <w:t>MSY</w:t>
      </w:r>
      <w:r w:rsidR="00452904" w:rsidRPr="00854875">
        <w:t xml:space="preserve"> (longer-lived, underexploited, overexploited and stochastic)</w:t>
      </w:r>
      <w:r w:rsidR="00E34D67" w:rsidRPr="00854875">
        <w:t xml:space="preserve">. </w:t>
      </w:r>
    </w:p>
    <w:p w14:paraId="67E772F7" w14:textId="719EAFF7" w:rsidR="006E706E" w:rsidRPr="00854875" w:rsidRDefault="006E706E" w:rsidP="006E706E">
      <w:pPr>
        <w:pStyle w:val="ListParagraph"/>
        <w:numPr>
          <w:ilvl w:val="0"/>
          <w:numId w:val="5"/>
        </w:numPr>
        <w:spacing w:line="480" w:lineRule="auto"/>
        <w:ind w:left="360"/>
        <w:jc w:val="both"/>
        <w:rPr>
          <w:rFonts w:ascii="Times New Roman" w:hAnsi="Times New Roman" w:cs="Times New Roman"/>
          <w:sz w:val="28"/>
        </w:rPr>
      </w:pPr>
      <w:r w:rsidRPr="00854875">
        <w:rPr>
          <w:rFonts w:ascii="Times New Roman" w:hAnsi="Times New Roman" w:cs="Times New Roman"/>
          <w:sz w:val="28"/>
        </w:rPr>
        <w:t>Discussion</w:t>
      </w:r>
    </w:p>
    <w:p w14:paraId="2CEF33AD" w14:textId="1069B275" w:rsidR="00177B38" w:rsidRPr="00854875" w:rsidRDefault="00485F6A" w:rsidP="003A4DC5">
      <w:pPr>
        <w:spacing w:line="480" w:lineRule="auto"/>
        <w:ind w:firstLine="720"/>
        <w:jc w:val="both"/>
      </w:pPr>
      <w:r w:rsidRPr="00854875">
        <w:t>In this study, we used simulation-estimation analysis to compare the performance of different length-based stock assessment methods under different life history traits, exploitation regimes, and recruitment errors and types</w:t>
      </w:r>
      <w:r w:rsidR="00745256" w:rsidRPr="00854875">
        <w:t xml:space="preserve">. </w:t>
      </w:r>
      <w:r w:rsidR="00177B38" w:rsidRPr="00854875">
        <w:t>Although the analysis does not focus around the performance of absolute reference points (i.e. fishing mortality, F</w:t>
      </w:r>
      <w:r w:rsidR="00177B38" w:rsidRPr="00854875">
        <w:rPr>
          <w:vertAlign w:val="subscript"/>
        </w:rPr>
        <w:t>MSY</w:t>
      </w:r>
      <w:r w:rsidR="00177B38" w:rsidRPr="00854875">
        <w:t>, and SPR</w:t>
      </w:r>
      <w:r w:rsidR="00177B38" w:rsidRPr="00854875">
        <w:rPr>
          <w:vertAlign w:val="subscript"/>
        </w:rPr>
        <w:t>MSY</w:t>
      </w:r>
      <w:r w:rsidR="00177B38" w:rsidRPr="00854875">
        <w:t>) and only the relative ones (SPR and F/F</w:t>
      </w:r>
      <w:r w:rsidR="00177B38" w:rsidRPr="00854875">
        <w:rPr>
          <w:vertAlign w:val="subscript"/>
        </w:rPr>
        <w:t>MSY</w:t>
      </w:r>
      <w:r w:rsidR="00177B38" w:rsidRPr="00854875">
        <w:t>), some aspects of the performance of the absolute reference points are discussed as some of them have influence on F/F</w:t>
      </w:r>
      <w:r w:rsidR="00177B38" w:rsidRPr="00854875">
        <w:rPr>
          <w:vertAlign w:val="subscript"/>
        </w:rPr>
        <w:t>MSY</w:t>
      </w:r>
      <w:r w:rsidR="00177B38" w:rsidRPr="00854875">
        <w:t xml:space="preserve">. </w:t>
      </w:r>
      <w:r w:rsidR="003A4DC5" w:rsidRPr="00854875">
        <w:t xml:space="preserve">We found that all these methods had higher precision in estimating relative references points than absolute ones, </w:t>
      </w:r>
      <w:commentRangeStart w:id="5"/>
      <w:r w:rsidR="003A4DC5" w:rsidRPr="00854875">
        <w:t>meaning that these methods are best in indicating stock status through relative references points and using absolute ones (e.g. exploitation rate) will lead to imprecise estimation of stock status and should be used with caution.</w:t>
      </w:r>
      <w:commentRangeEnd w:id="5"/>
      <w:r w:rsidR="003A4DC5" w:rsidRPr="00854875">
        <w:rPr>
          <w:rStyle w:val="CommentReference"/>
        </w:rPr>
        <w:commentReference w:id="5"/>
      </w:r>
    </w:p>
    <w:p w14:paraId="3BA7E6AA" w14:textId="77777777" w:rsidR="00A92681" w:rsidRPr="00854875" w:rsidRDefault="00745256" w:rsidP="00AD7BD7">
      <w:pPr>
        <w:spacing w:line="480" w:lineRule="auto"/>
        <w:ind w:firstLine="720"/>
        <w:jc w:val="both"/>
      </w:pPr>
      <w:r w:rsidRPr="00854875">
        <w:t xml:space="preserve">It is evident in this study that various life histories have an impact on the performance of </w:t>
      </w:r>
      <w:r w:rsidRPr="00854875">
        <w:lastRenderedPageBreak/>
        <w:t xml:space="preserve">the methods. Overall, all </w:t>
      </w:r>
      <w:r w:rsidR="00177B38" w:rsidRPr="00854875">
        <w:t xml:space="preserve">four </w:t>
      </w:r>
      <w:r w:rsidRPr="00854875">
        <w:t xml:space="preserve">methods had difficulties in assessing short-lived stocks, especially in </w:t>
      </w:r>
      <w:r w:rsidR="00177B38" w:rsidRPr="00854875">
        <w:t xml:space="preserve">the absolute values. Usually stock assessment methods do not perform well with short-lived species because the main problem with their assessment is that the annual time step is not enough to learn about their dynamics to the extent that can be with longer-lived species. Additionally, for every month in the length frequency distribution, there were 200 individuals for all scenarios, meaning that the distribution of individuals to each length class for the short-lived were more concentrated in certain length classes than the medium- or longer-lived. </w:t>
      </w:r>
    </w:p>
    <w:p w14:paraId="13CBF985" w14:textId="0780C721" w:rsidR="00485F6A" w:rsidRPr="00854875" w:rsidRDefault="00A92681" w:rsidP="00AD7BD7">
      <w:pPr>
        <w:spacing w:line="480" w:lineRule="auto"/>
        <w:ind w:firstLine="720"/>
        <w:jc w:val="both"/>
      </w:pPr>
      <w:r w:rsidRPr="00854875">
        <w:t>On the contrary, individuals were then dispersed across more length bins for the longer-lived</w:t>
      </w:r>
      <w:r w:rsidR="00077BE9" w:rsidRPr="00854875">
        <w:t xml:space="preserve"> as evident in </w:t>
      </w:r>
      <w:r w:rsidR="00077BE9" w:rsidRPr="00854875">
        <w:fldChar w:fldCharType="begin"/>
      </w:r>
      <w:r w:rsidR="00077BE9" w:rsidRPr="00854875">
        <w:instrText xml:space="preserve"> REF _Ref2855394 \h  \* MERGEFORMAT </w:instrText>
      </w:r>
      <w:r w:rsidR="00077BE9" w:rsidRPr="00854875">
        <w:fldChar w:fldCharType="separate"/>
      </w:r>
      <w:r w:rsidR="00077BE9" w:rsidRPr="00854875">
        <w:t xml:space="preserve">Figure </w:t>
      </w:r>
      <w:r w:rsidR="00077BE9" w:rsidRPr="00854875">
        <w:rPr>
          <w:noProof/>
        </w:rPr>
        <w:t>1</w:t>
      </w:r>
      <w:r w:rsidR="00077BE9" w:rsidRPr="00854875">
        <w:fldChar w:fldCharType="end"/>
      </w:r>
      <w:r w:rsidRPr="00854875">
        <w:t xml:space="preserve">. It is known that longer-lived species have lower SPR levels as there is a relationship between longevity and sensitivity of SPR to exploitation pressures </w:t>
      </w:r>
      <w:r w:rsidRPr="00854875">
        <w:fldChar w:fldCharType="begin"/>
      </w:r>
      <w:r w:rsidRPr="00854875">
        <w:instrText xml:space="preserve"> ADDIN ZOTERO_ITEM CSL_CITATION {"citationID":"O1NXxIRJ","properties":{"formattedCitation":"(Nadon {\\i{}et al.}, 2015)","plainCitation":"(Nadon et al., 2015)","noteIndex":0},"citationItems":[{"id":463,"uris":["http://zotero.org/users/4993581/items/FUU895L7"],"uri":["http://zotero.org/users/4993581/items/FUU895L7"],"itemData":{"id":463,"type":"article-journal","title":"Length-Based Assessment of Coral Reef Fish Populations in the Main and Northwestern Hawaiian Islands","container-title":"PLOS ONE","page":"e0133960","volume":"10","issue":"8","source":"Crossref","DOI":"10.1371/journal.pone.0133960","ISSN":"1932-6203","language":"en","author":[{"family":"Nadon","given":"Marc O."},{"family":"Ault","given":"Jerald S."},{"family":"Williams","given":"Ivor D."},{"family":"Smith","given":"Steven G."},{"family":"DiNardo","given":"Gerard T."}],"editor":[{"family":"Ferse","given":"Sebastian C. A."}],"issued":{"date-parts":[["2015",8,12]]}}}],"schema":"https://github.com/citation-style-language/schema/raw/master/csl-citation.json"} </w:instrText>
      </w:r>
      <w:r w:rsidRPr="00854875">
        <w:fldChar w:fldCharType="separate"/>
      </w:r>
      <w:r w:rsidRPr="00854875">
        <w:t xml:space="preserve">(Nadon </w:t>
      </w:r>
      <w:r w:rsidRPr="00854875">
        <w:rPr>
          <w:i/>
          <w:iCs/>
        </w:rPr>
        <w:t>et al.</w:t>
      </w:r>
      <w:r w:rsidRPr="00854875">
        <w:t>, 2015)</w:t>
      </w:r>
      <w:r w:rsidRPr="00854875">
        <w:fldChar w:fldCharType="end"/>
      </w:r>
      <w:r w:rsidRPr="00854875">
        <w:t xml:space="preserve">. Thus, the longer-lived species have their spawning biomass represented by older individuals and their numbers easily become reduced even with a low fishing rate. Rudd and Thorson </w:t>
      </w:r>
      <w:r w:rsidRPr="00854875">
        <w:fldChar w:fldCharType="begin"/>
      </w:r>
      <w:r w:rsidRPr="00854875">
        <w:instrText xml:space="preserve"> ADDIN ZOTERO_ITEM CSL_CITATION {"citationID":"AeagBUmp","properties":{"formattedCitation":"(Rudd and Thorson, 2018)","plainCitation":"(Rudd and Thorson, 2018)","dontUpdate":true,"noteIndex":0},"citationItems":[{"id":397,"uris":["http://zotero.org/users/4993581/items/AY3YRFFU"],"uri":["http://zotero.org/users/4993581/items/AY3YRFFU"],"itemData":{"id":397,"type":"article-journal","title":"Accounting for variable recruitment and fishing mortality in length-based stock assessments for data-limited fisheries","container-title":"Canadian Journal of Fisheries and Aquatic Sciences","page":"1019-1035","volume":"75","issue":"7","source":"Crossref","abstract":"In ﬁsheries with limited capacity for monitoring, it is often easier to collect length measurements from ﬁshery catch than quantify total catch. Conventional stock assessment tools that rely on length measurements without total catch do not directly account for variable ﬁshing mortality and recruitment over time. However, this equilibrium assumption is likely violated in almost every ﬁshery, degrading estimation performance. We developed an extension of length-only approaches to account for time-varying recruitment and ﬁshing mortality. This Length-based Integrated Mixed Effects (LIME) method at a minimum requires a single year of length data and basic biological information but can ﬁt to multiple years of length data, catch, and an abundance index if available. We use simulation testing to demonstrate that LIME can estimate how much ﬁshing has reduced spawning output in the most recent year across a variety of scenarios for recruitment and ﬁshing mortality. LIME improves data-limited ﬁsheries stock assessments by its ﬂexibility to incorporate additional years or types of data if available and obviates the need for equilibrium assumptions.","DOI":"10.1139/cjfas-2017-0143","ISSN":"0706-652X, 1205-7533","language":"en","author":[{"family":"Rudd","given":"Merrill B."},{"family":"Thorson","given":"James T."}],"issued":{"date-parts":[["2018",7]]}}}],"schema":"https://github.com/citation-style-language/schema/raw/master/csl-citation.json"} </w:instrText>
      </w:r>
      <w:r w:rsidRPr="00854875">
        <w:fldChar w:fldCharType="separate"/>
      </w:r>
      <w:r w:rsidRPr="00854875">
        <w:t>(2018)</w:t>
      </w:r>
      <w:r w:rsidRPr="00854875">
        <w:fldChar w:fldCharType="end"/>
      </w:r>
      <w:r w:rsidRPr="00854875">
        <w:t xml:space="preserve"> stated that short-lived stocks’ length data have distinct cohorts and the longer-lived stocks have less distinct cohorts, as with increasing length blurs the cohort as the fish ages. The medium-lived species seem the best suited for these length-based methods, and one must consider the uncertainties and problems when assessing either short- or longer-lived species.</w:t>
      </w:r>
      <w:r w:rsidR="00343481" w:rsidRPr="00854875">
        <w:t xml:space="preserve"> </w:t>
      </w:r>
      <w:r w:rsidR="008327AA" w:rsidRPr="00854875">
        <w:t>T</w:t>
      </w:r>
      <w:r w:rsidR="00343481" w:rsidRPr="00854875">
        <w:t>he performance of the longer-lived species in this study does not necessarily reflect this information,</w:t>
      </w:r>
      <w:r w:rsidR="008327AA" w:rsidRPr="00854875">
        <w:t xml:space="preserve"> however</w:t>
      </w:r>
      <w:r w:rsidR="00343481" w:rsidRPr="00854875">
        <w:t xml:space="preserve"> this is evident in the overexploited stocks as the model specified low SPR levels.</w:t>
      </w:r>
    </w:p>
    <w:p w14:paraId="39EE5251" w14:textId="5CCFECCC" w:rsidR="00343481" w:rsidRPr="00854875" w:rsidRDefault="00343481" w:rsidP="00E06826">
      <w:pPr>
        <w:spacing w:line="480" w:lineRule="auto"/>
        <w:ind w:firstLine="720"/>
        <w:jc w:val="both"/>
      </w:pPr>
      <w:r w:rsidRPr="00854875">
        <w:t xml:space="preserve">While the performance of different exploitation scenarios varied between reference points, it is evident that stocks that are either under- or overexploited are more difficult to assess than those that are exploited and around the target exploitation level. </w:t>
      </w:r>
      <w:r w:rsidR="00683322" w:rsidRPr="00854875">
        <w:t xml:space="preserve">Specifically, we </w:t>
      </w:r>
      <w:r w:rsidR="005A70A2" w:rsidRPr="00854875">
        <w:t xml:space="preserve">found that when the stocks are severely overexploited, the methods are less accurate in estimating SPR, the degree of recruitment overfishing. </w:t>
      </w:r>
      <w:r w:rsidR="008C5DCA" w:rsidRPr="00854875">
        <w:t xml:space="preserve">When the stocks are severely underexploited, the methods present </w:t>
      </w:r>
      <w:r w:rsidR="008C5DCA" w:rsidRPr="00854875">
        <w:lastRenderedPageBreak/>
        <w:t>inconsistencies in determining F/F</w:t>
      </w:r>
      <w:r w:rsidR="008C5DCA" w:rsidRPr="00854875">
        <w:rPr>
          <w:vertAlign w:val="subscript"/>
        </w:rPr>
        <w:t>MSY</w:t>
      </w:r>
      <w:r w:rsidR="008C5DCA" w:rsidRPr="00854875">
        <w:t>, the degree of growth overfishing.</w:t>
      </w:r>
      <w:r w:rsidR="008327AA" w:rsidRPr="00854875">
        <w:t xml:space="preserve"> </w:t>
      </w:r>
      <w:r w:rsidR="00B63C0A" w:rsidRPr="00854875">
        <w:t>In the case of calculating F/F</w:t>
      </w:r>
      <w:r w:rsidR="00B63C0A" w:rsidRPr="00854875">
        <w:rPr>
          <w:vertAlign w:val="subscript"/>
        </w:rPr>
        <w:t>MSY</w:t>
      </w:r>
      <w:r w:rsidR="00B63C0A" w:rsidRPr="00854875">
        <w:t xml:space="preserve">, the error stems from the calculation of fishing mortality as seen in </w:t>
      </w:r>
      <w:r w:rsidR="008F70C7" w:rsidRPr="00854875">
        <w:t xml:space="preserve">Appendices </w:t>
      </w:r>
      <w:r w:rsidR="008F70C7" w:rsidRPr="00854875">
        <w:fldChar w:fldCharType="begin"/>
      </w:r>
      <w:r w:rsidR="008F70C7" w:rsidRPr="00854875">
        <w:instrText xml:space="preserve"> REF _Ref3218989 \h </w:instrText>
      </w:r>
      <w:r w:rsidR="008F70C7" w:rsidRPr="00854875">
        <w:instrText xml:space="preserve"> \* MERGEFORMAT </w:instrText>
      </w:r>
      <w:r w:rsidR="008F70C7" w:rsidRPr="00854875">
        <w:fldChar w:fldCharType="separate"/>
      </w:r>
      <w:r w:rsidR="008F70C7" w:rsidRPr="00854875">
        <w:rPr>
          <w:noProof/>
        </w:rPr>
        <w:t>3</w:t>
      </w:r>
      <w:r w:rsidR="008F70C7" w:rsidRPr="00854875">
        <w:fldChar w:fldCharType="end"/>
      </w:r>
      <w:r w:rsidR="008F70C7" w:rsidRPr="00854875">
        <w:t xml:space="preserve"> and </w:t>
      </w:r>
      <w:r w:rsidR="008F70C7" w:rsidRPr="00854875">
        <w:fldChar w:fldCharType="begin"/>
      </w:r>
      <w:r w:rsidR="008F70C7" w:rsidRPr="00854875">
        <w:instrText xml:space="preserve"> REF _Ref3218991 \h </w:instrText>
      </w:r>
      <w:r w:rsidR="008F70C7" w:rsidRPr="00854875">
        <w:instrText xml:space="preserve"> \* MERGEFORMAT </w:instrText>
      </w:r>
      <w:r w:rsidR="008F70C7" w:rsidRPr="00854875">
        <w:fldChar w:fldCharType="separate"/>
      </w:r>
      <w:r w:rsidR="008F70C7" w:rsidRPr="00854875">
        <w:rPr>
          <w:noProof/>
        </w:rPr>
        <w:t>4</w:t>
      </w:r>
      <w:r w:rsidR="008F70C7" w:rsidRPr="00854875">
        <w:fldChar w:fldCharType="end"/>
      </w:r>
      <w:r w:rsidR="008F70C7" w:rsidRPr="00854875">
        <w:t>.</w:t>
      </w:r>
      <w:r w:rsidR="00B63C0A" w:rsidRPr="00854875">
        <w:t xml:space="preserve"> </w:t>
      </w:r>
      <w:commentRangeStart w:id="6"/>
      <w:r w:rsidR="00C60502" w:rsidRPr="00854875">
        <w:t xml:space="preserve">When the “true” values of SPR or fishing mortality are low, the four methods </w:t>
      </w:r>
      <w:r w:rsidR="00477039" w:rsidRPr="00854875">
        <w:t>have difficulties assessing these estimates.</w:t>
      </w:r>
      <w:r w:rsidR="00B63C0A" w:rsidRPr="00854875">
        <w:t xml:space="preserve"> </w:t>
      </w:r>
      <w:commentRangeEnd w:id="6"/>
      <w:r w:rsidR="0041127D" w:rsidRPr="00854875">
        <w:rPr>
          <w:rStyle w:val="CommentReference"/>
        </w:rPr>
        <w:commentReference w:id="6"/>
      </w:r>
      <w:r w:rsidR="008B1546" w:rsidRPr="00854875">
        <w:t>In a future study, the influence of fishing patterns (e.g. two-way trip where there is a linear increase in F up to F &gt; F</w:t>
      </w:r>
      <w:r w:rsidR="008B1546" w:rsidRPr="00854875">
        <w:rPr>
          <w:vertAlign w:val="subscript"/>
        </w:rPr>
        <w:t>MSY</w:t>
      </w:r>
      <w:r w:rsidR="008B1546" w:rsidRPr="00854875">
        <w:t xml:space="preserve"> followed by a linear decrease of F down to F &lt; F</w:t>
      </w:r>
      <w:r w:rsidR="008B1546" w:rsidRPr="00854875">
        <w:rPr>
          <w:vertAlign w:val="subscript"/>
        </w:rPr>
        <w:t>MSY</w:t>
      </w:r>
      <w:r w:rsidR="008B1546" w:rsidRPr="00854875">
        <w:t xml:space="preserve"> and fishing down where is a continuous increase in F to an F &gt; F</w:t>
      </w:r>
      <w:r w:rsidR="008B1546" w:rsidRPr="00854875">
        <w:rPr>
          <w:vertAlign w:val="subscript"/>
        </w:rPr>
        <w:t>MSY</w:t>
      </w:r>
      <w:r w:rsidR="008B1546" w:rsidRPr="00854875">
        <w:t>;</w:t>
      </w:r>
      <w:r w:rsidR="008B1546" w:rsidRPr="00854875">
        <w:rPr>
          <w:vertAlign w:val="subscript"/>
        </w:rPr>
        <w:t xml:space="preserve"> </w:t>
      </w:r>
      <w:r w:rsidR="008B1546" w:rsidRPr="00854875">
        <w:fldChar w:fldCharType="begin"/>
      </w:r>
      <w:r w:rsidR="00BE1A9D" w:rsidRPr="00854875">
        <w:instrText xml:space="preserve"> ADDIN ZOTERO_ITEM CSL_CITATION {"citationID":"2DiriUVa","properties":{"formattedCitation":"(Ono {\\i{}et al.}, 2015)","plainCitation":"(Ono et al., 2015)","dontUpdate":true,"noteIndex":0},"citationItems":[{"id":471,"uris":["http://zotero.org/users/4993581/items/A9RI78QF"],"uri":["http://zotero.org/users/4993581/items/A9RI78QF"],"itemData":{"id":471,"type":"article-journal","title":"The importance of length and age composition data in statistical age-structured models for marine species","container-title":"ICES Journal of Marine Science","page":"31-43","volume":"72","issue":"1","source":"Crossref","DOI":"10.1093/icesjms/fsu007","ISSN":"1054-3139, 1095-9289","language":"en","author":[{"family":"Ono","given":"K."},{"family":"Licandeo","given":"R."},{"family":"Muradian","given":"M. L."},{"family":"Cunningham","given":"C. J."},{"family":"Anderson","given":"S. C."},{"family":"Hurtado-Ferro","given":"F."},{"family":"Johnson","given":"K. F."},{"family":"McGilliard","given":"C. R."},{"family":"Monnahan","given":"C. C."},{"family":"Szuwalski","given":"C. S."},{"family":"Valero","given":"J. L."},{"family":"Vert-Pre","given":"K. A."},{"family":"Whitten","given":"A. R."},{"family":"Punt","given":"A. E."}],"issued":{"date-parts":[["2015",1,1]]}}}],"schema":"https://github.com/citation-style-language/schema/raw/master/csl-citation.json"} </w:instrText>
      </w:r>
      <w:r w:rsidR="008B1546" w:rsidRPr="00854875">
        <w:fldChar w:fldCharType="separate"/>
      </w:r>
      <w:r w:rsidR="008B1546" w:rsidRPr="00854875">
        <w:t xml:space="preserve">Ono </w:t>
      </w:r>
      <w:r w:rsidR="008B1546" w:rsidRPr="00854875">
        <w:rPr>
          <w:iCs/>
        </w:rPr>
        <w:t>et al.</w:t>
      </w:r>
      <w:r w:rsidR="008B1546" w:rsidRPr="00854875">
        <w:t>, 2015)</w:t>
      </w:r>
      <w:r w:rsidR="008B1546" w:rsidRPr="00854875">
        <w:fldChar w:fldCharType="end"/>
      </w:r>
      <w:r w:rsidR="008B1546" w:rsidRPr="00854875">
        <w:t xml:space="preserve"> would be of interest to investigate as fishing mortality is usually not constant.</w:t>
      </w:r>
    </w:p>
    <w:p w14:paraId="01F4B14A" w14:textId="35196657" w:rsidR="00AD7BD7" w:rsidRPr="00854875" w:rsidRDefault="00B00D67" w:rsidP="0017743D">
      <w:pPr>
        <w:spacing w:line="480" w:lineRule="auto"/>
        <w:ind w:firstLine="720"/>
        <w:jc w:val="both"/>
      </w:pPr>
      <w:r w:rsidRPr="00854875">
        <w:t>The impacts of increasing recruitment error were also evident in all the methods evaluated where their precision decreased</w:t>
      </w:r>
      <w:r w:rsidR="001D1998" w:rsidRPr="00854875">
        <w:t xml:space="preserve"> in the stochastic and autocorrelated scenarios.</w:t>
      </w:r>
      <w:r w:rsidR="00BE1A9D" w:rsidRPr="00854875">
        <w:t xml:space="preserve"> </w:t>
      </w:r>
      <w:commentRangeStart w:id="7"/>
      <w:r w:rsidR="00BE1A9D" w:rsidRPr="00854875">
        <w:t xml:space="preserve">Although the precision decreased, the bias in most of the methods decreased from implementing no recruitment error (base model). </w:t>
      </w:r>
      <w:commentRangeEnd w:id="7"/>
      <w:r w:rsidR="008C6F86" w:rsidRPr="00854875">
        <w:rPr>
          <w:rStyle w:val="CommentReference"/>
        </w:rPr>
        <w:commentReference w:id="7"/>
      </w:r>
      <w:r w:rsidR="00BE1A9D" w:rsidRPr="00854875">
        <w:t xml:space="preserve">Many stock assessment models, including length-based methods, assume equilibrium however, this assumption is typically violated as recruitment variation changes the age structure of a population with time </w:t>
      </w:r>
      <w:r w:rsidR="00BE1A9D" w:rsidRPr="00854875">
        <w:fldChar w:fldCharType="begin"/>
      </w:r>
      <w:r w:rsidR="00BE1A9D" w:rsidRPr="00854875">
        <w:instrText xml:space="preserve"> ADDIN ZOTERO_ITEM CSL_CITATION {"citationID":"nBLpSlAh","properties":{"formattedCitation":"(Haddon, 2001)","plainCitation":"(Haddon, 2001)","noteIndex":0},"citationItems":[{"id":467,"uris":["http://zotero.org/users/4993581/items/CBPK3VKS"],"uri":["http://zotero.org/users/4993581/items/CBPK3VKS"],"itemData":{"id":467,"type":"book","title":"Modelling and quantitative methods in fisheries","publisher":"Chapman &amp; Hall/CRC","publisher-place":"Boca Raton, Fla","number-of-pages":"406","source":"Library of Congress ISBN","event-place":"Boca Raton, Fla","ISBN":"978-1-58488-177-3","call-number":"SH331.5.M48 H34 2001","author":[{"family":"Haddon","given":"Malcolm"}],"issued":{"date-parts":[["2001"]]}}}],"schema":"https://github.com/citation-style-language/schema/raw/master/csl-citation.json"} </w:instrText>
      </w:r>
      <w:r w:rsidR="00BE1A9D" w:rsidRPr="00854875">
        <w:fldChar w:fldCharType="separate"/>
      </w:r>
      <w:r w:rsidR="00BE1A9D" w:rsidRPr="00854875">
        <w:t>(Haddon, 2001)</w:t>
      </w:r>
      <w:r w:rsidR="00BE1A9D" w:rsidRPr="00854875">
        <w:fldChar w:fldCharType="end"/>
      </w:r>
      <w:r w:rsidR="00BE1A9D" w:rsidRPr="00854875">
        <w:t>. Thus, it is important to consider stochasticity in recruitment when conducting stock assessments</w:t>
      </w:r>
      <w:r w:rsidR="0017743D" w:rsidRPr="00854875">
        <w:t>, and including</w:t>
      </w:r>
      <w:r w:rsidR="00BE1A9D" w:rsidRPr="00854875">
        <w:t xml:space="preserve"> additional recruitment error does decrease precision, </w:t>
      </w:r>
      <w:r w:rsidR="0017743D" w:rsidRPr="00854875">
        <w:t xml:space="preserve">but </w:t>
      </w:r>
      <w:r w:rsidR="00BE1A9D" w:rsidRPr="00854875">
        <w:t>it does not necessarily increase bias.</w:t>
      </w:r>
      <w:r w:rsidR="0017743D" w:rsidRPr="00854875">
        <w:t xml:space="preserve"> Since these methods were relatively unbiased, a recommendation could be to use these methods initially despite the underlying uncertainties about the recruitment error and type. For fisheries that are known to be non-equilibrium conditions or in later assessments, it is possible to run these four methods at the same time to see if they give consistent results to determine what the prevailing condition (low or high recruitment variability) is. </w:t>
      </w:r>
    </w:p>
    <w:p w14:paraId="5FEDE978" w14:textId="4DBBADA9" w:rsidR="009A1D69" w:rsidRPr="00854875" w:rsidRDefault="00117176" w:rsidP="00D52BB2">
      <w:pPr>
        <w:spacing w:line="480" w:lineRule="auto"/>
        <w:ind w:firstLine="720"/>
        <w:jc w:val="both"/>
      </w:pPr>
      <w:r w:rsidRPr="00854875">
        <w:t xml:space="preserve">Overall, TB </w:t>
      </w:r>
      <w:r w:rsidR="00F72F5B" w:rsidRPr="00854875">
        <w:t>was the</w:t>
      </w:r>
      <w:r w:rsidRPr="00854875">
        <w:t xml:space="preserve"> most consistent in </w:t>
      </w:r>
      <w:r w:rsidR="00F72F5B" w:rsidRPr="00854875">
        <w:t>its</w:t>
      </w:r>
      <w:r w:rsidRPr="00854875">
        <w:t xml:space="preserve"> performance across the seven scenarios. </w:t>
      </w:r>
      <w:r w:rsidR="00CA4684" w:rsidRPr="00854875">
        <w:t xml:space="preserve">TB </w:t>
      </w:r>
      <w:r w:rsidR="00D52BB2" w:rsidRPr="00854875">
        <w:t>can</w:t>
      </w:r>
      <w:r w:rsidR="00CA4684" w:rsidRPr="00854875">
        <w:t xml:space="preserve"> calculate estimates at specified intervals of fishing mortality, which is why the calculation of the current estimates (current fishing mortality and SPR) and reference levels (F</w:t>
      </w:r>
      <w:r w:rsidR="00CA4684" w:rsidRPr="00854875">
        <w:rPr>
          <w:vertAlign w:val="subscript"/>
        </w:rPr>
        <w:t>MSY</w:t>
      </w:r>
      <w:r w:rsidR="00CA4684" w:rsidRPr="00854875">
        <w:t xml:space="preserve"> and SPR</w:t>
      </w:r>
      <w:r w:rsidR="00CA4684" w:rsidRPr="00854875">
        <w:rPr>
          <w:vertAlign w:val="subscript"/>
        </w:rPr>
        <w:t>MSY</w:t>
      </w:r>
      <w:r w:rsidR="00CA4684" w:rsidRPr="00854875">
        <w:t xml:space="preserve">) were </w:t>
      </w:r>
      <w:r w:rsidR="00CA4684" w:rsidRPr="00854875">
        <w:lastRenderedPageBreak/>
        <w:t>unbiased and precise.</w:t>
      </w:r>
      <w:r w:rsidR="00D52BB2" w:rsidRPr="00854875">
        <w:t xml:space="preserve"> While a common practice of using TB is to use the length-based</w:t>
      </w:r>
      <w:r w:rsidR="00F45ECC" w:rsidRPr="00854875">
        <w:t xml:space="preserve"> Jones’</w:t>
      </w:r>
      <w:r w:rsidR="00D52BB2" w:rsidRPr="00854875">
        <w:t xml:space="preserve"> cohort analysis beforehand, however this approach </w:t>
      </w:r>
      <w:r w:rsidR="00F45ECC" w:rsidRPr="00854875">
        <w:t xml:space="preserve">adds error from the cohort analysis to TB and therefore it is recommended to instead calculate fishing mortality </w:t>
      </w:r>
      <w:r w:rsidR="00D00319" w:rsidRPr="00854875">
        <w:t xml:space="preserve">(calculated from the LCCC) </w:t>
      </w:r>
      <w:r w:rsidR="00F45ECC" w:rsidRPr="00854875">
        <w:t>per length class using prior information about the selectivity.</w:t>
      </w:r>
      <w:r w:rsidR="00D52BB2" w:rsidRPr="00854875">
        <w:t xml:space="preserve"> </w:t>
      </w:r>
      <w:commentRangeStart w:id="8"/>
      <w:r w:rsidR="009A1D69" w:rsidRPr="00854875">
        <w:t>It should be noted however that TB estimates F</w:t>
      </w:r>
      <w:r w:rsidR="009A1D69" w:rsidRPr="00854875">
        <w:rPr>
          <w:vertAlign w:val="subscript"/>
        </w:rPr>
        <w:t>MAX</w:t>
      </w:r>
      <w:r w:rsidR="009A1D69" w:rsidRPr="00854875">
        <w:t>, which is the fishing mortality at which yield per recruit is maximized. There is a common practice of linking F</w:t>
      </w:r>
      <w:r w:rsidR="009A1D69" w:rsidRPr="00854875">
        <w:rPr>
          <w:vertAlign w:val="subscript"/>
        </w:rPr>
        <w:t xml:space="preserve">MAX </w:t>
      </w:r>
      <w:r w:rsidR="009A1D69" w:rsidRPr="00854875">
        <w:t>to F</w:t>
      </w:r>
      <w:r w:rsidR="009A1D69" w:rsidRPr="00854875">
        <w:rPr>
          <w:vertAlign w:val="subscript"/>
        </w:rPr>
        <w:t xml:space="preserve">MSY </w:t>
      </w:r>
      <w:r w:rsidR="009A1D69" w:rsidRPr="00854875">
        <w:t>which is based on the assumption that recruitment is independent of spawner stock size for fishing mortalities between 0 and F</w:t>
      </w:r>
      <w:r w:rsidR="009A1D69" w:rsidRPr="00854875">
        <w:rPr>
          <w:vertAlign w:val="subscript"/>
        </w:rPr>
        <w:t>MAX</w:t>
      </w:r>
      <w:r w:rsidR="009A1D69" w:rsidRPr="00854875">
        <w:t xml:space="preserve"> </w:t>
      </w:r>
      <w:r w:rsidR="009A1D69" w:rsidRPr="00854875">
        <w:fldChar w:fldCharType="begin"/>
      </w:r>
      <w:r w:rsidR="009A1D69" w:rsidRPr="00854875">
        <w:instrText xml:space="preserve"> ADDIN ZOTERO_ITEM CSL_CITATION {"citationID":"WCvHEfTO","properties":{"formattedCitation":"(Reynolds, 2001)","plainCitation":"(Reynolds, 2001)","noteIndex":0},"citationItems":[{"id":635,"uris":["http://zotero.org/users/4993581/items/C3JC98LR"],"uri":["http://zotero.org/users/4993581/items/C3JC98LR"],"itemData":{"id":635,"type":"book","title":"Conservation of exploited species","collection-title":"Conservation biology","collection-number":"6","publisher":"Cambridge University Press","publisher-place":"Cambridge, U.K. ; New York","number-of-pages":"524","source":"Library of Congress ISBN","event-place":"Cambridge, U.K. ; New York","ISBN":"978-0-521-78216-6","call-number":"QL82 .C666 2001","editor":[{"family":"Reynolds","given":"John D."}],"issued":{"date-parts":[["2001"]]}}}],"schema":"https://github.com/citation-style-language/schema/raw/master/csl-citation.json"} </w:instrText>
      </w:r>
      <w:r w:rsidR="009A1D69" w:rsidRPr="00854875">
        <w:fldChar w:fldCharType="separate"/>
      </w:r>
      <w:r w:rsidR="009A1D69" w:rsidRPr="00854875">
        <w:t>(Reynolds, 2001)</w:t>
      </w:r>
      <w:r w:rsidR="009A1D69" w:rsidRPr="00854875">
        <w:fldChar w:fldCharType="end"/>
      </w:r>
      <w:r w:rsidR="009A1D69" w:rsidRPr="00854875">
        <w:t>. This assumption is usually invalid for most species, however in this study, the assumption behind the IBM matches this practice, and thus F</w:t>
      </w:r>
      <w:r w:rsidR="009A1D69" w:rsidRPr="00854875">
        <w:rPr>
          <w:vertAlign w:val="subscript"/>
        </w:rPr>
        <w:t xml:space="preserve">MAX </w:t>
      </w:r>
      <w:r w:rsidR="009A1D69" w:rsidRPr="00854875">
        <w:t>was used in place of F</w:t>
      </w:r>
      <w:r w:rsidR="009A1D69" w:rsidRPr="00854875">
        <w:rPr>
          <w:vertAlign w:val="subscript"/>
        </w:rPr>
        <w:t>MSY</w:t>
      </w:r>
      <w:r w:rsidR="009A1D69" w:rsidRPr="00854875">
        <w:t xml:space="preserve">. </w:t>
      </w:r>
      <w:commentRangeEnd w:id="8"/>
      <w:r w:rsidR="009A1D69" w:rsidRPr="00854875">
        <w:rPr>
          <w:rStyle w:val="CommentReference"/>
        </w:rPr>
        <w:commentReference w:id="8"/>
      </w:r>
    </w:p>
    <w:p w14:paraId="650AAC46" w14:textId="2DCCE97A" w:rsidR="005B3ABE" w:rsidRPr="00854875" w:rsidRDefault="005B3ABE" w:rsidP="007F0FC6">
      <w:pPr>
        <w:spacing w:line="480" w:lineRule="auto"/>
        <w:ind w:firstLine="720"/>
        <w:jc w:val="both"/>
      </w:pPr>
      <w:r w:rsidRPr="00854875">
        <w:t xml:space="preserve">Rudd and Thorson </w:t>
      </w:r>
      <w:r w:rsidRPr="00854875">
        <w:fldChar w:fldCharType="begin"/>
      </w:r>
      <w:r w:rsidRPr="00854875">
        <w:instrText xml:space="preserve"> ADDIN ZOTERO_ITEM CSL_CITATION {"citationID":"mFfREjfR","properties":{"formattedCitation":"(Rudd and Thorson, 2018)","plainCitation":"(Rudd and Thorson, 2018)","noteIndex":0},"citationItems":[{"id":397,"uris":["http://zotero.org/users/4993581/items/AY3YRFFU"],"uri":["http://zotero.org/users/4993581/items/AY3YRFFU"],"itemData":{"id":397,"type":"article-journal","title":"Accounting for variable recruitment and fishing mortality in length-based stock assessments for data-limited fisheries","container-title":"Canadian Journal of Fisheries and Aquatic Sciences","page":"1019-1035","volume":"75","issue":"7","source":"Crossref","abstract":"In ﬁsheries with limited capacity for monitoring, it is often easier to collect length measurements from ﬁshery catch than quantify total catch. Conventional stock assessment tools that rely on length measurements without total catch do not directly account for variable ﬁshing mortality and recruitment over time. However, this equilibrium assumption is likely violated in almost every ﬁshery, degrading estimation performance. We developed an extension of length-only approaches to account for time-varying recruitment and ﬁshing mortality. This Length-based Integrated Mixed Effects (LIME) method at a minimum requires a single year of length data and basic biological information but can ﬁt to multiple years of length data, catch, and an abundance index if available. We use simulation testing to demonstrate that LIME can estimate how much ﬁshing has reduced spawning output in the most recent year across a variety of scenarios for recruitment and ﬁshing mortality. LIME improves data-limited ﬁsheries stock assessments by its ﬂexibility to incorporate additional years or types of data if available and obviates the need for equilibrium assumptions.","DOI":"10.1139/cjfas-2017-0143","ISSN":"0706-652X, 1205-7533","language":"en","author":[{"family":"Rudd","given":"Merrill B."},{"family":"Thorson","given":"James T."}],"issued":{"date-parts":[["2018",7]]}}}],"schema":"https://github.com/citation-style-language/schema/raw/master/csl-citation.json"} </w:instrText>
      </w:r>
      <w:r w:rsidRPr="00854875">
        <w:fldChar w:fldCharType="separate"/>
      </w:r>
      <w:r w:rsidRPr="00854875">
        <w:t>(Rudd and Thorson, 2018)</w:t>
      </w:r>
      <w:r w:rsidRPr="00854875">
        <w:fldChar w:fldCharType="end"/>
      </w:r>
      <w:r w:rsidRPr="00854875">
        <w:t xml:space="preserve"> also found that LBSPR performed better</w:t>
      </w:r>
      <w:r w:rsidR="00495E8D" w:rsidRPr="00854875">
        <w:t xml:space="preserve"> when the stocks were in equilibrium and when the operating model matched LBSPR’s assumptions; th</w:t>
      </w:r>
      <w:r w:rsidR="00011877" w:rsidRPr="00854875">
        <w:t xml:space="preserve">is </w:t>
      </w:r>
      <w:r w:rsidR="00495E8D" w:rsidRPr="00854875">
        <w:t>resul</w:t>
      </w:r>
      <w:r w:rsidR="00011877" w:rsidRPr="00854875">
        <w:t>t</w:t>
      </w:r>
      <w:r w:rsidR="00495E8D" w:rsidRPr="00854875">
        <w:t xml:space="preserve"> </w:t>
      </w:r>
      <w:r w:rsidR="00011877" w:rsidRPr="00854875">
        <w:t>is</w:t>
      </w:r>
      <w:r w:rsidR="00495E8D" w:rsidRPr="00854875">
        <w:t xml:space="preserve"> supported here given that the IBM assumptions included constant recruitment (except in the autocorrelated scenario) and fishing. </w:t>
      </w:r>
      <w:r w:rsidR="00D00319" w:rsidRPr="00854875">
        <w:t>LBSPR was also relatively robust in this study as natural mortality was fixed</w:t>
      </w:r>
      <w:r w:rsidR="005E69EF" w:rsidRPr="00854875">
        <w:t xml:space="preserve"> (M/k input)</w:t>
      </w:r>
      <w:r w:rsidR="00D00319" w:rsidRPr="00854875">
        <w:t>, which increases precision in the calculation of F/M and thus SPR and F/F</w:t>
      </w:r>
      <w:r w:rsidR="00D00319" w:rsidRPr="00854875">
        <w:rPr>
          <w:vertAlign w:val="subscript"/>
        </w:rPr>
        <w:t>MSY</w:t>
      </w:r>
      <w:r w:rsidR="00D00319" w:rsidRPr="00854875">
        <w:t xml:space="preserve">. </w:t>
      </w:r>
      <w:r w:rsidR="005E69EF" w:rsidRPr="00854875">
        <w:t xml:space="preserve">Additionally, LBSPR was found to be accurate when the underlying selectivity is asymptotic </w:t>
      </w:r>
      <w:r w:rsidR="005E69EF" w:rsidRPr="00854875">
        <w:fldChar w:fldCharType="begin"/>
      </w:r>
      <w:r w:rsidR="005E69EF" w:rsidRPr="00854875">
        <w:instrText xml:space="preserve"> ADDIN ZOTERO_ITEM CSL_CITATION {"citationID":"KvTwtVHz","properties":{"formattedCitation":"(Hordyk {\\i{}et al.}, 2015b; Rudd and Thorson, 2018; Pons {\\i{}et al.}, 2019)","plainCitation":"(Hordyk et al., 2015b; Rudd and Thorson, 2018; Pons et al., 2019)","noteIndex":0},"citationItems":[{"id":433,"uris":["http://zotero.org/users/4993581/items/39KT3S9Z"],"uri":["http://zotero.org/users/4993581/items/39KT3S9Z"],"itemData":{"id":433,"type":"article-journal","title":"A novel length-based empirical estimation method of spawning potential ratio (SPR), and tests of its performance, for small-scale, data-poor fisheries","container-title":"ICES Journal of Marine Science","page":"217-231","volume":"72","issue":"1","source":"Crossref","DOI":"10.1093/icesjms/fsu004","ISSN":"1054-3139, 1095-9289","language":"en","author":[{"family":"Hordyk","given":"A."},{"family":"Ono","given":"K."},{"family":"Valencia","given":"S."},{"family":"Loneragan","given":"N."},{"family":"Prince","given":"J."}],"issued":{"date-parts":[["2015",1,1]]}}},{"id":397,"uris":["http://zotero.org/users/4993581/items/AY3YRFFU"],"uri":["http://zotero.org/users/4993581/items/AY3YRFFU"],"itemData":{"id":397,"type":"article-journal","title":"Accounting for variable recruitment and fishing mortality in length-based stock assessments for data-limited fisheries","container-title":"Canadian Journal of Fisheries and Aquatic Sciences","page":"1019-1035","volume":"75","issue":"7","source":"Crossref","abstract":"In ﬁsheries with limited capacity for monitoring, it is often easier to collect length measurements from ﬁshery catch than quantify total catch. Conventional stock assessment tools that rely on length measurements without total catch do not directly account for variable ﬁshing mortality and recruitment over time. However, this equilibrium assumption is likely violated in almost every ﬁshery, degrading estimation performance. We developed an extension of length-only approaches to account for time-varying recruitment and ﬁshing mortality. This Length-based Integrated Mixed Effects (LIME) method at a minimum requires a single year of length data and basic biological information but can ﬁt to multiple years of length data, catch, and an abundance index if available. We use simulation testing to demonstrate that LIME can estimate how much ﬁshing has reduced spawning output in the most recent year across a variety of scenarios for recruitment and ﬁshing mortality. LIME improves data-limited ﬁsheries stock assessments by its ﬂexibility to incorporate additional years or types of data if available and obviates the need for equilibrium assumptions.","DOI":"10.1139/cjfas-2017-0143","ISSN":"0706-652X, 1205-7533","language":"en","author":[{"family":"Rudd","given":"Merrill B."},{"family":"Thorson","given":"James T."}],"issued":{"date-parts":[["2018",7]]}}},{"id":630,"uris":["http://zotero.org/users/4993581/items/NI2IFCF4"],"uri":["http://zotero.org/users/4993581/items/NI2IFCF4"],"itemData":{"id":630,"type":"article-journal","title":"Performance of length-based data-limited methods in a multifleet context: application to small tunas, mackerels, and bonitos in the Atlantic Ocean","container-title":"ICES Journal of Marine Science","source":"Crossref","URL":"https://academic.oup.com/icesjms/advance-article/doi/10.1093/icesjms/fsz004/5307953","DOI":"10.1093/icesjms/fsz004","ISSN":"1054-3139, 1095-9289","shortTitle":"Performance of length-based data-limited methods in a multifleet context","language":"en","author":[{"family":"Pons","given":"Maite"},{"family":"Kell","given":"Laurence"},{"family":"Rudd","given":"Merrill B"},{"family":"Cope","given":"Jason M"},{"family":"Lucena Frédou","given":"Flávia"},{"literal":"Handling editor: Emory Anderson"}],"issued":{"date-parts":[["2019",2,6]]},"accessed":{"date-parts":[["2019",3,7]]}}}],"schema":"https://github.com/citation-style-language/schema/raw/master/csl-citation.json"} </w:instrText>
      </w:r>
      <w:r w:rsidR="005E69EF" w:rsidRPr="00854875">
        <w:fldChar w:fldCharType="separate"/>
      </w:r>
      <w:r w:rsidR="005E69EF" w:rsidRPr="00854875">
        <w:t xml:space="preserve">(Hordyk </w:t>
      </w:r>
      <w:r w:rsidR="005E69EF" w:rsidRPr="00854875">
        <w:rPr>
          <w:i/>
          <w:iCs/>
        </w:rPr>
        <w:t>et al.</w:t>
      </w:r>
      <w:r w:rsidR="005E69EF" w:rsidRPr="00854875">
        <w:t xml:space="preserve">, 2015b; Rudd and Thorson, 2018; Pons </w:t>
      </w:r>
      <w:r w:rsidR="005E69EF" w:rsidRPr="00854875">
        <w:rPr>
          <w:i/>
          <w:iCs/>
        </w:rPr>
        <w:t>et al.</w:t>
      </w:r>
      <w:r w:rsidR="005E69EF" w:rsidRPr="00854875">
        <w:t>, 2019)</w:t>
      </w:r>
      <w:r w:rsidR="005E69EF" w:rsidRPr="00854875">
        <w:fldChar w:fldCharType="end"/>
      </w:r>
      <w:r w:rsidR="005E69EF" w:rsidRPr="00854875">
        <w:t xml:space="preserve">. </w:t>
      </w:r>
      <w:r w:rsidR="00F72F5B" w:rsidRPr="00854875">
        <w:t>While LBSPR calculated the relative reference points well, it however did not calculate F</w:t>
      </w:r>
      <w:r w:rsidR="00F72F5B" w:rsidRPr="00854875">
        <w:rPr>
          <w:vertAlign w:val="subscript"/>
        </w:rPr>
        <w:t xml:space="preserve">MSY </w:t>
      </w:r>
      <w:r w:rsidR="00F72F5B" w:rsidRPr="00854875">
        <w:t>and SPR</w:t>
      </w:r>
      <w:r w:rsidR="00F72F5B" w:rsidRPr="00854875">
        <w:rPr>
          <w:vertAlign w:val="subscript"/>
        </w:rPr>
        <w:t>MSY</w:t>
      </w:r>
      <w:r w:rsidR="00F72F5B" w:rsidRPr="00854875">
        <w:t xml:space="preserve"> accurately even though the bias was not high, and the precision was low. </w:t>
      </w:r>
      <w:commentRangeStart w:id="9"/>
      <w:r w:rsidR="00F72F5B" w:rsidRPr="00854875">
        <w:t>This may be the case as the optimization process uses the LBSPR model rather than looking across a range of fishing mortalities like TB does.</w:t>
      </w:r>
      <w:commentRangeEnd w:id="9"/>
      <w:r w:rsidR="00F72F5B" w:rsidRPr="00854875">
        <w:rPr>
          <w:rStyle w:val="CommentReference"/>
        </w:rPr>
        <w:commentReference w:id="9"/>
      </w:r>
      <w:r w:rsidR="00E41C91" w:rsidRPr="00854875">
        <w:t xml:space="preserve"> Like TB, LBSPR was relatively accurate and consistent across scenarios.</w:t>
      </w:r>
    </w:p>
    <w:p w14:paraId="3AFA3E18" w14:textId="056218E3" w:rsidR="00745256" w:rsidRPr="00854875" w:rsidRDefault="00745256" w:rsidP="007F0FC6">
      <w:pPr>
        <w:spacing w:line="480" w:lineRule="auto"/>
        <w:ind w:firstLine="720"/>
        <w:jc w:val="both"/>
      </w:pPr>
      <w:r w:rsidRPr="00854875">
        <w:t xml:space="preserve">While </w:t>
      </w:r>
      <w:r w:rsidR="001D1998" w:rsidRPr="00854875">
        <w:t>we</w:t>
      </w:r>
      <w:r w:rsidRPr="00854875">
        <w:t xml:space="preserve"> found that LIME performed better in the medium- and longer-lived scenarios, Rudd and Thorson </w:t>
      </w:r>
      <w:r w:rsidRPr="00854875">
        <w:fldChar w:fldCharType="begin"/>
      </w:r>
      <w:r w:rsidR="00884BD1" w:rsidRPr="00854875">
        <w:instrText xml:space="preserve"> ADDIN ZOTERO_ITEM CSL_CITATION {"citationID":"GZ9SkPFh","properties":{"formattedCitation":"(Rudd and Thorson, 2018)","plainCitation":"(Rudd and Thorson, 2018)","dontUpdate":true,"noteIndex":0},"citationItems":[{"id":397,"uris":["http://zotero.org/users/4993581/items/AY3YRFFU"],"uri":["http://zotero.org/users/4993581/items/AY3YRFFU"],"itemData":{"id":397,"type":"article-journal","title":"Accounting for variable recruitment and fishing mortality in length-based stock assessments for data-limited fisheries","container-title":"Canadian Journal of Fisheries and Aquatic Sciences","page":"1019-1035","volume":"75","issue":"7","source":"Crossref","abstract":"In ﬁsheries with limited capacity for monitoring, it is often easier to collect length measurements from ﬁshery catch than quantify total catch. Conventional stock assessment tools that rely on length measurements without total catch do not directly account for variable ﬁshing mortality and recruitment over time. However, this equilibrium assumption is likely violated in almost every ﬁshery, degrading estimation performance. We developed an extension of length-only approaches to account for time-varying recruitment and ﬁshing mortality. This Length-based Integrated Mixed Effects (LIME) method at a minimum requires a single year of length data and basic biological information but can ﬁt to multiple years of length data, catch, and an abundance index if available. We use simulation testing to demonstrate that LIME can estimate how much ﬁshing has reduced spawning output in the most recent year across a variety of scenarios for recruitment and ﬁshing mortality. LIME improves data-limited ﬁsheries stock assessments by its ﬂexibility to incorporate additional years or types of data if available and obviates the need for equilibrium assumptions.","DOI":"10.1139/cjfas-2017-0143","ISSN":"0706-652X, 1205-7533","language":"en","author":[{"family":"Rudd","given":"Merrill B."},{"family":"Thorson","given":"James T."}],"issued":{"date-parts":[["2018",7]]}}}],"schema":"https://github.com/citation-style-language/schema/raw/master/csl-citation.json"} </w:instrText>
      </w:r>
      <w:r w:rsidRPr="00854875">
        <w:fldChar w:fldCharType="separate"/>
      </w:r>
      <w:r w:rsidRPr="00854875">
        <w:t>(2018)</w:t>
      </w:r>
      <w:r w:rsidRPr="00854875">
        <w:fldChar w:fldCharType="end"/>
      </w:r>
      <w:r w:rsidRPr="00854875">
        <w:t xml:space="preserve"> found that LIME performed best in the short-lived scenario and worst in the longer-lived scenario. This could be the case because different operating models were used </w:t>
      </w:r>
      <w:r w:rsidRPr="00854875">
        <w:lastRenderedPageBreak/>
        <w:t>between the two studies.</w:t>
      </w:r>
      <w:r w:rsidR="001D1998" w:rsidRPr="00854875">
        <w:t xml:space="preserve"> As explained previously, LIME decreases in accuracy when either the stocks are severely overexploited or when analysing long-lived species with low SPR. Additionally out of the four scenarios, LIME is </w:t>
      </w:r>
      <w:r w:rsidR="005B3ABE" w:rsidRPr="00854875">
        <w:t>highly</w:t>
      </w:r>
      <w:r w:rsidR="001D1998" w:rsidRPr="00854875">
        <w:t xml:space="preserve"> biased and imprecise when estimating F/F</w:t>
      </w:r>
      <w:r w:rsidR="001D1998" w:rsidRPr="00854875">
        <w:rPr>
          <w:vertAlign w:val="subscript"/>
        </w:rPr>
        <w:t>MSY</w:t>
      </w:r>
      <w:r w:rsidR="005B3ABE" w:rsidRPr="00854875">
        <w:t>,</w:t>
      </w:r>
      <w:r w:rsidR="001D1998" w:rsidRPr="00854875">
        <w:rPr>
          <w:vertAlign w:val="subscript"/>
        </w:rPr>
        <w:t xml:space="preserve"> </w:t>
      </w:r>
      <w:r w:rsidR="001D1998" w:rsidRPr="00854875">
        <w:t>especially in the short-lived scenario</w:t>
      </w:r>
      <w:r w:rsidR="005B3ABE" w:rsidRPr="00854875">
        <w:t>. LIME also performs better when there are multiple years of length composition data or more time steps as LIME was designed to capture variability in fishing and recruitment through multiple time steps.</w:t>
      </w:r>
      <w:r w:rsidR="00E41C91" w:rsidRPr="00854875">
        <w:t xml:space="preserve"> In this study, we only violated the equilibrium assumption in one of the scenarios, and thus the performance of LIME was not fully explored. However, this study proves that LIME can still give relatively unbiased and precise answer in several scenarios.</w:t>
      </w:r>
    </w:p>
    <w:p w14:paraId="576E3664" w14:textId="715D1FBC" w:rsidR="00FF5909" w:rsidRPr="00854875" w:rsidRDefault="00FF5909" w:rsidP="00046FC5">
      <w:pPr>
        <w:spacing w:line="480" w:lineRule="auto"/>
        <w:ind w:firstLine="720"/>
        <w:jc w:val="both"/>
      </w:pPr>
      <w:r w:rsidRPr="00854875">
        <w:t>LBRA on average consistently underestimated SPR while it overestimated F/F</w:t>
      </w:r>
      <w:r w:rsidRPr="00854875">
        <w:rPr>
          <w:vertAlign w:val="subscript"/>
        </w:rPr>
        <w:t>MSY</w:t>
      </w:r>
      <w:r w:rsidRPr="00854875">
        <w:t xml:space="preserve">, and thus was the most biased and least precise method out of the four. </w:t>
      </w:r>
      <w:r w:rsidRPr="00854875">
        <w:rPr>
          <w:vertAlign w:val="subscript"/>
        </w:rPr>
        <w:t xml:space="preserve"> </w:t>
      </w:r>
      <w:r w:rsidRPr="00854875">
        <w:t>As the L</w:t>
      </w:r>
      <w:r w:rsidRPr="00854875">
        <w:rPr>
          <w:vertAlign w:val="subscript"/>
        </w:rPr>
        <w:t>max</w:t>
      </w:r>
      <w:r w:rsidRPr="00854875">
        <w:t xml:space="preserve"> could not be bigger than </w:t>
      </w:r>
      <w:r w:rsidRPr="00854875">
        <w:rPr>
          <w:i/>
        </w:rPr>
        <w:t>L</w:t>
      </w:r>
      <w:r w:rsidRPr="00854875">
        <w:rPr>
          <w:i/>
          <w:vertAlign w:val="subscript"/>
        </w:rPr>
        <w:t>∞</w:t>
      </w:r>
      <w:r w:rsidRPr="00854875">
        <w:t xml:space="preserve"> because the method uses a ‘truncated model’ of Ehrhardt and Ault</w:t>
      </w:r>
      <w:r w:rsidRPr="00854875">
        <w:rPr>
          <w:vertAlign w:val="subscript"/>
        </w:rPr>
        <w:t xml:space="preserve"> </w:t>
      </w:r>
      <w:r w:rsidRPr="00854875">
        <w:rPr>
          <w:vertAlign w:val="subscript"/>
        </w:rPr>
        <w:fldChar w:fldCharType="begin"/>
      </w:r>
      <w:r w:rsidR="00884BD1" w:rsidRPr="00854875">
        <w:rPr>
          <w:vertAlign w:val="subscript"/>
        </w:rPr>
        <w:instrText xml:space="preserve"> ADDIN ZOTERO_ITEM CSL_CITATION {"citationID":"jvfFUcft","properties":{"formattedCitation":"(Ehrhardt and Ault, 1992)","plainCitation":"(Ehrhardt and Ault, 1992)","dontUpdate":true,"noteIndex":0},"citationItems":[{"id":560,"uris":["http://zotero.org/users/4993581/items/9CL28AGG"],"uri":["http://zotero.org/users/4993581/items/9CL28AGG"],"itemData":{"id":560,"type":"article-journal","title":"Analysis of two length-based mortality models applied to bounded catch length frequencies","container-title":"Transactions of the American Fisheries Society","page":"115-122","volume":"121","issue":"1","DOI":"https://doi.org/10.1577/1548-8659(1992)121[0115:AOTLMM]2.3.CO;2","author":[{"family":"Ehrhardt","given":"N.M."},{"family":"Ault","given":"J.S."}],"issued":{"date-parts":[["1992"]]}}}],"schema":"https://github.com/citation-style-language/schema/raw/master/csl-citation.json"} </w:instrText>
      </w:r>
      <w:r w:rsidRPr="00854875">
        <w:rPr>
          <w:vertAlign w:val="subscript"/>
        </w:rPr>
        <w:fldChar w:fldCharType="separate"/>
      </w:r>
      <w:r w:rsidRPr="00854875">
        <w:t>(1992)</w:t>
      </w:r>
      <w:r w:rsidRPr="00854875">
        <w:rPr>
          <w:vertAlign w:val="subscript"/>
        </w:rPr>
        <w:fldChar w:fldCharType="end"/>
      </w:r>
      <w:r w:rsidRPr="00854875">
        <w:t xml:space="preserve">, some of the length classes were truncated, and truncations lead to overestimation of Z </w:t>
      </w:r>
      <w:r w:rsidRPr="00854875">
        <w:fldChar w:fldCharType="begin"/>
      </w:r>
      <w:r w:rsidRPr="00854875">
        <w:instrText xml:space="preserve"> ADDIN ZOTERO_ITEM CSL_CITATION {"citationID":"V7koJm7a","properties":{"formattedCitation":"(Then {\\i{}et al.}, 2015)","plainCitation":"(Then et al., 2015)","noteIndex":0},"citationItems":[{"id":465,"uris":["http://zotero.org/users/4993581/items/LGYSN8S7"],"uri":["http://zotero.org/users/4993581/items/LGYSN8S7"],"itemData":{"id":465,"type":"article-journal","title":"Evaluating the predictive performance of empirical estimators of natural mortality rate using information on over 200 fish species","container-title":"ICES Journal of Marine Science","page":"82-92","volume":"72","issue":"1","source":"Crossref","DOI":"10.1093/icesjms/fsu136","ISSN":"1054-3139, 1095-9289","language":"en","author":[{"family":"Then","given":"Amy Y"},{"family":"Hoenig","given":"John M"},{"family":"Hall","given":"Norman G"},{"family":"Hewitt","given":"David A"},{"literal":"Handling editor: Ernesto Jardim"}],"issued":{"date-parts":[["2015",1,1]]}}}],"schema":"https://github.com/citation-style-language/schema/raw/master/csl-citation.json"} </w:instrText>
      </w:r>
      <w:r w:rsidRPr="00854875">
        <w:fldChar w:fldCharType="separate"/>
      </w:r>
      <w:r w:rsidRPr="00854875">
        <w:t xml:space="preserve">(Then </w:t>
      </w:r>
      <w:r w:rsidRPr="00854875">
        <w:rPr>
          <w:i/>
          <w:iCs/>
        </w:rPr>
        <w:t>et al.</w:t>
      </w:r>
      <w:r w:rsidRPr="00854875">
        <w:t>, 2015)</w:t>
      </w:r>
      <w:r w:rsidRPr="00854875">
        <w:fldChar w:fldCharType="end"/>
      </w:r>
      <w:r w:rsidRPr="00854875">
        <w:t>, leading to underestimation of SPR and overestimation of F/F</w:t>
      </w:r>
      <w:r w:rsidRPr="00854875">
        <w:rPr>
          <w:vertAlign w:val="subscript"/>
        </w:rPr>
        <w:t>MSY</w:t>
      </w:r>
      <w:r w:rsidRPr="00854875">
        <w:t>. This was especially evident in the medium-lived and longer-lived scenarios (</w:t>
      </w:r>
      <w:r w:rsidRPr="00854875">
        <w:fldChar w:fldCharType="begin"/>
      </w:r>
      <w:r w:rsidRPr="00854875">
        <w:instrText xml:space="preserve"> REF _Ref2872294 \h  \* MERGEFORMAT </w:instrText>
      </w:r>
      <w:r w:rsidRPr="00854875">
        <w:fldChar w:fldCharType="separate"/>
      </w:r>
      <w:r w:rsidRPr="00854875">
        <w:t xml:space="preserve">Figures </w:t>
      </w:r>
      <w:r w:rsidRPr="00854875">
        <w:rPr>
          <w:noProof/>
        </w:rPr>
        <w:t>3</w:t>
      </w:r>
      <w:r w:rsidRPr="00854875">
        <w:fldChar w:fldCharType="end"/>
      </w:r>
      <w:r w:rsidRPr="00854875">
        <w:t xml:space="preserve"> and </w:t>
      </w:r>
      <w:r w:rsidRPr="00854875">
        <w:fldChar w:fldCharType="begin"/>
      </w:r>
      <w:r w:rsidRPr="00854875">
        <w:instrText xml:space="preserve"> REF _Ref2872299 \h  \* MERGEFORMAT </w:instrText>
      </w:r>
      <w:r w:rsidRPr="00854875">
        <w:fldChar w:fldCharType="separate"/>
      </w:r>
      <w:r w:rsidRPr="00854875">
        <w:rPr>
          <w:noProof/>
        </w:rPr>
        <w:t>4</w:t>
      </w:r>
      <w:r w:rsidRPr="00854875">
        <w:fldChar w:fldCharType="end"/>
      </w:r>
      <w:r w:rsidRPr="00854875">
        <w:t>)</w:t>
      </w:r>
      <w:r w:rsidR="00046FC5" w:rsidRPr="00854875">
        <w:t xml:space="preserve"> where more length classes were cut off (</w:t>
      </w:r>
      <w:r w:rsidR="00046FC5" w:rsidRPr="00854875">
        <w:fldChar w:fldCharType="begin"/>
      </w:r>
      <w:r w:rsidR="00046FC5" w:rsidRPr="00854875">
        <w:instrText xml:space="preserve"> REF _Ref2855394 \h  \* MERGEFORMAT </w:instrText>
      </w:r>
      <w:r w:rsidR="00046FC5" w:rsidRPr="00854875">
        <w:fldChar w:fldCharType="separate"/>
      </w:r>
      <w:r w:rsidR="00046FC5" w:rsidRPr="00854875">
        <w:t xml:space="preserve">Figure </w:t>
      </w:r>
      <w:r w:rsidR="00046FC5" w:rsidRPr="00854875">
        <w:rPr>
          <w:noProof/>
        </w:rPr>
        <w:t>1</w:t>
      </w:r>
      <w:r w:rsidR="00046FC5" w:rsidRPr="00854875">
        <w:fldChar w:fldCharType="end"/>
      </w:r>
      <w:r w:rsidR="00046FC5" w:rsidRPr="00854875">
        <w:t>)</w:t>
      </w:r>
      <w:r w:rsidR="00D70ECF" w:rsidRPr="00854875">
        <w:t>.</w:t>
      </w:r>
      <w:r w:rsidR="00E41C91" w:rsidRPr="00854875">
        <w:t xml:space="preserve"> It should be noted however that despite its overall performance, LBRA can </w:t>
      </w:r>
      <w:r w:rsidR="005A2DD2" w:rsidRPr="00854875">
        <w:t>give better estimates</w:t>
      </w:r>
      <w:r w:rsidR="00E41C91" w:rsidRPr="00854875">
        <w:t xml:space="preserve"> with short-lived species</w:t>
      </w:r>
      <w:r w:rsidR="00A019FD" w:rsidRPr="00854875">
        <w:t>,</w:t>
      </w:r>
      <w:r w:rsidR="00E41C91" w:rsidRPr="00854875">
        <w:t xml:space="preserve"> almost matching in performance with TB even in estimating the absolute relative points.</w:t>
      </w:r>
      <w:r w:rsidR="005A2DD2" w:rsidRPr="00854875">
        <w:t xml:space="preserve"> </w:t>
      </w:r>
      <w:r w:rsidR="00A019FD" w:rsidRPr="00854875">
        <w:t>Although assessments with short-lived species are still more difficult</w:t>
      </w:r>
      <w:r w:rsidR="008355D8" w:rsidRPr="00854875">
        <w:t xml:space="preserve"> in all length-based methods</w:t>
      </w:r>
      <w:r w:rsidR="003A656B" w:rsidRPr="00854875">
        <w:t xml:space="preserve"> in this study</w:t>
      </w:r>
      <w:r w:rsidR="00A019FD" w:rsidRPr="00854875">
        <w:t xml:space="preserve">, TB and LBRA could be used to give more accurate estimates. </w:t>
      </w:r>
    </w:p>
    <w:p w14:paraId="2EF8367D" w14:textId="3E9F0122" w:rsidR="00B615EA" w:rsidRPr="00854875" w:rsidRDefault="00B615EA" w:rsidP="00B615EA">
      <w:pPr>
        <w:spacing w:line="480" w:lineRule="auto"/>
        <w:ind w:firstLine="720"/>
        <w:jc w:val="both"/>
      </w:pPr>
      <w:r w:rsidRPr="00854875">
        <w:t xml:space="preserve">In similar studies, the operating models used are identical to the assessment models, and assume all dynamic processes are fully understood. Therefore, using an alternative structured operating model can help avoid this problem and identify misleading assumptions that may be implicit in the design of an assessment model </w:t>
      </w:r>
      <w:r w:rsidRPr="00854875">
        <w:fldChar w:fldCharType="begin"/>
      </w:r>
      <w:r w:rsidRPr="00854875">
        <w:instrText xml:space="preserve"> ADDIN ZOTERO_ITEM CSL_CITATION {"citationID":"KTCJmRoD","properties":{"formattedCitation":"(Cao {\\i{}et al.}, 2016)","plainCitation":"(Cao et al., 2016)","noteIndex":0},"citationItems":[{"id":488,"uris":["http://zotero.org/users/4993581/items/KUK8FMYT"],"uri":["http://zotero.org/users/4993581/items/KUK8FMYT"],"itemData":{"id":488,"type":"article-journal","title":"An individual-based probabilistic model for simulating fisheries population dynamics","container-title":"Aquaculture and Fisheries","page":"34-40","volume":"1","source":"Crossref","abstract":"The purpose of stock assessment is to support managers to provide intelligent decisions regarding removal from ﬁsh populations. Errors in assessment models may have devastating impacts on the population ﬁtness and negative impacts on the economy of the resource users. Thus, accuracte estimations of population size, growth rates are critical for success. Evaluating and testing the behavior and performance of stock assessment models and assessing the consequences of model mis-speciﬁcation and the impact of management strategies requires an operating model that accurately describe the dynamics of the target species, and can resolve spatial and seasonal changes. In addition, the most thorough evaluations of assessment models use an operating model that takes a different form than the assessment model. This paper presents an individual-based probabilistic model used to simulate the complex dynamics of populations and their associated ﬁsheries. Various components of population dynamics are expressed as random Bernoulli trials in the model and detailed life and ﬁshery histories of each individual are tracked over their life span. The simulation model is designed to be ﬂexible so it can be used for different species and ﬁsheries. It can simulate mixing among multiple stocks and link stock-recruit relationships to environmental factors. Furthermore, the model allows for ﬂexibility in sub-models (e.g., growth and recruitment) and model assumptions (e.g., age- or size-dependent selectivity). This model enables the user to conduct various simulation studies, including testing the performance of assessment models under different assumptions, assessing the impacts of model mis-speciﬁcation and evaluating management strategies.","DOI":"10.1016/j.aaf.2016.10.001","ISSN":"2468550X","language":"en","author":[{"family":"Cao","given":"Jie"},{"family":"Guan","given":"Wenjiang"},{"family":"Truesdell","given":"Samuel"},{"family":"Chen","given":"Yong"},{"family":"Tian","given":"Siquan"}],"issued":{"date-parts":[["2016",12]]}}}],"schema":"https://github.com/citation-style-language/schema/raw/master/csl-citation.json"} </w:instrText>
      </w:r>
      <w:r w:rsidRPr="00854875">
        <w:fldChar w:fldCharType="separate"/>
      </w:r>
      <w:r w:rsidRPr="00854875">
        <w:t xml:space="preserve">(Cao </w:t>
      </w:r>
      <w:r w:rsidRPr="00854875">
        <w:rPr>
          <w:i/>
          <w:iCs/>
        </w:rPr>
        <w:t>et al.</w:t>
      </w:r>
      <w:r w:rsidRPr="00854875">
        <w:t>, 2016)</w:t>
      </w:r>
      <w:r w:rsidRPr="00854875">
        <w:fldChar w:fldCharType="end"/>
      </w:r>
      <w:r w:rsidRPr="00854875">
        <w:t xml:space="preserve">. </w:t>
      </w:r>
      <w:r w:rsidR="0035159E" w:rsidRPr="00854875">
        <w:t xml:space="preserve">Additionally, population-based </w:t>
      </w:r>
      <w:r w:rsidR="0035159E" w:rsidRPr="00854875">
        <w:lastRenderedPageBreak/>
        <w:t xml:space="preserve">methods (age- or length) make assumptions regarding length error at age to create length distribution within each age class </w:t>
      </w:r>
      <w:r w:rsidR="0035159E" w:rsidRPr="00854875">
        <w:fldChar w:fldCharType="begin"/>
      </w:r>
      <w:r w:rsidR="0035159E" w:rsidRPr="00854875">
        <w:instrText xml:space="preserve"> ADDIN ZOTERO_ITEM CSL_CITATION {"citationID":"BklByVny","properties":{"formattedCitation":"(Cao {\\i{}et al.}, 2016)","plainCitation":"(Cao et al., 2016)","noteIndex":0},"citationItems":[{"id":488,"uris":["http://zotero.org/users/4993581/items/KUK8FMYT"],"uri":["http://zotero.org/users/4993581/items/KUK8FMYT"],"itemData":{"id":488,"type":"article-journal","title":"An individual-based probabilistic model for simulating fisheries population dynamics","container-title":"Aquaculture and Fisheries","page":"34-40","volume":"1","source":"Crossref","abstract":"The purpose of stock assessment is to support managers to provide intelligent decisions regarding removal from ﬁsh populations. Errors in assessment models may have devastating impacts on the population ﬁtness and negative impacts on the economy of the resource users. Thus, accuracte estimations of population size, growth rates are critical for success. Evaluating and testing the behavior and performance of stock assessment models and assessing the consequences of model mis-speciﬁcation and the impact of management strategies requires an operating model that accurately describe the dynamics of the target species, and can resolve spatial and seasonal changes. In addition, the most thorough evaluations of assessment models use an operating model that takes a different form than the assessment model. This paper presents an individual-based probabilistic model used to simulate the complex dynamics of populations and their associated ﬁsheries. Various components of population dynamics are expressed as random Bernoulli trials in the model and detailed life and ﬁshery histories of each individual are tracked over their life span. The simulation model is designed to be ﬂexible so it can be used for different species and ﬁsheries. It can simulate mixing among multiple stocks and link stock-recruit relationships to environmental factors. Furthermore, the model allows for ﬂexibility in sub-models (e.g., growth and recruitment) and model assumptions (e.g., age- or size-dependent selectivity). This model enables the user to conduct various simulation studies, including testing the performance of assessment models under different assumptions, assessing the impacts of model mis-speciﬁcation and evaluating management strategies.","DOI":"10.1016/j.aaf.2016.10.001","ISSN":"2468550X","language":"en","author":[{"family":"Cao","given":"Jie"},{"family":"Guan","given":"Wenjiang"},{"family":"Truesdell","given":"Samuel"},{"family":"Chen","given":"Yong"},{"family":"Tian","given":"Siquan"}],"issued":{"date-parts":[["2016",12]]}}}],"schema":"https://github.com/citation-style-language/schema/raw/master/csl-citation.json"} </w:instrText>
      </w:r>
      <w:r w:rsidR="0035159E" w:rsidRPr="00854875">
        <w:fldChar w:fldCharType="separate"/>
      </w:r>
      <w:r w:rsidR="0035159E" w:rsidRPr="00854875">
        <w:t xml:space="preserve">(Cao </w:t>
      </w:r>
      <w:r w:rsidR="0035159E" w:rsidRPr="00854875">
        <w:rPr>
          <w:i/>
          <w:iCs/>
        </w:rPr>
        <w:t>et al.</w:t>
      </w:r>
      <w:r w:rsidR="0035159E" w:rsidRPr="00854875">
        <w:t>, 2016)</w:t>
      </w:r>
      <w:r w:rsidR="0035159E" w:rsidRPr="00854875">
        <w:fldChar w:fldCharType="end"/>
      </w:r>
      <w:r w:rsidR="0035159E" w:rsidRPr="00854875">
        <w:t xml:space="preserve">. </w:t>
      </w:r>
      <w:r w:rsidR="0016503C" w:rsidRPr="00854875">
        <w:t xml:space="preserve">This study has proven the merits of using an alternative </w:t>
      </w:r>
      <w:r w:rsidR="008206E0" w:rsidRPr="00854875">
        <w:t xml:space="preserve">operating model structure for simulation-estimation </w:t>
      </w:r>
      <w:r w:rsidR="00080004" w:rsidRPr="00854875">
        <w:t>analyses and</w:t>
      </w:r>
      <w:r w:rsidR="008206E0" w:rsidRPr="00854875">
        <w:t xml:space="preserve"> could be helpful for management strategy evaluations (MSE’s).</w:t>
      </w:r>
    </w:p>
    <w:p w14:paraId="429B7531" w14:textId="344303A8" w:rsidR="00BF3E4D" w:rsidRPr="00854875" w:rsidRDefault="00495E8D" w:rsidP="00BF3E4D">
      <w:pPr>
        <w:spacing w:line="480" w:lineRule="auto"/>
        <w:ind w:firstLine="720"/>
        <w:jc w:val="both"/>
      </w:pPr>
      <w:commentRangeStart w:id="10"/>
      <w:r w:rsidRPr="00854875">
        <w:t xml:space="preserve">It is commonly known that life history inputs have a significant impact on the performance of length-based methods </w:t>
      </w:r>
      <w:r w:rsidRPr="00854875">
        <w:fldChar w:fldCharType="begin"/>
      </w:r>
      <w:r w:rsidR="00652F67" w:rsidRPr="00854875">
        <w:instrText xml:space="preserve"> ADDIN ZOTERO_ITEM CSL_CITATION {"citationID":"7PvCfqLn","properties":{"formattedCitation":"(Hordyk {\\i{}et al.}, 2015b; Kokkalis {\\i{}et al.}, 2016; Taylor and Mildenberger, 2017; Rudd and Thorson, 2018; Pons {\\i{}et al.}, 2019)","plainCitation":"(Hordyk et al., 2015b; Kokkalis et al., 2016; Taylor and Mildenberger, 2017; Rudd and Thorson, 2018; Pons et al., 2019)","noteIndex":0},"citationItems":[{"id":433,"uris":["http://zotero.org/users/4993581/items/39KT3S9Z"],"uri":["http://zotero.org/users/4993581/items/39KT3S9Z"],"itemData":{"id":433,"type":"article-journal","title":"A novel length-based empirical estimation method of spawning potential ratio (SPR), and tests of its performance, for small-scale, data-poor fisheries","container-title":"ICES Journal of Marine Science","page":"217-231","volume":"72","issue":"1","source":"Crossref","DOI":"10.1093/icesjms/fsu004","ISSN":"1054-3139, 1095-9289","language":"en","author":[{"family":"Hordyk","given":"A."},{"family":"Ono","given":"K."},{"family":"Valencia","given":"S."},{"family":"Loneragan","given":"N."},{"family":"Prince","given":"J."}],"issued":{"date-parts":[["2015",1,1]]}}},{"id":641,"uris":["http://zotero.org/users/4993581/items/IN34UQZM"],"uri":["http://zotero.org/users/4993581/items/IN34UQZM"],"itemData":{"id":641,"type":"article-journal","title":"Estimating uncertainty of data limited stock assessments","container-title":"ICES Journal of Marine Science: Journal du Conseil","page":"fsw145","source":"Crossref","DOI":"10.1093/icesjms/fsw145","ISSN":"1054-3139, 1095-9289","language":"en","author":[{"family":"Kokkalis","given":"Alexandros"},{"family":"Eikeset","given":"Anne Maria"},{"family":"Thygesen","given":"Uffe H."},{"family":"Steingrund","given":"Petur"},{"family":"Andersen","given":"Ken H."}],"issued":{"date-parts":[["2016",8,22]]}}},{"id":394,"uris":["http://zotero.org/users/4993581/items/C7AF4ZNG"],"uri":["http://zotero.org/users/4993581/items/C7AF4ZNG"],"itemData":{"id":394,"type":"article-journal","title":"Extending electronic length frequency analysis in R","container-title":"Fisheries Management and Ecology","page":"330-338","volume":"24","issue":"4","source":"Crossref","abstract":"Electronic length frequency analysis (ELEFAN) is a system of stock assessment methods using length-­frequency (LFQ) data. One step is the estimation of growth from the progression of LFQ modes through time using the von Bertalanffy growth function (VBGF). The option to fit a seasonally oscillating VBGF (soVBGF) requires a more intensive search due to two additional parameters. This work describes the implementation of two optimisation approaches (“simulated annealing” and “genetic algorithm”) for growth function fitting using the open-­source software “R.” Using a generated LFQ data set with known values, the accuracy of the soVBGF parameter estimation was evaluated. The results indicate that both optimisation approaches are capable of finding high scoring solutions, yet settings regarding the initial restructuring process for LFQ bin scoring (i.e. “moving avera</w:instrText>
      </w:r>
      <w:r w:rsidR="00652F67" w:rsidRPr="00854875">
        <w:rPr>
          <w:rFonts w:hint="eastAsia"/>
        </w:rPr>
        <w:instrText>ge,</w:instrText>
      </w:r>
      <w:r w:rsidR="00652F67" w:rsidRPr="00854875">
        <w:rPr>
          <w:rFonts w:hint="eastAsia"/>
        </w:rPr>
        <w:instrText>”</w:instrText>
      </w:r>
      <w:r w:rsidR="00652F67" w:rsidRPr="00854875">
        <w:rPr>
          <w:rFonts w:hint="eastAsia"/>
        </w:rPr>
        <w:instrText>) and the fixing of the asymptotic length parameter (L</w:instrText>
      </w:r>
      <w:r w:rsidR="00652F67" w:rsidRPr="00854875">
        <w:rPr>
          <w:rFonts w:hint="eastAsia"/>
        </w:rPr>
        <w:instrText>∞</w:instrText>
      </w:r>
      <w:r w:rsidR="00652F67" w:rsidRPr="00854875">
        <w:rPr>
          <w:rFonts w:hint="eastAsia"/>
        </w:rPr>
        <w:instrText>) are found to have significant effects on parameter estimation error. An outlook provides context as to the significance of the R-</w:instrText>
      </w:r>
      <w:r w:rsidR="00652F67" w:rsidRPr="00854875">
        <w:rPr>
          <w:rFonts w:hint="eastAsia"/>
        </w:rPr>
        <w:instrText>­</w:instrText>
      </w:r>
      <w:r w:rsidR="00652F67" w:rsidRPr="00854875">
        <w:rPr>
          <w:rFonts w:hint="eastAsia"/>
        </w:rPr>
        <w:instrText>based implementation for further testing and development, as wel</w:instrText>
      </w:r>
      <w:r w:rsidR="00652F67" w:rsidRPr="00854875">
        <w:instrText xml:space="preserve">l as the general relevance of the method for data-­ limited stock assessment.","DOI":"10.1111/fme.12232","ISSN":"0969997X","language":"en","author":[{"family":"Taylor","given":"M. H."},{"family":"Mildenberger","given":"T. K."}],"issued":{"date-parts":[["2017",8]]}}},{"id":397,"uris":["http://zotero.org/users/4993581/items/AY3YRFFU"],"uri":["http://zotero.org/users/4993581/items/AY3YRFFU"],"itemData":{"id":397,"type":"article-journal","title":"Accounting for variable recruitment and fishing mortality in length-based stock assessments for data-limited fisheries","container-title":"Canadian Journal of Fisheries and Aquatic Sciences","page":"1019-1035","volume":"75","issue":"7","source":"Crossref","abstract":"In ﬁsheries with limited capacity for monitoring, it is often easier to collect length measurements from ﬁshery catch than quantify total catch. Conventional stock assessment tools that rely on length measurements without total catch do not directly account for variable ﬁshing mortality and recruitment over time. However, this equilibrium assumption is likely violated in almost every ﬁshery, degrading estimation performance. We developed an extension of length-only approaches to account for time-varying recruitment and ﬁshing mortality. This Length-based Integrated Mixed Effects (LIME) method at a minimum requires a single year of length data and basic biological information but can ﬁt to multiple years of length data, catch, and an abundance index if available. We use simulation testing to demonstrate that LIME can estimate how much ﬁshing has reduced spawning output in the most recent year across a variety of scenarios for recruitment and ﬁshing mortality. LIME improves data-limited ﬁsheries stock assessments by its ﬂexibility to incorporate additional years or types of data if available and obviates the need for equilibrium assumptions.","DOI":"10.1139/cjfas-2017-0143","ISSN":"0706-652X, 1205-7533","language":"en","author":[{"family":"Rudd","given":"Merrill B."},{"family":"Thorson","given":"James T."}],"issued":{"date-parts":[["2018",7]]}}},{"id":630,"uris":["http://zotero.org/users/4993581/items/NI2IFCF4"],"uri":["http://zotero.org/users/4993581/items/NI2IFCF4"],"itemData":{"id":630,"type":"article-journal","title":"Performance of length-based data-limited methods in a multifleet context: application to small tunas, mackerels, and bonitos in the Atlantic Ocean","container-title":"ICES Journal of Marine Science","source":"Crossref","URL":"https://academic.oup.com/icesjms/advance-article/doi/10.1093/icesjms/fsz004/5307953","DOI":"10.1093/icesjms/fsz004","ISSN":"1054-3139, 1095-9289","shortTitle":"Performance of length-based data-limited methods in a multifleet context","language":"en","author":[{"family":"Pons","given":"Maite"},{"family":"Kell","given":"Laurence"},{"family":"Rudd","given":"Merrill B"},{"family":"Cope","given":"Jason M"},{"family":"Lucena Frédou","given":"Flávia"},{"literal":"Handling editor: Emory Anderson"}],"issued":{"date-parts":[["2019",2,6]]},"accessed":{"date-parts":[["2019",3,7]]}}}],"schema":"https://github.com/citation-style-language/schema/raw/master/csl-citation.json"} </w:instrText>
      </w:r>
      <w:r w:rsidRPr="00854875">
        <w:fldChar w:fldCharType="separate"/>
      </w:r>
      <w:r w:rsidR="00652F67" w:rsidRPr="00854875">
        <w:t xml:space="preserve">(Hordyk </w:t>
      </w:r>
      <w:r w:rsidR="00652F67" w:rsidRPr="00854875">
        <w:rPr>
          <w:i/>
          <w:iCs/>
        </w:rPr>
        <w:t>et al.</w:t>
      </w:r>
      <w:r w:rsidR="00652F67" w:rsidRPr="00854875">
        <w:t xml:space="preserve">, 2015b; Kokkalis </w:t>
      </w:r>
      <w:r w:rsidR="00652F67" w:rsidRPr="00854875">
        <w:rPr>
          <w:i/>
          <w:iCs/>
        </w:rPr>
        <w:t>et al.</w:t>
      </w:r>
      <w:r w:rsidR="00652F67" w:rsidRPr="00854875">
        <w:t xml:space="preserve">, 2016; Taylor and Mildenberger, 2017; Rudd and Thorson, 2018; Pons </w:t>
      </w:r>
      <w:r w:rsidR="00652F67" w:rsidRPr="00854875">
        <w:rPr>
          <w:i/>
          <w:iCs/>
        </w:rPr>
        <w:t>et al.</w:t>
      </w:r>
      <w:r w:rsidR="00652F67" w:rsidRPr="00854875">
        <w:t>, 2019)</w:t>
      </w:r>
      <w:r w:rsidRPr="00854875">
        <w:fldChar w:fldCharType="end"/>
      </w:r>
      <w:r w:rsidRPr="00854875">
        <w:t>, however this was not addressed in this study as the objective was to focus on the sensitivities of the methods themselves</w:t>
      </w:r>
      <w:r w:rsidR="002B13F7" w:rsidRPr="00854875">
        <w:t>,</w:t>
      </w:r>
      <w:r w:rsidRPr="00854875">
        <w:t xml:space="preserve"> ignoring issues associated with wrong inputs</w:t>
      </w:r>
      <w:r w:rsidR="002B13F7" w:rsidRPr="00854875">
        <w:t xml:space="preserve">. Few suggestions have been made to improve estimation of life history parameters, such as using local literature, a database (i.e. FishLife; </w:t>
      </w:r>
      <w:r w:rsidR="002B13F7" w:rsidRPr="00854875">
        <w:fldChar w:fldCharType="begin"/>
      </w:r>
      <w:r w:rsidR="00884BD1" w:rsidRPr="00854875">
        <w:instrText xml:space="preserve"> ADDIN ZOTERO_ITEM CSL_CITATION {"citationID":"Oj30ZzEw","properties":{"formattedCitation":"(Thorson {\\i{}et al.}, 2017)","plainCitation":"(Thorson et al., 2017)","dontUpdate":true,"noteIndex":0},"citationItems":[{"id":393,"uris":["http://zotero.org/users/4993581/items/L9A7RVRT"],"uri":["http://zotero.org/users/4993581/items/L9A7RVRT"],"itemData":{"id":393,"type":"article-journal","title":"Predicting life history parameters for all fishes worldwide","container-title":"Ecological Applications","page":"2262-2276","volume":"27","issue":"8","source":"Crossref","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DOI":"10.1002/eap.1606","ISSN":"10510761","language":"en","author":[{"family":"Thorson","given":"James T."},{"family":"Munch","given":"Stephan B."},{"family":"Cope","given":"Jason M."},{"family":"Gao","given":"Jin"}],"issued":{"date-parts":[["2017",12]]}}}],"schema":"https://github.com/citation-style-language/schema/raw/master/csl-citation.json"} </w:instrText>
      </w:r>
      <w:r w:rsidR="002B13F7" w:rsidRPr="00854875">
        <w:fldChar w:fldCharType="separate"/>
      </w:r>
      <w:r w:rsidR="002B13F7" w:rsidRPr="00854875">
        <w:t xml:space="preserve">Thorson </w:t>
      </w:r>
      <w:r w:rsidR="002B13F7" w:rsidRPr="00854875">
        <w:rPr>
          <w:i/>
          <w:iCs/>
        </w:rPr>
        <w:t>et al.</w:t>
      </w:r>
      <w:r w:rsidR="002B13F7" w:rsidRPr="00854875">
        <w:t>, 2017)</w:t>
      </w:r>
      <w:r w:rsidR="002B13F7" w:rsidRPr="00854875">
        <w:fldChar w:fldCharType="end"/>
      </w:r>
      <w:r w:rsidR="002B13F7" w:rsidRPr="00854875">
        <w:t xml:space="preserve"> or a methodology that utilizes the data (ELEFAN; </w:t>
      </w:r>
      <w:r w:rsidR="002B13F7" w:rsidRPr="00854875">
        <w:fldChar w:fldCharType="begin"/>
      </w:r>
      <w:r w:rsidR="00884BD1" w:rsidRPr="00854875">
        <w:instrText xml:space="preserve"> ADDIN ZOTERO_ITEM CSL_CITATION {"citationID":"lO7NzmCC","properties":{"formattedCitation":"(Pauly and Morgan, 1987; Taylor and Mildenberger, 2017)","plainCitation":"(Pauly and Morgan, 1987; Taylor and Mildenberger, 2017)","dontUpdate":true,"noteIndex":0},"citationItems":[{"id":415,"uris":["http://zotero.org/users/4993581/items/EXBV434W"],"uri":["http://zotero.org/users/4993581/items/EXBV434W"],"itemData":{"id":415,"type":"book","title":"Length-based methods in fisheries research","collection-title":"ICLARM contribution","collection-number":"no. 325","publisher":"International Center for Living Aquatic Resources Management ; Kuwait Institute for Scientific Research","publisher-place":"Makati, Metro Manila, Philippines : Safat, Kuwait","number-of-pages":"468","source":"Library of Congress ISBN","event-place":"Makati, Metro Manila, Philippines : Safat, Kuwait","ISBN":"978-971-10-2228-0","call-number":"SH332 .I59 1985","editor":[{"family":"Pauly","given":"D."},{"family":"Morgan","given":"G. R."}],"issued":{"date-parts":[["1987"]]}}},{"id":394,"uris":["http://zotero.org/users/4993581/items/C7AF4ZNG"],"uri":["http://zotero.org/users/4993581/items/C7AF4ZNG"],"itemData":{"id":394,"type":"article-journal","title":"Extending electronic length frequency analysis in R","container-title":"Fisheries Management and Ecology","page":"330-338","volume":"24","issue":"4","source":"Crossref","abstract":"Electronic length frequency analysis (ELEFAN) is a system of stock assessment methods using length-­frequency (LFQ) data. One step is the estimation of growth from the progression of LFQ modes through time using the von Bertalanffy growth function (VBGF). The option to fit a seasonally oscillating VBGF (soVBGF) requires a more intensive search due to two additional parameters. This work describes the implementation of two optimisation approaches (“simulated annealing” and “genetic algorithm”) for growth function fitting using the open-­source software “R.” Using a generated LFQ data set with known values, the accuracy of the soVBGF parameter estimation was evaluated. The results indicate that both optimisation approaches are capable of finding high scoring solutions, yet settings regarding the initial restructuring process for LFQ bin scoring (i.e. “moving average,”) and the </w:instrText>
      </w:r>
      <w:r w:rsidR="00884BD1" w:rsidRPr="00854875">
        <w:rPr>
          <w:rFonts w:hint="eastAsia"/>
        </w:rPr>
        <w:instrText>fixing of the asymptotic length parameter (L</w:instrText>
      </w:r>
      <w:r w:rsidR="00884BD1" w:rsidRPr="00854875">
        <w:rPr>
          <w:rFonts w:hint="eastAsia"/>
        </w:rPr>
        <w:instrText>∞</w:instrText>
      </w:r>
      <w:r w:rsidR="00884BD1" w:rsidRPr="00854875">
        <w:rPr>
          <w:rFonts w:hint="eastAsia"/>
        </w:rPr>
        <w:instrText>) are found to have significant effects on parameter estimation error. An outlook provides context as to the significance of the R-</w:instrText>
      </w:r>
      <w:r w:rsidR="00884BD1" w:rsidRPr="00854875">
        <w:rPr>
          <w:rFonts w:hint="eastAsia"/>
        </w:rPr>
        <w:instrText>­</w:instrText>
      </w:r>
      <w:r w:rsidR="00884BD1" w:rsidRPr="00854875">
        <w:rPr>
          <w:rFonts w:hint="eastAsia"/>
        </w:rPr>
        <w:instrText>based implementation for further testing and development, as well as the gener</w:instrText>
      </w:r>
      <w:r w:rsidR="00884BD1" w:rsidRPr="00854875">
        <w:instrText xml:space="preserve">al relevance of the method for data-­ limited stock assessment.","DOI":"10.1111/fme.12232","ISSN":"0969997X","language":"en","author":[{"family":"Taylor","given":"M. H."},{"family":"Mildenberger","given":"T. K."}],"issued":{"date-parts":[["2017",8]]}}}],"schema":"https://github.com/citation-style-language/schema/raw/master/csl-citation.json"} </w:instrText>
      </w:r>
      <w:r w:rsidR="002B13F7" w:rsidRPr="00854875">
        <w:fldChar w:fldCharType="separate"/>
      </w:r>
      <w:r w:rsidR="002B13F7" w:rsidRPr="00854875">
        <w:t>Pauly and Morgan, 1987; Taylor and Mildenberger, 2017)</w:t>
      </w:r>
      <w:r w:rsidR="002B13F7" w:rsidRPr="00854875">
        <w:fldChar w:fldCharType="end"/>
      </w:r>
      <w:r w:rsidR="00544282" w:rsidRPr="00854875">
        <w:t xml:space="preserve">. </w:t>
      </w:r>
      <w:r w:rsidR="00BF3E4D" w:rsidRPr="00854875">
        <w:t xml:space="preserve">However, issues have been addressed with each of these suggestions and therefore either a Bayesian approach or an ensemble model </w:t>
      </w:r>
      <w:r w:rsidR="00BF3E4D" w:rsidRPr="00854875">
        <w:fldChar w:fldCharType="begin"/>
      </w:r>
      <w:r w:rsidR="00BF3E4D" w:rsidRPr="00854875">
        <w:instrText xml:space="preserve"> ADDIN ZOTERO_ITEM CSL_CITATION {"citationID":"VvnhH3Ps","properties":{"formattedCitation":"(Anderson {\\i{}et al.}, 2017; Rudd {\\i{}et al.}, 2019)","plainCitation":"(Anderson et al., 2017; Rudd et al., 2019)","noteIndex":0},"citationItems":[{"id":626,"uris":["http://zotero.org/users/4993581/items/8TIB7SIC"],"uri":["http://zotero.org/users/4993581/items/8TIB7SIC"],"itemData":{"id":626,"type":"article-journal","title":"Improving estimates of population status and trend with superensemble models","container-title":"Fish and Fisheries","page":"732-741","volume":"18","issue":"4","source":"Crossref","DOI":"10.1111/faf.12200","ISSN":"14672960","language":"en","author":[{"family":"Anderson","given":"Sean C"},{"family":"Cooper","given":"Andrew B"},{"family":"Jensen","given":"Olaf P"},{"family":"Minto","given":"Cóilín"},{"family":"Thorson","given":"James T"},{"family":"Walsh","given":"Jessica C"},{"family":"Afflerbach","given":"Jamie"},{"family":"Dickey-Collas","given":"Mark"},{"family":"Kleisner","given":"Kristin M"},{"family":"Longo","given":"Catherine"},{"family":"Osio","given":"Giacomo Chato"},{"family":"Ovando","given":"Daniel"},{"family":"Mosqueira","given":"Iago"},{"family":"Rosenberg","given":"Andrew A"},{"family":"Selig","given":"Elizabeth R"}],"issued":{"date-parts":[["2017",7]]}}},{"id":638,"uris":["http://zotero.org/users/4993581/items/3JU8QRWB"],"uri":["http://zotero.org/users/4993581/items/3JU8QRWB"],"itemData":{"id":638,"type":"article-journal","title":"Ensemble models for data-poor assessment: accounting for uncertainty in life-history information","container-title":"ICES Journal of Marine Science","source":"Crossref","URL":"https://academic.oup.com/icesjms/advance-article/doi/10.1093/icesjms/fsz012/5315645","DOI":"10.1093/icesjms/fsz012","ISSN":"1054-3139, 1095-9289","shortTitle":"Ensemble models for data-poor assessment","language":"en","author":[{"family":"Rudd","given":"Merrill B"},{"family":"Thorson","given":"James T"},{"family":"Sagarese","given":"Skyler R"},{"literal":"Handling editor: Anna Kuparinen"}],"issued":{"date-parts":[["2019",2,11]]},"accessed":{"date-parts":[["2019",3,8]]}}}],"schema":"https://github.com/citation-style-language/schema/raw/master/csl-citation.json"} </w:instrText>
      </w:r>
      <w:r w:rsidR="00BF3E4D" w:rsidRPr="00854875">
        <w:fldChar w:fldCharType="separate"/>
      </w:r>
      <w:r w:rsidR="00BF3E4D" w:rsidRPr="00854875">
        <w:t xml:space="preserve">(Anderson </w:t>
      </w:r>
      <w:r w:rsidR="00BF3E4D" w:rsidRPr="00854875">
        <w:rPr>
          <w:i/>
          <w:iCs/>
        </w:rPr>
        <w:t>et al.</w:t>
      </w:r>
      <w:r w:rsidR="00BF3E4D" w:rsidRPr="00854875">
        <w:t xml:space="preserve">, 2017; Rudd </w:t>
      </w:r>
      <w:r w:rsidR="00BF3E4D" w:rsidRPr="00854875">
        <w:rPr>
          <w:i/>
          <w:iCs/>
        </w:rPr>
        <w:t>et al.</w:t>
      </w:r>
      <w:r w:rsidR="00BF3E4D" w:rsidRPr="00854875">
        <w:t>, 2019)</w:t>
      </w:r>
      <w:r w:rsidR="00BF3E4D" w:rsidRPr="00854875">
        <w:fldChar w:fldCharType="end"/>
      </w:r>
      <w:r w:rsidR="00BF3E4D" w:rsidRPr="00854875">
        <w:t xml:space="preserve"> would be worth investigating to improve these growth and mortality estimates and combine these approaches. Additionally, </w:t>
      </w:r>
      <w:r w:rsidR="00C23350" w:rsidRPr="00854875">
        <w:t>an</w:t>
      </w:r>
      <w:r w:rsidR="00BF3E4D" w:rsidRPr="00854875">
        <w:t xml:space="preserve"> </w:t>
      </w:r>
      <w:r w:rsidR="00E46901" w:rsidRPr="00854875">
        <w:t>MSE</w:t>
      </w:r>
      <w:r w:rsidR="00BF3E4D" w:rsidRPr="00854875">
        <w:t xml:space="preserve"> could be conducted to determine how one strategy of collecting growth and mortality information or a combination of strategies would affect stock assessments in the long run.</w:t>
      </w:r>
    </w:p>
    <w:p w14:paraId="24EF679C" w14:textId="40B9EFBC" w:rsidR="002755EA" w:rsidRPr="00854875" w:rsidRDefault="00011877" w:rsidP="00011877">
      <w:pPr>
        <w:spacing w:line="480" w:lineRule="auto"/>
        <w:ind w:firstLine="720"/>
        <w:jc w:val="both"/>
      </w:pPr>
      <w:r w:rsidRPr="00854875">
        <w:t xml:space="preserve">One of the main assumptions of length-based methods is that recruitment is constant, however it is evident that this assumption is violated in many fisheries as the stock-recruit relationship is one of the most common uncertain population dynamics processes </w:t>
      </w:r>
      <w:r w:rsidRPr="00854875">
        <w:fldChar w:fldCharType="begin"/>
      </w:r>
      <w:r w:rsidRPr="00854875">
        <w:instrText xml:space="preserve"> ADDIN ZOTERO_ITEM CSL_CITATION {"citationID":"s2akhk3q","properties":{"formattedCitation":"(Maunder, 2012)","plainCitation":"(Maunder, 2012)","noteIndex":0},"citationItems":[{"id":639,"uris":["http://zotero.org/users/4993581/items/XS7HDTTV"],"uri":["http://zotero.org/users/4993581/items/XS7HDTTV"],"itemData":{"id":639,"type":"article-journal","title":"Evaluating the stock–recruitment relationship and management reference points: Application to summer flounder (Paralichthys dentatus) in the U.S. mid-Atlantic","container-title":"Fisheries Research","page":"20-26","volume":"125-126","source":"Crossref","DOI":"10.1016/j.fishres.2012.02.006","ISSN":"01657836","shortTitle":"Evaluating the stock–recruitment relationship and management reference points","language":"en","author":[{"family":"Maunder","given":"Mark N."}],"issued":{"date-parts":[["2012",8]]}}}],"schema":"https://github.com/citation-style-language/schema/raw/master/csl-citation.json"} </w:instrText>
      </w:r>
      <w:r w:rsidRPr="00854875">
        <w:fldChar w:fldCharType="separate"/>
      </w:r>
      <w:r w:rsidRPr="00854875">
        <w:t>(Maunder, 2012)</w:t>
      </w:r>
      <w:r w:rsidRPr="00854875">
        <w:fldChar w:fldCharType="end"/>
      </w:r>
      <w:r w:rsidRPr="00854875">
        <w:t xml:space="preserve">. While there have been several studies that investigated this uncertainty </w:t>
      </w:r>
      <w:r w:rsidRPr="00854875">
        <w:fldChar w:fldCharType="begin"/>
      </w:r>
      <w:r w:rsidRPr="00854875">
        <w:instrText xml:space="preserve"> ADDIN ZOTERO_ITEM CSL_CITATION {"citationID":"NS4WF2mU","properties":{"formattedCitation":"(Isaac, 1990; Thorson {\\i{}et al.}, 2014; Rudd and Thorson, 2018)","plainCitation":"(Isaac, 1990; Thorson et al., 2014; Rudd and Thorson, 2018)","noteIndex":0},"citationItems":[{"id":640,"uris":["http://zotero.org/users/4993581/items/BYB2WRFM"],"uri":["http://zotero.org/users/4993581/items/BYB2WRFM"],"itemData":{"id":640,"type":"book","title":"The accuracy of some length-based methods for fish population studies","collection-title":"ICLARM contribution","collection-number":"no. 670","publisher":"International Center for Living Aquatic Resources Management","publisher-place":"Manila, Philippines","number-of-pages":"81","source":"Library of Congress ISBN","event-place":"Manila, Philippines","ISBN":"978-971-10-2286-0","call-number":"QL618.3 .I84 1990","author":[{"family":"Isaac","given":"Victoria J."}],"issued":{"date-parts":[["1990"]]}}},{"id":613,"uris":["http://zotero.org/users/4993581/items/YS32ZISS"],"uri":["http://zotero.org/users/4993581/items/YS32ZISS"],"itemData":{"id":613,"type":"article-journal","title":"How variable is recruitment for exploited marine fishes? A hierarchical model for testing life history theory","container-title":"Canadian Journal of Fisheries and Aquatic Sciences","page":"973-983","volume":"71","issue":"7","source":"Crossref","DOI":"10.1139/cjfas-2013-0645","ISSN":"0706-652X, 1205-7533","shortTitle":"How variable is recruitment for exploited marine fishes?","language":"en","author":[{"family":"Thorson","given":"James T."},{"family":"Jensen","given":"Olaf P."},{"family":"Zipkin","given":"Elise F."}],"editor":[{"family":"Rose","given":"Kenneth"}],"issued":{"date-parts":[["2014",7]]}}},{"id":397,"uris":["http://zotero.org/users/4993581/items/AY3YRFFU"],"uri":["http://zotero.org/users/4993581/items/AY3YRFFU"],"itemData":{"id":397,"type":"article-journal","title":"Accounting for variable recruitment and fishing mortality in length-based stock assessments for data-limited fisheries","container-title":"Canadian Journal of Fisheries and Aquatic Sciences","page":"1019-1035","volume":"75","issue":"7","source":"Crossref","abstract":"In ﬁsheries with limited capacity for monitoring, it is often easier to collect length measurements from ﬁshery catch than quantify total catch. Conventional stock assessment tools that rely on length measurements without total catch do not directly account for variable ﬁshing mortality and recruitment over time. However, this equilibrium assumption is likely violated in almost every ﬁshery, degrading estimation performance. We developed an extension of length-only approaches to account for time-varying recruitment and ﬁshing mortality. This Length-based Integrated Mixed Effects (LIME) method at a minimum requires a single year of length data and basic biological information but can ﬁt to multiple years of length data, catch, and an abundance index if available. We use simulation testing to demonstrate that LIME can estimate how much ﬁshing has reduced spawning output in the most recent year across a variety of scenarios for recruitment and ﬁshing mortality. LIME improves data-limited ﬁsheries stock assessments by its ﬂexibility to incorporate additional years or types of data if available and obviates the need for equilibrium assumptions.","DOI":"10.1139/cjfas-2017-0143","ISSN":"0706-652X, 1205-7533","language":"en","author":[{"family":"Rudd","given":"Merrill B."},{"family":"Thorson","given":"James T."}],"issued":{"date-parts":[["2018",7]]}}}],"schema":"https://github.com/citation-style-language/schema/raw/master/csl-citation.json"} </w:instrText>
      </w:r>
      <w:r w:rsidRPr="00854875">
        <w:fldChar w:fldCharType="separate"/>
      </w:r>
      <w:r w:rsidRPr="00854875">
        <w:t xml:space="preserve">(Isaac, 1990; Thorson </w:t>
      </w:r>
      <w:r w:rsidRPr="00854875">
        <w:rPr>
          <w:i/>
          <w:iCs/>
        </w:rPr>
        <w:t>et al.</w:t>
      </w:r>
      <w:r w:rsidRPr="00854875">
        <w:t>, 2014; Rudd and Thorson, 2018)</w:t>
      </w:r>
      <w:r w:rsidRPr="00854875">
        <w:fldChar w:fldCharType="end"/>
      </w:r>
      <w:r w:rsidRPr="00854875">
        <w:t xml:space="preserve">. </w:t>
      </w:r>
      <w:r w:rsidR="00E46901" w:rsidRPr="00854875">
        <w:t xml:space="preserve">Understanding recruitment is essential especially in tropical fisheries as its influence on stock assessment is not well known and seasonality plays a role. Some </w:t>
      </w:r>
      <w:r w:rsidR="00E46901" w:rsidRPr="00854875">
        <w:lastRenderedPageBreak/>
        <w:t xml:space="preserve">fisheries have different recruitment patterns (e.g. pulsed, autocorrelated), seasonal variation and modes (uni- vs. bimodal; </w:t>
      </w:r>
      <w:r w:rsidR="00E46901" w:rsidRPr="00854875">
        <w:fldChar w:fldCharType="begin"/>
      </w:r>
      <w:r w:rsidR="00884BD1" w:rsidRPr="00854875">
        <w:instrText xml:space="preserve"> ADDIN ZOTERO_ITEM CSL_CITATION {"citationID":"jh49pjD6","properties":{"formattedCitation":"(Isaac, 1990)","plainCitation":"(Isaac, 1990)","dontUpdate":true,"noteIndex":0},"citationItems":[{"id":640,"uris":["http://zotero.org/users/4993581/items/BYB2WRFM"],"uri":["http://zotero.org/users/4993581/items/BYB2WRFM"],"itemData":{"id":640,"type":"book","title":"The accuracy of some length-based methods for fish population studies","collection-title":"ICLARM contribution","collection-number":"no. 670","publisher":"International Center for Living Aquatic Resources Management","publisher-place":"Manila, Philippines","number-of-pages":"81","source":"Library of Congress ISBN","event-place":"Manila, Philippines","ISBN":"978-971-10-2286-0","call-number":"QL618.3 .I84 1990","author":[{"family":"Isaac","given":"Victoria J."}],"issued":{"date-parts":[["1990"]]}}}],"schema":"https://github.com/citation-style-language/schema/raw/master/csl-citation.json"} </w:instrText>
      </w:r>
      <w:r w:rsidR="00E46901" w:rsidRPr="00854875">
        <w:fldChar w:fldCharType="separate"/>
      </w:r>
      <w:r w:rsidR="00E46901" w:rsidRPr="00854875">
        <w:t>Isaac, 1990)</w:t>
      </w:r>
      <w:r w:rsidR="00E46901" w:rsidRPr="00854875">
        <w:fldChar w:fldCharType="end"/>
      </w:r>
      <w:r w:rsidR="00E46901" w:rsidRPr="00854875">
        <w:t xml:space="preserve">. While this study lightly addressed the effects of including recruitment variability and many studies involving MSE’s investigate different levels of recruitment error, further studies should </w:t>
      </w:r>
      <w:r w:rsidR="00C23350" w:rsidRPr="00854875">
        <w:t>investigate</w:t>
      </w:r>
      <w:r w:rsidR="00E46901" w:rsidRPr="00854875">
        <w:t xml:space="preserve"> how this may affect data collection and its quality in data-poor/-limited fisheries. </w:t>
      </w:r>
    </w:p>
    <w:p w14:paraId="7A167E55" w14:textId="481A4F47" w:rsidR="007F0FC6" w:rsidRPr="00854875" w:rsidRDefault="00E46901" w:rsidP="007F0FC6">
      <w:pPr>
        <w:spacing w:line="480" w:lineRule="auto"/>
        <w:ind w:firstLine="720"/>
        <w:jc w:val="both"/>
      </w:pPr>
      <w:r w:rsidRPr="00854875">
        <w:t>There</w:t>
      </w:r>
      <w:r w:rsidR="007F0FC6" w:rsidRPr="00854875">
        <w:t xml:space="preserve"> are many recommendations given by many authors about the ideal sample size </w:t>
      </w:r>
      <w:r w:rsidR="007F0FC6" w:rsidRPr="00854875">
        <w:fldChar w:fldCharType="begin"/>
      </w:r>
      <w:r w:rsidR="007F0FC6" w:rsidRPr="00854875">
        <w:instrText xml:space="preserve"> ADDIN ZOTERO_ITEM CSL_CITATION {"citationID":"4hINXk4Q","properties":{"formattedCitation":"(Erzini, 1990; Gerritsent and McGrath, 2007; Hordyk {\\i{}et al.}, 2015b)","plainCitation":"(Erzini, 1990; Gerritsent and McGrath, 2007; Hordyk et al., 2015b)","noteIndex":0},"citationItems":[{"id":469,"uris":["http://zotero.org/users/4993581/items/483Y7MID"],"uri":["http://zotero.org/users/4993581/items/483Y7MID"],"itemData":{"id":469,"type":"article-journal","title":"Sample size and grouping of data for length-frequency analysis","container-title":"Fisheries Research","page":"355-366","volume":"9","issue":"4","source":"Crossref","DOI":"10.1016/0165-7836(90)90053-X","ISSN":"01657836","language":"en","author":[{"family":"Erzini","given":"Karim"}],"issued":{"date-parts":[["1990",10]]}}},{"id":468,"uris":["http://zotero.org/users/4993581/items/JZJGQBCY"],"uri":["http://zotero.org/users/4993581/items/JZJGQBCY"],"itemData":{"id":468,"type":"article-journal","title":"Precision estimates and suggested sample sizes for length- frequency data","collection-title":"Fishery Bulletin","page":"116-120","volume":"105","issue":"1","author":[{"family":"Gerritsent","given":"H.D."},{"family":"McGrath","given":"D."}],"issued":{"date-parts":[["2007"]]}}},{"id":433,"uris":["http://zotero.org/users/4993581/items/39KT3S9Z"],"uri":["http://zotero.org/users/4993581/items/39KT3S9Z"],"itemData":{"id":433,"type":"article-journal","title":"A novel length-based empirical estimation method of spawning potential ratio (SPR), and tests of its performance, for small-scale, data-poor fisheries","container-title":"ICES Journal of Marine Science","page":"217-231","volume":"72","issue":"1","source":"Crossref","DOI":"10.1093/icesjms/fsu004","ISSN":"1054-3139, 1095-9289","language":"en","author":[{"family":"Hordyk","given":"A."},{"family":"Ono","given":"K."},{"family":"Valencia","given":"S."},{"family":"Loneragan","given":"N."},{"family":"Prince","given":"J."}],"issued":{"date-parts":[["2015",1,1]]}}}],"schema":"https://github.com/citation-style-language/schema/raw/master/csl-citation.json"} </w:instrText>
      </w:r>
      <w:r w:rsidR="007F0FC6" w:rsidRPr="00854875">
        <w:fldChar w:fldCharType="separate"/>
      </w:r>
      <w:r w:rsidR="007F0FC6" w:rsidRPr="00854875">
        <w:t xml:space="preserve">(Erzini, 1990; Gerritsent and McGrath, 2007; Hordyk </w:t>
      </w:r>
      <w:r w:rsidR="007F0FC6" w:rsidRPr="00854875">
        <w:rPr>
          <w:i/>
          <w:iCs/>
        </w:rPr>
        <w:t>et al.</w:t>
      </w:r>
      <w:r w:rsidR="007F0FC6" w:rsidRPr="00854875">
        <w:t>, 2015b)</w:t>
      </w:r>
      <w:r w:rsidR="007F0FC6" w:rsidRPr="00854875">
        <w:fldChar w:fldCharType="end"/>
      </w:r>
      <w:r w:rsidR="007F0FC6" w:rsidRPr="00854875">
        <w:t xml:space="preserve">, </w:t>
      </w:r>
      <w:r w:rsidRPr="00854875">
        <w:t xml:space="preserve">however </w:t>
      </w:r>
      <w:r w:rsidR="007F0FC6" w:rsidRPr="00854875">
        <w:t>the sample size is ultimately dependent on life history and the fishery selectivity.</w:t>
      </w:r>
      <w:r w:rsidR="009235D7" w:rsidRPr="00854875">
        <w:t xml:space="preserve"> </w:t>
      </w:r>
      <w:r w:rsidR="007F0FC6" w:rsidRPr="00854875">
        <w:t xml:space="preserve">Rudd and Thorson </w:t>
      </w:r>
      <w:r w:rsidR="007F0FC6" w:rsidRPr="00854875">
        <w:fldChar w:fldCharType="begin"/>
      </w:r>
      <w:r w:rsidR="007F0FC6" w:rsidRPr="00854875">
        <w:instrText xml:space="preserve"> ADDIN ZOTERO_ITEM CSL_CITATION {"citationID":"Noh4xPfH","properties":{"formattedCitation":"(Rudd and Thorson, 2018)","plainCitation":"(Rudd and Thorson, 2018)","dontUpdate":true,"noteIndex":0},"citationItems":[{"id":397,"uris":["http://zotero.org/users/4993581/items/AY3YRFFU"],"uri":["http://zotero.org/users/4993581/items/AY3YRFFU"],"itemData":{"id":397,"type":"article-journal","title":"Accounting for variable recruitment and fishing mortality in length-based stock assessments for data-limited fisheries","container-title":"Canadian Journal of Fisheries and Aquatic Sciences","page":"1019-1035","volume":"75","issue":"7","source":"Crossref","abstract":"In ﬁsheries with limited capacity for monitoring, it is often easier to collect length measurements from ﬁshery catch than quantify total catch. Conventional stock assessment tools that rely on length measurements without total catch do not directly account for variable ﬁshing mortality and recruitment over time. However, this equilibrium assumption is likely violated in almost every ﬁshery, degrading estimation performance. We developed an extension of length-only approaches to account for time-varying recruitment and ﬁshing mortality. This Length-based Integrated Mixed Effects (LIME) method at a minimum requires a single year of length data and basic biological information but can ﬁt to multiple years of length data, catch, and an abundance index if available. We use simulation testing to demonstrate that LIME can estimate how much ﬁshing has reduced spawning output in the most recent year across a variety of scenarios for recruitment and ﬁshing mortality. LIME improves data-limited ﬁsheries stock assessments by its ﬂexibility to incorporate additional years or types of data if available and obviates the need for equilibrium assumptions.","DOI":"10.1139/cjfas-2017-0143","ISSN":"0706-652X, 1205-7533","language":"en","author":[{"family":"Rudd","given":"Merrill B."},{"family":"Thorson","given":"James T."}],"issued":{"date-parts":[["2018",7]]}}}],"schema":"https://github.com/citation-style-language/schema/raw/master/csl-citation.json"} </w:instrText>
      </w:r>
      <w:r w:rsidR="007F0FC6" w:rsidRPr="00854875">
        <w:fldChar w:fldCharType="separate"/>
      </w:r>
      <w:r w:rsidR="007F0FC6" w:rsidRPr="00854875">
        <w:t>(2018)</w:t>
      </w:r>
      <w:r w:rsidR="007F0FC6" w:rsidRPr="00854875">
        <w:fldChar w:fldCharType="end"/>
      </w:r>
      <w:r w:rsidR="007F0FC6" w:rsidRPr="00854875">
        <w:t xml:space="preserve"> stated that the accuracy in stock status estimates is more likely improved with more data types rather than increasing sample size. Adding more data types is generally not realistic in data-limited areas as only a limited amount of data is usually collected. Ono et al. </w:t>
      </w:r>
      <w:r w:rsidR="007F0FC6" w:rsidRPr="00854875">
        <w:fldChar w:fldCharType="begin"/>
      </w:r>
      <w:r w:rsidR="007F0FC6" w:rsidRPr="00854875">
        <w:instrText xml:space="preserve"> ADDIN ZOTERO_ITEM CSL_CITATION {"citationID":"6Bc3XoBU","properties":{"formattedCitation":"(Ono {\\i{}et al.}, 2015)","plainCitation":"(Ono et al., 2015)","dontUpdate":true,"noteIndex":0},"citationItems":[{"id":471,"uris":["http://zotero.org/users/4993581/items/A9RI78QF"],"uri":["http://zotero.org/users/4993581/items/A9RI78QF"],"itemData":{"id":471,"type":"article-journal","title":"The importance of length and age composition data in statistical age-structured models for marine species","container-title":"ICES Journal of Marine Science","page":"31-43","volume":"72","issue":"1","source":"Crossref","DOI":"10.1093/icesjms/fsu007","ISSN":"1054-3139, 1095-9289","language":"en","author":[{"family":"Ono","given":"K."},{"family":"Licandeo","given":"R."},{"family":"Muradian","given":"M. L."},{"family":"Cunningham","given":"C. J."},{"family":"Anderson","given":"S. C."},{"family":"Hurtado-Ferro","given":"F."},{"family":"Johnson","given":"K. F."},{"family":"McGilliard","given":"C. R."},{"family":"Monnahan","given":"C. C."},{"family":"Szuwalski","given":"C. S."},{"family":"Valero","given":"J. L."},{"family":"Vert-Pre","given":"K. A."},{"family":"Whitten","given":"A. R."},{"family":"Punt","given":"A. E."}],"issued":{"date-parts":[["2015",1,1]]}}}],"schema":"https://github.com/citation-style-language/schema/raw/master/csl-citation.json"} </w:instrText>
      </w:r>
      <w:r w:rsidR="007F0FC6" w:rsidRPr="00854875">
        <w:fldChar w:fldCharType="separate"/>
      </w:r>
      <w:r w:rsidR="007F0FC6" w:rsidRPr="00854875">
        <w:t>(2015)</w:t>
      </w:r>
      <w:r w:rsidR="007F0FC6" w:rsidRPr="00854875">
        <w:fldChar w:fldCharType="end"/>
      </w:r>
      <w:r w:rsidR="007F0FC6" w:rsidRPr="00854875">
        <w:t xml:space="preserve"> </w:t>
      </w:r>
      <w:r w:rsidR="009235D7" w:rsidRPr="00854875">
        <w:t>found</w:t>
      </w:r>
      <w:r w:rsidR="007F0FC6" w:rsidRPr="00854875">
        <w:t xml:space="preserve"> that infrequent sampling over a longer period was more informative than frequent surveys covering a shorter period. </w:t>
      </w:r>
      <w:r w:rsidR="009235D7" w:rsidRPr="00854875">
        <w:t xml:space="preserve">Additionally, in data-limited areas, fisheries also may use total catch and might not take number of individuals of a certain species into account. This scenario could be simulated in a future study where a certain tonnage is given, and then the number of individuals would depend on tonnage rather than giving a set number to the IBM. </w:t>
      </w:r>
      <w:r w:rsidR="007F0FC6" w:rsidRPr="00854875">
        <w:t>Therefore, the sampling amount and time period are significant</w:t>
      </w:r>
      <w:r w:rsidR="009235D7" w:rsidRPr="00854875">
        <w:t xml:space="preserve"> especially</w:t>
      </w:r>
      <w:r w:rsidR="007F0FC6" w:rsidRPr="00854875">
        <w:t xml:space="preserve"> in data-limited areas. To implement these concerns, future analyses could look at the significance of sampling schemes and investigate how sampling time periods affect the quality of the stock assessments. </w:t>
      </w:r>
    </w:p>
    <w:p w14:paraId="3EFD0CB7" w14:textId="54C22CDF" w:rsidR="00501648" w:rsidRPr="00854875" w:rsidRDefault="00501648" w:rsidP="00501648">
      <w:pPr>
        <w:spacing w:line="480" w:lineRule="auto"/>
        <w:ind w:firstLine="720"/>
        <w:jc w:val="both"/>
      </w:pPr>
      <w:r w:rsidRPr="00854875">
        <w:t xml:space="preserve">It should also be considered that length frequency data obtained from tropical data-poor/-limited fisheries are often strongly biased due to gear selectivity. The data generation of our simulation study, based on the assumption of asymptotic selectivity, is thus most often not reflecting conditions of tropical multi-gear fisheries and the size composition of the catch may </w:t>
      </w:r>
      <w:r w:rsidRPr="00854875">
        <w:lastRenderedPageBreak/>
        <w:t xml:space="preserve">rather reflect a mix of sizes due to a mix of gears used for the fishing. Ideally, the selection characteristics of the gear(s) should be known prior to any length frequency analysis and (if possible) catch length frequency data should first be reconstructed based on the selectivity features of the gear. A study by Pons et al. </w:t>
      </w:r>
      <w:r w:rsidRPr="00854875">
        <w:fldChar w:fldCharType="begin"/>
      </w:r>
      <w:r w:rsidR="00884BD1" w:rsidRPr="00854875">
        <w:instrText xml:space="preserve"> ADDIN ZOTERO_ITEM CSL_CITATION {"citationID":"1EX5Dle8","properties":{"formattedCitation":"(Pons {\\i{}et al.}, 2019)","plainCitation":"(Pons et al., 2019)","dontUpdate":true,"noteIndex":0},"citationItems":[{"id":630,"uris":["http://zotero.org/users/4993581/items/NI2IFCF4"],"uri":["http://zotero.org/users/4993581/items/NI2IFCF4"],"itemData":{"id":630,"type":"article-journal","title":"Performance of length-based data-limited methods in a multifleet context: application to small tunas, mackerels, and bonitos in the Atlantic Ocean","container-title":"ICES Journal of Marine Science","source":"Crossref","URL":"https://academic.oup.com/icesjms/advance-article/doi/10.1093/icesjms/fsz004/5307953","DOI":"10.1093/icesjms/fsz004","ISSN":"1054-3139, 1095-9289","shortTitle":"Performance of length-based data-limited methods in a multifleet context","language":"en","author":[{"family":"Pons","given":"Maite"},{"family":"Kell","given":"Laurence"},{"family":"Rudd","given":"Merrill B"},{"family":"Cope","given":"Jason M"},{"family":"Lucena Frédou","given":"Flávia"},{"literal":"Handling editor: Emory Anderson"}],"issued":{"date-parts":[["2019",2,6]]},"accessed":{"date-parts":[["2019",3,7]]}}}],"schema":"https://github.com/citation-style-language/schema/raw/master/csl-citation.json"} </w:instrText>
      </w:r>
      <w:r w:rsidRPr="00854875">
        <w:fldChar w:fldCharType="separate"/>
      </w:r>
      <w:r w:rsidRPr="00854875">
        <w:t>(2019)</w:t>
      </w:r>
      <w:r w:rsidRPr="00854875">
        <w:fldChar w:fldCharType="end"/>
      </w:r>
      <w:r w:rsidRPr="00854875">
        <w:t xml:space="preserve"> </w:t>
      </w:r>
      <w:r w:rsidR="00EF453A" w:rsidRPr="00854875">
        <w:t xml:space="preserve">investigated the influence of different gear selectivity from multiple fleets on length composition data of scombrids in the Atlantic Ocean, however it would still be worth investigating gear selectivity influences in length data from tropical fisheries and assess the sensitivities of </w:t>
      </w:r>
      <w:r w:rsidR="00585FAE" w:rsidRPr="00854875">
        <w:t>these</w:t>
      </w:r>
      <w:r w:rsidR="00EF453A" w:rsidRPr="00854875">
        <w:t xml:space="preserve"> length-based methods. </w:t>
      </w:r>
      <w:commentRangeEnd w:id="10"/>
      <w:r w:rsidR="00F73583" w:rsidRPr="00854875">
        <w:rPr>
          <w:rStyle w:val="CommentReference"/>
        </w:rPr>
        <w:commentReference w:id="10"/>
      </w:r>
    </w:p>
    <w:p w14:paraId="27FA74C1" w14:textId="2F609933" w:rsidR="007F0FC6" w:rsidRPr="00854875" w:rsidRDefault="007F0FC6" w:rsidP="007F0FC6">
      <w:pPr>
        <w:spacing w:line="480" w:lineRule="auto"/>
        <w:ind w:firstLine="720"/>
        <w:jc w:val="both"/>
      </w:pPr>
      <w:r w:rsidRPr="00854875">
        <w:t xml:space="preserve">The study gives insight on which length-based methods and tools worked the best in certain scenarios commonly seen in fisheries. Collecting time series of historical catch, catch per unit of effort trends, or age structure information is challenging in data-limited fisheries, and thus scientists resort to size composition data </w:t>
      </w:r>
      <w:r w:rsidRPr="00854875">
        <w:fldChar w:fldCharType="begin"/>
      </w:r>
      <w:r w:rsidRPr="00854875">
        <w:instrText xml:space="preserve"> ADDIN ZOTERO_ITEM CSL_CITATION {"citationID":"9o3KTbvM","properties":{"formattedCitation":"(Maunder and Punt, 2013)","plainCitation":"(Maunder and Punt, 2013)","noteIndex":0},"citationItems":[{"id":400,"uris":["http://zotero.org/users/4993581/items/YD9AH8YC"],"uri":["http://zotero.org/users/4993581/items/YD9AH8YC"],"itemData":{"id":400,"type":"article-journal","title":"A review of integrated analysis in fisheries stock assessment","container-title":"Fisheries Research","page":"61-74","volume":"142","source":"Crossref","abstract":"Limited data, and the requirement to provide science-based advice for exploited populations, have led to the development of statistical methods that combine several sources of information into a single analysis. This approach, “integrated analysis”, was ﬁrst formulated by Fournier and Archibald in 1982. Contemporary use of integrated analysis involves using all available data, in as raw a form as appropriate, in a single analysis. Analyses that were traditionally carried out independently are now conducted simultaneously through likelihood functions that include multiple data sources. For example, the traditional analysis of converting catch-at-length data into catch-at-age data for use in an age-structured population dynamics models can be avoided by including the basic data used in this conversion, length-frequency and conditional age-at-length data, in the likelihood function. This allows for consistency in assumptions and permits the uncertainty associated with both data sources to be propagated to ﬁnal model outputs, such as catch limits under harvest control rules. The development of the AD Model Builder software has greatly facilitated the use of integrated analyses, and there are now several general stock assessment models (e.g., Stock Synthesis) that allow many data types and model assumptions to be analyzed simultaneously. In this paper, we deﬁne integrated analysis, describe its history and development, give several examples, and describe the advantages of and problems with integrated analysis.","DOI":"10.1016/j.fishres.2012.07.025","ISSN":"01657836","language":"en","author":[{"family":"Maunder","given":"Mark N."},{"family":"Punt","given":"André E."}],"issued":{"date-parts":[["2013",5]]}}}],"schema":"https://github.com/citation-style-language/schema/raw/master/csl-citation.json"} </w:instrText>
      </w:r>
      <w:r w:rsidRPr="00854875">
        <w:fldChar w:fldCharType="separate"/>
      </w:r>
      <w:r w:rsidRPr="00854875">
        <w:t>(Maunder and Punt, 2013)</w:t>
      </w:r>
      <w:r w:rsidRPr="00854875">
        <w:fldChar w:fldCharType="end"/>
      </w:r>
      <w:r w:rsidRPr="00854875">
        <w:t>. However, many population and fishery processes contribute to the shape of size composition data, leading to more uncertainty in stock assessment estimates when that data is available without auxiliary information. Additionally, many population dynamic processes are not well understood in these areas, and stock assessment methods that can capture these dynamics are required. Simulation testing, such as a performance evaluation, is even more essential in data-poor</w:t>
      </w:r>
      <w:r w:rsidR="001C7252" w:rsidRPr="00854875">
        <w:t>/-limited</w:t>
      </w:r>
      <w:r w:rsidRPr="00854875">
        <w:t xml:space="preserve"> areas as stock assessment scientists and manager need to understand the degree of error in estimating stock status and population dynamics. Evaluation of the length-based methods and tools in different scenarios thus helps determine which methods and tools work best in certain situations. Understanding how different dynamics affect these methods and tools are also essential in the development of new approaches as it highlights the weaknesses of the current methods.</w:t>
      </w:r>
    </w:p>
    <w:p w14:paraId="4F6BA10D" w14:textId="209042E8" w:rsidR="008F0F4B" w:rsidRPr="00854875" w:rsidRDefault="007F0FC6" w:rsidP="002B13F7">
      <w:pPr>
        <w:spacing w:line="480" w:lineRule="auto"/>
        <w:ind w:firstLine="720"/>
        <w:jc w:val="both"/>
      </w:pPr>
      <w:r w:rsidRPr="00854875">
        <w:t xml:space="preserve">The use of multiple assessment methods with varying assumptions and outputs is ideal for stock assessments, e.g. an ensemble model </w:t>
      </w:r>
      <w:r w:rsidRPr="00854875">
        <w:fldChar w:fldCharType="begin"/>
      </w:r>
      <w:r w:rsidRPr="00854875">
        <w:instrText xml:space="preserve"> ADDIN ZOTERO_ITEM CSL_CITATION {"citationID":"cmdTsKJ3","properties":{"formattedCitation":"(Anderson {\\i{}et al.}, 2017)","plainCitation":"(Anderson et al., 2017)","noteIndex":0},"citationItems":[{"id":626,"uris":["http://zotero.org/users/4993581/items/8TIB7SIC"],"uri":["http://zotero.org/users/4993581/items/8TIB7SIC"],"itemData":{"id":626,"type":"article-journal","title":"Improving estimates of population status and trend with superensemble models","container-title":"Fish and Fisheries","page":"732-741","volume":"18","issue":"4","source":"Crossref","DOI":"10.1111/faf.12200","ISSN":"14672960","language":"en","author":[{"family":"Anderson","given":"Sean C"},{"family":"Cooper","given":"Andrew B"},{"family":"Jensen","given":"Olaf P"},{"family":"Minto","given":"Cóilín"},{"family":"Thorson","given":"James T"},{"family":"Walsh","given":"Jessica C"},{"family":"Afflerbach","given":"Jamie"},{"family":"Dickey-Collas","given":"Mark"},{"family":"Kleisner","given":"Kristin M"},{"family":"Longo","given":"Catherine"},{"family":"Osio","given":"Giacomo Chato"},{"family":"Ovando","given":"Daniel"},{"family":"Mosqueira","given":"Iago"},{"family":"Rosenberg","given":"Andrew A"},{"family":"Selig","given":"Elizabeth R"}],"issued":{"date-parts":[["2017",7]]}}}],"schema":"https://github.com/citation-style-language/schema/raw/master/csl-citation.json"} </w:instrText>
      </w:r>
      <w:r w:rsidRPr="00854875">
        <w:fldChar w:fldCharType="separate"/>
      </w:r>
      <w:r w:rsidRPr="00854875">
        <w:t xml:space="preserve">(Anderson </w:t>
      </w:r>
      <w:r w:rsidRPr="00854875">
        <w:rPr>
          <w:i/>
          <w:iCs/>
        </w:rPr>
        <w:t>et al.</w:t>
      </w:r>
      <w:r w:rsidRPr="00854875">
        <w:t>, 2017)</w:t>
      </w:r>
      <w:r w:rsidRPr="00854875">
        <w:fldChar w:fldCharType="end"/>
      </w:r>
      <w:r w:rsidRPr="00854875">
        <w:t xml:space="preserve">. It is also important to keep </w:t>
      </w:r>
      <w:r w:rsidRPr="00854875">
        <w:lastRenderedPageBreak/>
        <w:t xml:space="preserve">collecting additional data required for a more comprehensive stock assessment. While assessments based on length data alone have high uncertainty, length-based methods for data-limited fisheries are important in providing an initial estimate of stock status to inform management. Thus, the assumptions and sensitivities of each of the methods must be considered when interpreting the results. Length-based methods should also be used carefully as length compositions are often not representative of the whole stock </w:t>
      </w:r>
      <w:r w:rsidRPr="00854875">
        <w:fldChar w:fldCharType="begin"/>
      </w:r>
      <w:r w:rsidRPr="00854875">
        <w:instrText xml:space="preserve"> ADDIN ZOTERO_ITEM CSL_CITATION {"citationID":"lNteXe8d","properties":{"formattedCitation":"(Hilborn and Walters, 2015)","plainCitation":"(Hilborn and Walters, 2015)","noteIndex":0},"citationItems":[{"id":473,"uris":["http://zotero.org/users/4993581/items/F5PYW4PD"],"uri":["http://zotero.org/users/4993581/items/F5PYW4PD"],"itemData":{"id":473,"type":"book","title":"Quantitative fisheries stock assessment: choice, dynamics and uncertainty","publisher":"Springer","publisher-place":"Dordrecht","number-of-pages":"570","source":"Gemeinsamer Bibliotheksverbund ISBN","event-place":"Dordrecht","ISBN":"978-1-4020-1845-9","note":"OCLC: 935920755","shortTitle":"Quantitative fisheries stock assessment","language":"eng","author":[{"family":"Hilborn","given":"Ray"},{"family":"Walters","given":"Carl J."}],"issued":{"date-parts":[["2015"]]}}}],"schema":"https://github.com/citation-style-language/schema/raw/master/csl-citation.json"} </w:instrText>
      </w:r>
      <w:r w:rsidRPr="00854875">
        <w:fldChar w:fldCharType="separate"/>
      </w:r>
      <w:r w:rsidRPr="00854875">
        <w:t>(Hilborn and Walters, 2015)</w:t>
      </w:r>
      <w:r w:rsidRPr="00854875">
        <w:fldChar w:fldCharType="end"/>
      </w:r>
      <w:r w:rsidRPr="00854875">
        <w:t>. These methods can be used for short-term assessments in data-limited fisheries to provide a cost-effective starting point to later begin long-term processes of data collection, assessment, and management.</w:t>
      </w:r>
    </w:p>
    <w:p w14:paraId="5C32C1CF" w14:textId="77777777" w:rsidR="00DF177B" w:rsidRPr="00854875" w:rsidRDefault="007F0FC6" w:rsidP="002B13F7">
      <w:pPr>
        <w:pStyle w:val="ListParagraph"/>
        <w:numPr>
          <w:ilvl w:val="0"/>
          <w:numId w:val="5"/>
        </w:numPr>
        <w:spacing w:line="480" w:lineRule="auto"/>
        <w:ind w:left="360"/>
        <w:jc w:val="both"/>
        <w:rPr>
          <w:rFonts w:ascii="Times New Roman" w:hAnsi="Times New Roman" w:cs="Times New Roman"/>
          <w:sz w:val="28"/>
        </w:rPr>
      </w:pPr>
      <w:r w:rsidRPr="00854875">
        <w:rPr>
          <w:rFonts w:ascii="Times New Roman" w:hAnsi="Times New Roman" w:cs="Times New Roman"/>
          <w:sz w:val="28"/>
        </w:rPr>
        <w:t xml:space="preserve"> </w:t>
      </w:r>
      <w:r w:rsidR="00495E8D" w:rsidRPr="00854875">
        <w:rPr>
          <w:rFonts w:ascii="Times New Roman" w:hAnsi="Times New Roman" w:cs="Times New Roman"/>
          <w:sz w:val="28"/>
        </w:rPr>
        <w:t>Acknowledgements</w:t>
      </w:r>
    </w:p>
    <w:p w14:paraId="5B5AAAE6" w14:textId="2D0B5E37" w:rsidR="00495E8D" w:rsidRPr="00854875" w:rsidRDefault="00495E8D" w:rsidP="00DF177B">
      <w:pPr>
        <w:spacing w:line="480" w:lineRule="auto"/>
        <w:ind w:left="360"/>
        <w:jc w:val="both"/>
        <w:rPr>
          <w:sz w:val="28"/>
        </w:rPr>
      </w:pPr>
      <w:r w:rsidRPr="00854875">
        <w:rPr>
          <w:sz w:val="28"/>
        </w:rPr>
        <w:br w:type="page"/>
      </w:r>
    </w:p>
    <w:p w14:paraId="10DFFD74" w14:textId="13FCFADA" w:rsidR="00495E8D" w:rsidRPr="00854875" w:rsidRDefault="00495E8D" w:rsidP="007F0FC6">
      <w:pPr>
        <w:pStyle w:val="ListParagraph"/>
        <w:numPr>
          <w:ilvl w:val="0"/>
          <w:numId w:val="5"/>
        </w:numPr>
        <w:spacing w:line="480" w:lineRule="auto"/>
        <w:ind w:left="360"/>
        <w:jc w:val="both"/>
        <w:rPr>
          <w:rFonts w:ascii="Times New Roman" w:hAnsi="Times New Roman" w:cs="Times New Roman"/>
          <w:sz w:val="28"/>
        </w:rPr>
      </w:pPr>
      <w:r w:rsidRPr="00854875">
        <w:rPr>
          <w:rFonts w:ascii="Times New Roman" w:hAnsi="Times New Roman" w:cs="Times New Roman"/>
          <w:sz w:val="28"/>
        </w:rPr>
        <w:lastRenderedPageBreak/>
        <w:t>References</w:t>
      </w:r>
    </w:p>
    <w:p w14:paraId="4704926B" w14:textId="0AED0410" w:rsidR="00884BD1" w:rsidRPr="00854875" w:rsidRDefault="00884BD1" w:rsidP="00884BD1">
      <w:pPr>
        <w:pStyle w:val="Bibliography"/>
        <w:spacing w:line="480" w:lineRule="auto"/>
      </w:pPr>
      <w:r w:rsidRPr="00854875">
        <w:fldChar w:fldCharType="begin"/>
      </w:r>
      <w:r w:rsidRPr="00854875">
        <w:instrText xml:space="preserve"> ADDIN ZOTERO_BIBL {"uncited":[],"omitted":[],"custom":[]} CSL_BIBLIOGRAPHY </w:instrText>
      </w:r>
      <w:r w:rsidRPr="00854875">
        <w:fldChar w:fldCharType="separate"/>
      </w:r>
      <w:r w:rsidRPr="00854875">
        <w:t xml:space="preserve">Anderson, S. C., Cooper, A. B., Jensen, O. P., Minto, C., Thorson, J. T., Walsh, J. C., Afflerbach, J., </w:t>
      </w:r>
      <w:r w:rsidR="00074489" w:rsidRPr="00854875">
        <w:rPr>
          <w:iCs/>
        </w:rPr>
        <w:t>Dickey-Collas, M., Kleisner, K. M., Longo, C., Osio, G. C., Ovando, D., Mosqueira, I., Rosenberg, A. A., and Selig, E.R</w:t>
      </w:r>
      <w:r w:rsidRPr="00854875">
        <w:rPr>
          <w:i/>
          <w:iCs/>
        </w:rPr>
        <w:t>.</w:t>
      </w:r>
      <w:r w:rsidRPr="00854875">
        <w:t xml:space="preserve"> 2017. Improving estimates of population status and trend with superensemble models. Fish and Fisheries, 18: 732–741.</w:t>
      </w:r>
    </w:p>
    <w:p w14:paraId="1571F554" w14:textId="77777777" w:rsidR="00884BD1" w:rsidRPr="00854875" w:rsidRDefault="00884BD1" w:rsidP="00884BD1">
      <w:pPr>
        <w:pStyle w:val="Bibliography"/>
        <w:spacing w:line="480" w:lineRule="auto"/>
      </w:pPr>
      <w:r w:rsidRPr="00854875">
        <w:t>Ault, J., Bohnsack, J., and Meester, G. 1998. A Retrospective (1979-1996) Multispecies Assessment of Coral Reef Fish Stocks in the Florida Keys. Fishery Bulletin- National Oceanic and Atmospheric Administration, 96: 395–414.</w:t>
      </w:r>
    </w:p>
    <w:p w14:paraId="4FDD64EA" w14:textId="77777777" w:rsidR="00884BD1" w:rsidRPr="00854875" w:rsidRDefault="00884BD1" w:rsidP="00884BD1">
      <w:pPr>
        <w:pStyle w:val="Bibliography"/>
        <w:spacing w:line="480" w:lineRule="auto"/>
      </w:pPr>
      <w:r w:rsidRPr="00854875">
        <w:t>Ault, J. S., Smith, S. G., Luo, J., Monaco, M. E., and Appeldoorn, R. S. 2008. Length-based assessment of sustainability benchmarks for coral reef fishes in Puerto Rico. Environmental Conservation, 35: 221.</w:t>
      </w:r>
    </w:p>
    <w:p w14:paraId="7B755732" w14:textId="340345B0" w:rsidR="00884BD1" w:rsidRPr="00854875" w:rsidRDefault="00884BD1" w:rsidP="00884BD1">
      <w:pPr>
        <w:pStyle w:val="Bibliography"/>
        <w:spacing w:line="480" w:lineRule="auto"/>
      </w:pPr>
      <w:r w:rsidRPr="00854875">
        <w:t xml:space="preserve">Ault, J. S., Smith, S. G., Bohnsack, J. A., Luo, J., Stevens, M. H., DiNardo, G. T., Johnson, M. W., </w:t>
      </w:r>
      <w:r w:rsidR="002B2E23" w:rsidRPr="00854875">
        <w:rPr>
          <w:iCs/>
        </w:rPr>
        <w:t>and Bryan, D. R</w:t>
      </w:r>
      <w:r w:rsidRPr="00854875">
        <w:rPr>
          <w:i/>
          <w:iCs/>
        </w:rPr>
        <w:t>.</w:t>
      </w:r>
      <w:r w:rsidRPr="00854875">
        <w:t xml:space="preserve"> 2018. Length-based risk analysis for assessing sustainability of data-limited tropical reef ﬁsheries: 16.</w:t>
      </w:r>
    </w:p>
    <w:p w14:paraId="5F9F1279" w14:textId="291EDADE" w:rsidR="00884BD1" w:rsidRPr="00854875" w:rsidRDefault="00884BD1" w:rsidP="00884BD1">
      <w:pPr>
        <w:pStyle w:val="Bibliography"/>
        <w:spacing w:line="480" w:lineRule="auto"/>
      </w:pPr>
      <w:r w:rsidRPr="00854875">
        <w:t xml:space="preserve">Beverton, R. J. H., and Holt, S. J. 1993. On the </w:t>
      </w:r>
      <w:r w:rsidR="00E87FAB" w:rsidRPr="00854875">
        <w:t>d</w:t>
      </w:r>
      <w:r w:rsidRPr="00854875">
        <w:t xml:space="preserve">ynamics of </w:t>
      </w:r>
      <w:r w:rsidR="00E87FAB" w:rsidRPr="00854875">
        <w:t>e</w:t>
      </w:r>
      <w:r w:rsidRPr="00854875">
        <w:t xml:space="preserve">xploited </w:t>
      </w:r>
      <w:r w:rsidR="00E87FAB" w:rsidRPr="00854875">
        <w:t>f</w:t>
      </w:r>
      <w:r w:rsidRPr="00854875">
        <w:t xml:space="preserve">ish </w:t>
      </w:r>
      <w:r w:rsidR="00E87FAB" w:rsidRPr="00854875">
        <w:t>p</w:t>
      </w:r>
      <w:r w:rsidRPr="00854875">
        <w:t>opulations. Springer Netherlands, Dordrecht. http://link.springer.com/10.1007/978-94-011-2106-4.</w:t>
      </w:r>
    </w:p>
    <w:p w14:paraId="749488CA" w14:textId="0F55C64F" w:rsidR="00884BD1" w:rsidRPr="00854875" w:rsidRDefault="00884BD1" w:rsidP="00884BD1">
      <w:pPr>
        <w:pStyle w:val="Bibliography"/>
        <w:spacing w:line="480" w:lineRule="auto"/>
      </w:pPr>
      <w:r w:rsidRPr="00854875">
        <w:t>Bystrom, A. 2016. Análisis de características biológico-pesqueras del pargo manchado (</w:t>
      </w:r>
      <w:r w:rsidRPr="00854875">
        <w:rPr>
          <w:i/>
        </w:rPr>
        <w:t>Lutjanus guttatus</w:t>
      </w:r>
      <w:r w:rsidRPr="00854875">
        <w:t xml:space="preserve"> (Steindachner, 1869)</w:t>
      </w:r>
      <w:r w:rsidR="00782ED8" w:rsidRPr="00854875">
        <w:t>)</w:t>
      </w:r>
      <w:r w:rsidRPr="00854875">
        <w:t xml:space="preserve"> y tendencias socio-ecológicas de la pesca artesanal con líneas de fondo en el distrito de Bejuco, Pacífico de Costa Rica. Universidad Estatal a Distancia, San Jose, Costa Rica.</w:t>
      </w:r>
    </w:p>
    <w:p w14:paraId="0150AF9D" w14:textId="77777777" w:rsidR="00884BD1" w:rsidRPr="00854875" w:rsidRDefault="00884BD1" w:rsidP="00884BD1">
      <w:pPr>
        <w:pStyle w:val="Bibliography"/>
        <w:spacing w:line="480" w:lineRule="auto"/>
      </w:pPr>
      <w:r w:rsidRPr="00854875">
        <w:t>Cadrin, S. X., and Dickey-Collas, M. 2015. Stock assessment methods for sustainable fisheries. ICES Journal of Marine Science, 72: 1–6.</w:t>
      </w:r>
    </w:p>
    <w:p w14:paraId="0F6DC1D3" w14:textId="77777777" w:rsidR="00884BD1" w:rsidRPr="00854875" w:rsidRDefault="00884BD1" w:rsidP="00884BD1">
      <w:pPr>
        <w:pStyle w:val="Bibliography"/>
        <w:spacing w:line="480" w:lineRule="auto"/>
      </w:pPr>
      <w:r w:rsidRPr="00854875">
        <w:t xml:space="preserve">Cao, J., Guan, W., Truesdell, S., Chen, Y., and Tian, S. 2016. An individual-based probabilistic </w:t>
      </w:r>
      <w:r w:rsidRPr="00854875">
        <w:lastRenderedPageBreak/>
        <w:t>model for simulating fisheries population dynamics. Aquaculture and Fisheries, 1: 34–40.</w:t>
      </w:r>
    </w:p>
    <w:p w14:paraId="00B18071" w14:textId="77777777" w:rsidR="00884BD1" w:rsidRPr="00854875" w:rsidRDefault="00884BD1" w:rsidP="00884BD1">
      <w:pPr>
        <w:pStyle w:val="Bibliography"/>
        <w:spacing w:line="480" w:lineRule="auto"/>
      </w:pPr>
      <w:r w:rsidRPr="00854875">
        <w:t xml:space="preserve">Clark, W. G. 2002. </w:t>
      </w:r>
      <w:r w:rsidRPr="00854875">
        <w:rPr>
          <w:i/>
          <w:iCs/>
        </w:rPr>
        <w:t>F</w:t>
      </w:r>
      <w:r w:rsidRPr="00854875">
        <w:rPr>
          <w:vertAlign w:val="subscript"/>
        </w:rPr>
        <w:t>35%</w:t>
      </w:r>
      <w:r w:rsidRPr="00854875">
        <w:t xml:space="preserve"> Revisited Ten Years Later. North American Journal of Fisheries Management, 22: 251–257.</w:t>
      </w:r>
    </w:p>
    <w:p w14:paraId="3499244A" w14:textId="77777777" w:rsidR="00884BD1" w:rsidRPr="00854875" w:rsidRDefault="00884BD1" w:rsidP="00884BD1">
      <w:pPr>
        <w:pStyle w:val="Bibliography"/>
        <w:spacing w:line="480" w:lineRule="auto"/>
      </w:pPr>
      <w:r w:rsidRPr="00854875">
        <w:t>Dowling, N. A., Dichmont, C. M., Haddon, M., Smith, D. C., Smith, A. D. M., and Sainsbury, K. 2015. Guidelines for developing formal harvest strategies for data-poor species and fisheries. Fisheries Research, 171: 130–140.</w:t>
      </w:r>
    </w:p>
    <w:p w14:paraId="7211F3AD" w14:textId="77777777" w:rsidR="00884BD1" w:rsidRPr="00854875" w:rsidRDefault="00884BD1" w:rsidP="00884BD1">
      <w:pPr>
        <w:pStyle w:val="Bibliography"/>
        <w:spacing w:line="480" w:lineRule="auto"/>
      </w:pPr>
      <w:r w:rsidRPr="00854875">
        <w:t>Ehrhardt, N. M., and Ault, J. S. 1992. Analysis of two length-based mortality models applied to bounded catch length frequencies. Transactions of the American Fisheries Society, 121: 115–122.</w:t>
      </w:r>
    </w:p>
    <w:p w14:paraId="35BE17CE" w14:textId="77777777" w:rsidR="00884BD1" w:rsidRPr="00854875" w:rsidRDefault="00884BD1" w:rsidP="00884BD1">
      <w:pPr>
        <w:pStyle w:val="Bibliography"/>
        <w:spacing w:line="480" w:lineRule="auto"/>
      </w:pPr>
      <w:r w:rsidRPr="00854875">
        <w:t>Erzini, K. 1990. Sample size and grouping of data for length-frequency analysis. Fisheries Research, 9: 355–366.</w:t>
      </w:r>
    </w:p>
    <w:p w14:paraId="58A3F94D" w14:textId="77777777" w:rsidR="00884BD1" w:rsidRPr="00854875" w:rsidRDefault="00884BD1" w:rsidP="00884BD1">
      <w:pPr>
        <w:pStyle w:val="Bibliography"/>
        <w:spacing w:line="480" w:lineRule="auto"/>
      </w:pPr>
      <w:r w:rsidRPr="00854875">
        <w:t>Gerritsent, H. D., and McGrath, D. 2007. Precision estimates and suggested sample sizes for length- frequency data, 105: 116–120.</w:t>
      </w:r>
    </w:p>
    <w:p w14:paraId="259FD30B" w14:textId="77777777" w:rsidR="00884BD1" w:rsidRPr="00854875" w:rsidRDefault="00884BD1" w:rsidP="00884BD1">
      <w:pPr>
        <w:pStyle w:val="Bibliography"/>
        <w:spacing w:line="480" w:lineRule="auto"/>
      </w:pPr>
      <w:r w:rsidRPr="00854875">
        <w:t>Haddon, M. 2001. Modelling and quantitative methods in fisheries. Chapman &amp; Hall/CRC, Boca Raton, Fla. 406 pp.</w:t>
      </w:r>
    </w:p>
    <w:p w14:paraId="7F701F30" w14:textId="502549C7" w:rsidR="00884BD1" w:rsidRPr="00854875" w:rsidRDefault="00884BD1" w:rsidP="00884BD1">
      <w:pPr>
        <w:pStyle w:val="Bibliography"/>
        <w:spacing w:line="480" w:lineRule="auto"/>
      </w:pPr>
      <w:r w:rsidRPr="00854875">
        <w:t>Heemstra, P. C., and Randall, J. E. 1993. Groupers of the world (family Serranidae, subfamily Epinephelinae).</w:t>
      </w:r>
      <w:r w:rsidR="00AF6503" w:rsidRPr="00854875">
        <w:t xml:space="preserve"> An annoted and illustrated catalogue of the grouper, rockcod, hind, coral grouper, and lyretail species known to date.</w:t>
      </w:r>
      <w:r w:rsidRPr="00854875">
        <w:t xml:space="preserve"> </w:t>
      </w:r>
      <w:r w:rsidRPr="00854875">
        <w:rPr>
          <w:i/>
          <w:iCs/>
        </w:rPr>
        <w:t>In</w:t>
      </w:r>
      <w:r w:rsidRPr="00854875">
        <w:t xml:space="preserve"> FAO Species Catalogue, p. 125. Rome.</w:t>
      </w:r>
    </w:p>
    <w:p w14:paraId="0B697E9C" w14:textId="183B545A" w:rsidR="00884BD1" w:rsidRPr="00854875" w:rsidRDefault="00884BD1" w:rsidP="00884BD1">
      <w:pPr>
        <w:pStyle w:val="Bibliography"/>
        <w:spacing w:line="480" w:lineRule="auto"/>
      </w:pPr>
      <w:r w:rsidRPr="00854875">
        <w:t xml:space="preserve">Hicks, C. C., and McClanahan, T. R. 2012. Assessing </w:t>
      </w:r>
      <w:r w:rsidR="00D25CA9" w:rsidRPr="00854875">
        <w:t>g</w:t>
      </w:r>
      <w:r w:rsidRPr="00854875">
        <w:t xml:space="preserve">ear </w:t>
      </w:r>
      <w:r w:rsidR="00D25CA9" w:rsidRPr="00854875">
        <w:t>m</w:t>
      </w:r>
      <w:r w:rsidRPr="00854875">
        <w:t xml:space="preserve">odifications </w:t>
      </w:r>
      <w:r w:rsidR="00D25CA9" w:rsidRPr="00854875">
        <w:t>n</w:t>
      </w:r>
      <w:r w:rsidRPr="00854875">
        <w:t xml:space="preserve">eeded to </w:t>
      </w:r>
      <w:r w:rsidR="00D25CA9" w:rsidRPr="00854875">
        <w:t>o</w:t>
      </w:r>
      <w:r w:rsidRPr="00854875">
        <w:t xml:space="preserve">ptimize </w:t>
      </w:r>
      <w:r w:rsidR="00D25CA9" w:rsidRPr="00854875">
        <w:t>y</w:t>
      </w:r>
      <w:r w:rsidRPr="00854875">
        <w:t xml:space="preserve">ields in a </w:t>
      </w:r>
      <w:r w:rsidR="00D25CA9" w:rsidRPr="00854875">
        <w:t>h</w:t>
      </w:r>
      <w:r w:rsidRPr="00854875">
        <w:t xml:space="preserve">eavily </w:t>
      </w:r>
      <w:r w:rsidR="00D25CA9" w:rsidRPr="00854875">
        <w:t>e</w:t>
      </w:r>
      <w:r w:rsidRPr="00854875">
        <w:t xml:space="preserve">xploited, </w:t>
      </w:r>
      <w:r w:rsidR="00D25CA9" w:rsidRPr="00854875">
        <w:t>m</w:t>
      </w:r>
      <w:r w:rsidRPr="00854875">
        <w:t>ulti-</w:t>
      </w:r>
      <w:r w:rsidR="00D25CA9" w:rsidRPr="00854875">
        <w:t>s</w:t>
      </w:r>
      <w:r w:rsidRPr="00854875">
        <w:t xml:space="preserve">pecies, </w:t>
      </w:r>
      <w:r w:rsidR="00D25CA9" w:rsidRPr="00854875">
        <w:t>s</w:t>
      </w:r>
      <w:r w:rsidRPr="00854875">
        <w:t xml:space="preserve">eagrass and </w:t>
      </w:r>
      <w:r w:rsidR="00D25CA9" w:rsidRPr="00854875">
        <w:t>c</w:t>
      </w:r>
      <w:r w:rsidRPr="00854875">
        <w:t xml:space="preserve">oral </w:t>
      </w:r>
      <w:r w:rsidR="00D25CA9" w:rsidRPr="00854875">
        <w:t>r</w:t>
      </w:r>
      <w:r w:rsidRPr="00854875">
        <w:t xml:space="preserve">eef </w:t>
      </w:r>
      <w:r w:rsidR="00D25CA9" w:rsidRPr="00854875">
        <w:t>f</w:t>
      </w:r>
      <w:r w:rsidRPr="00854875">
        <w:t>ishery. PLoS ONE, 7: e36022.</w:t>
      </w:r>
    </w:p>
    <w:p w14:paraId="692AD80C" w14:textId="77777777" w:rsidR="00884BD1" w:rsidRPr="00854875" w:rsidRDefault="00884BD1" w:rsidP="00884BD1">
      <w:pPr>
        <w:pStyle w:val="Bibliography"/>
        <w:spacing w:line="480" w:lineRule="auto"/>
      </w:pPr>
      <w:r w:rsidRPr="00854875">
        <w:t>Hilborn, R., and Walters, C. J. 2015. Quantitative fisheries stock assessment: choice, dynamics and uncertainty. Springer, Dordrecht. 570 pp.</w:t>
      </w:r>
    </w:p>
    <w:p w14:paraId="2BAF3919" w14:textId="77777777" w:rsidR="00884BD1" w:rsidRPr="00854875" w:rsidRDefault="00884BD1" w:rsidP="00884BD1">
      <w:pPr>
        <w:pStyle w:val="Bibliography"/>
        <w:spacing w:line="480" w:lineRule="auto"/>
      </w:pPr>
      <w:r w:rsidRPr="00854875">
        <w:lastRenderedPageBreak/>
        <w:t>Hordyk, A., Ono, K., Sainsbury, K., Loneragan, N., and Prince, J. 2015a. Some explorations of the life history ratios to describe length composition, spawning-per-recruit, and the spawning potential ratio. ICES Journal of Marine Science, 72: 204–216.</w:t>
      </w:r>
    </w:p>
    <w:p w14:paraId="7C2E4DC5" w14:textId="77777777" w:rsidR="00884BD1" w:rsidRPr="00854875" w:rsidRDefault="00884BD1" w:rsidP="00884BD1">
      <w:pPr>
        <w:pStyle w:val="Bibliography"/>
        <w:spacing w:line="480" w:lineRule="auto"/>
      </w:pPr>
      <w:r w:rsidRPr="00854875">
        <w:t>Hordyk, A., Ono, K., Valencia, S., Loneragan, N., and Prince, J. 2015b. A novel length-based empirical estimation method of spawning potential ratio (SPR), and tests of its performance, for small-scale, data-poor fisheries. ICES Journal of Marine Science, 72: 217–231.</w:t>
      </w:r>
    </w:p>
    <w:p w14:paraId="176A68AB" w14:textId="77777777" w:rsidR="00884BD1" w:rsidRPr="00854875" w:rsidRDefault="00884BD1" w:rsidP="00884BD1">
      <w:pPr>
        <w:pStyle w:val="Bibliography"/>
        <w:spacing w:line="480" w:lineRule="auto"/>
      </w:pPr>
      <w:r w:rsidRPr="00854875">
        <w:t>Hordyk, A. R., Loneragan, N. R., and Prince, J. D. 2015c. An evaluation of an iterative harvest strategy for data-poor fisheries using the length-based spawning potential ratio assessment methodology. Fisheries Research, 171: 20–32.</w:t>
      </w:r>
    </w:p>
    <w:p w14:paraId="683E2363" w14:textId="77777777" w:rsidR="00884BD1" w:rsidRPr="00854875" w:rsidRDefault="00884BD1" w:rsidP="00884BD1">
      <w:pPr>
        <w:pStyle w:val="Bibliography"/>
        <w:spacing w:line="480" w:lineRule="auto"/>
      </w:pPr>
      <w:r w:rsidRPr="00854875">
        <w:t>Isaac, V. J. 1990. The accuracy of some length-based methods for fish population studies. ICLARM contribution. International Center for Living Aquatic Resources Management, Manila, Philippines. 81 pp.</w:t>
      </w:r>
    </w:p>
    <w:p w14:paraId="32E080CE" w14:textId="0754A333" w:rsidR="00884BD1" w:rsidRPr="00854875" w:rsidRDefault="00884BD1" w:rsidP="00884BD1">
      <w:pPr>
        <w:pStyle w:val="Bibliography"/>
        <w:spacing w:line="480" w:lineRule="auto"/>
      </w:pPr>
      <w:r w:rsidRPr="00854875">
        <w:t xml:space="preserve">Jennings, S., Kaiser, M. J., and Reynolds, J. D. 2001. Marine fisheries ecology. Blackwell Science, </w:t>
      </w:r>
      <w:r w:rsidR="00C23350" w:rsidRPr="00854875">
        <w:t>Oxford;</w:t>
      </w:r>
      <w:r w:rsidRPr="00854875">
        <w:t xml:space="preserve"> Malden, MA, USA. 417 pp.</w:t>
      </w:r>
    </w:p>
    <w:p w14:paraId="69BA31A1" w14:textId="77777777" w:rsidR="00884BD1" w:rsidRPr="00854875" w:rsidRDefault="00884BD1" w:rsidP="00884BD1">
      <w:pPr>
        <w:pStyle w:val="Bibliography"/>
        <w:spacing w:line="480" w:lineRule="auto"/>
      </w:pPr>
      <w:r w:rsidRPr="00854875">
        <w:t>Kerr, S. R., and Dickie, L. M. 2001. The biomass spectrum: a predator-prey theory of aquatic production. Complexity in ecological systems series. Columbia University Press, New York. 320 pp.</w:t>
      </w:r>
    </w:p>
    <w:p w14:paraId="270EE2AE" w14:textId="77777777" w:rsidR="00884BD1" w:rsidRPr="00854875" w:rsidRDefault="00884BD1" w:rsidP="00884BD1">
      <w:pPr>
        <w:pStyle w:val="Bibliography"/>
        <w:spacing w:line="480" w:lineRule="auto"/>
      </w:pPr>
      <w:r w:rsidRPr="00854875">
        <w:t>Kokkalis, A., Eikeset, A. M., Thygesen, U. H., Steingrund, P., and Andersen, K. H. 2016. Estimating uncertainty of data limited stock assessments. ICES Journal of Marine Science: Journal du Conseil: fsw145.</w:t>
      </w:r>
    </w:p>
    <w:p w14:paraId="011AE3FD" w14:textId="77777777" w:rsidR="00884BD1" w:rsidRPr="00854875" w:rsidRDefault="00884BD1" w:rsidP="00884BD1">
      <w:pPr>
        <w:pStyle w:val="Bibliography"/>
        <w:spacing w:line="480" w:lineRule="auto"/>
      </w:pPr>
      <w:r w:rsidRPr="00854875">
        <w:t>Mace, P. M., and Sissenwine, M. P. 1993. How much spawning per recruit is enough? Canadian Special Publication of Fisheries and Aquatic Science No. 120, 120: 101–118.</w:t>
      </w:r>
    </w:p>
    <w:p w14:paraId="7FA90BEA" w14:textId="77777777" w:rsidR="00884BD1" w:rsidRPr="00854875" w:rsidRDefault="00884BD1" w:rsidP="00884BD1">
      <w:pPr>
        <w:pStyle w:val="Bibliography"/>
        <w:spacing w:line="480" w:lineRule="auto"/>
      </w:pPr>
      <w:r w:rsidRPr="00854875">
        <w:lastRenderedPageBreak/>
        <w:t>Maunder, M. N. 2012. Evaluating the stock–recruitment relationship and management reference points: Application to summer flounder (</w:t>
      </w:r>
      <w:r w:rsidRPr="00854875">
        <w:rPr>
          <w:i/>
        </w:rPr>
        <w:t>Paralichthys dentatus</w:t>
      </w:r>
      <w:r w:rsidRPr="00854875">
        <w:t>) in the U.S. mid-Atlantic. Fisheries Research, 125–126: 20–26.</w:t>
      </w:r>
    </w:p>
    <w:p w14:paraId="133B1A41" w14:textId="77777777" w:rsidR="00884BD1" w:rsidRPr="00854875" w:rsidRDefault="00884BD1" w:rsidP="00884BD1">
      <w:pPr>
        <w:pStyle w:val="Bibliography"/>
        <w:spacing w:line="480" w:lineRule="auto"/>
      </w:pPr>
      <w:r w:rsidRPr="00854875">
        <w:t>Maunder, M. N., and Punt, A. E. 2013. A review of integrated analysis in fisheries stock assessment. Fisheries Research, 142: 61–74.</w:t>
      </w:r>
    </w:p>
    <w:p w14:paraId="5D6AF392" w14:textId="77777777" w:rsidR="00884BD1" w:rsidRPr="00854875" w:rsidRDefault="00884BD1" w:rsidP="00884BD1">
      <w:pPr>
        <w:pStyle w:val="Bibliography"/>
        <w:spacing w:line="480" w:lineRule="auto"/>
      </w:pPr>
      <w:r w:rsidRPr="00854875">
        <w:t>Mildenberger, T. K., Taylor, M. H., and Wolff, M. 2017. TropFishR: an R package for fisheries analysis with length-frequency data. Methods in Ecology and Evolution, 8: 1520–1527.</w:t>
      </w:r>
    </w:p>
    <w:p w14:paraId="6B0F1E93" w14:textId="77777777" w:rsidR="00884BD1" w:rsidRPr="00854875" w:rsidRDefault="00884BD1" w:rsidP="00884BD1">
      <w:pPr>
        <w:pStyle w:val="Bibliography"/>
        <w:spacing w:line="480" w:lineRule="auto"/>
      </w:pPr>
      <w:r w:rsidRPr="00854875">
        <w:t>Nadon, M. O., Ault, J. S., Williams, I. D., Smith, S. G., and DiNardo, G. T. 2015. Length-Based Assessment of Coral Reef Fish Populations in the Main and Northwestern Hawaiian Islands. PLOS ONE, 10: e0133960.</w:t>
      </w:r>
    </w:p>
    <w:p w14:paraId="3E14D4E1" w14:textId="77777777" w:rsidR="00884BD1" w:rsidRPr="00854875" w:rsidRDefault="00884BD1" w:rsidP="00884BD1">
      <w:pPr>
        <w:pStyle w:val="Bibliography"/>
        <w:spacing w:line="480" w:lineRule="auto"/>
      </w:pPr>
      <w:r w:rsidRPr="00854875">
        <w:t>Nelson, G. A. 2017. fishmethods: Fishery Science Methods and Models in R. https://CRAN.R-project.org/package=fishmethods.</w:t>
      </w:r>
    </w:p>
    <w:p w14:paraId="40378FBC" w14:textId="1538AC0D" w:rsidR="00884BD1" w:rsidRPr="00854875" w:rsidRDefault="00884BD1" w:rsidP="00884BD1">
      <w:pPr>
        <w:pStyle w:val="Bibliography"/>
        <w:spacing w:line="480" w:lineRule="auto"/>
      </w:pPr>
      <w:r w:rsidRPr="00854875">
        <w:t xml:space="preserve">Ono, K., Licandeo, R., Muradian, M. L., Cunningham, C. J., Anderson, S. C., Hurtado-Ferro, F., Johnson, K. F., </w:t>
      </w:r>
      <w:r w:rsidR="002F7B4C" w:rsidRPr="00854875">
        <w:rPr>
          <w:iCs/>
        </w:rPr>
        <w:t>McGilliard, C. R., Monnahan, C. C., Szuwalski, C. S., Valero, J. L., Vert-Pre, K. A., Whitten, A. R., and Punt, A. E</w:t>
      </w:r>
      <w:r w:rsidRPr="00854875">
        <w:rPr>
          <w:i/>
          <w:iCs/>
        </w:rPr>
        <w:t>.</w:t>
      </w:r>
      <w:r w:rsidRPr="00854875">
        <w:t xml:space="preserve"> 2015. The importance of length and age composition data in statistical age-structured models for marine species. ICES Journal of Marine Science, 72: 31–43.</w:t>
      </w:r>
    </w:p>
    <w:p w14:paraId="2E91EA87" w14:textId="2CD3F41E" w:rsidR="00884BD1" w:rsidRPr="00854875" w:rsidRDefault="00884BD1" w:rsidP="00884BD1">
      <w:pPr>
        <w:pStyle w:val="Bibliography"/>
        <w:spacing w:line="480" w:lineRule="auto"/>
      </w:pPr>
      <w:r w:rsidRPr="00854875">
        <w:t>Pauly, D., and Morgan, G. R. (Eds). 1987. Length-based methods in fisheries research. ICLARM contribution. International Center for Living Aquatic Resources Management; Kuwait Institute for Scientific Research, Makati, Metro Manila, Philippines: Safat, Kuwait. 468 pp.</w:t>
      </w:r>
    </w:p>
    <w:p w14:paraId="2EDEFE9B" w14:textId="29A76C0B" w:rsidR="00884BD1" w:rsidRPr="00854875" w:rsidRDefault="00884BD1" w:rsidP="00884BD1">
      <w:pPr>
        <w:pStyle w:val="Bibliography"/>
        <w:spacing w:line="480" w:lineRule="auto"/>
      </w:pPr>
      <w:r w:rsidRPr="00854875">
        <w:t xml:space="preserve">Pilling, G. M., Apostolaki, P., Failler, P., Floros, C., Large, P. A., Morales-Nin, B., Reglero, P., </w:t>
      </w:r>
      <w:r w:rsidRPr="00854875">
        <w:rPr>
          <w:i/>
          <w:iCs/>
        </w:rPr>
        <w:t>et al.</w:t>
      </w:r>
      <w:r w:rsidRPr="00854875">
        <w:t xml:space="preserve"> 2008. Assessment and </w:t>
      </w:r>
      <w:r w:rsidR="000B107E" w:rsidRPr="00854875">
        <w:t>m</w:t>
      </w:r>
      <w:r w:rsidRPr="00854875">
        <w:t xml:space="preserve">anagement of </w:t>
      </w:r>
      <w:r w:rsidR="000B107E" w:rsidRPr="00854875">
        <w:t>d</w:t>
      </w:r>
      <w:r w:rsidRPr="00854875">
        <w:t>ata-</w:t>
      </w:r>
      <w:r w:rsidR="000B107E" w:rsidRPr="00854875">
        <w:t>p</w:t>
      </w:r>
      <w:r w:rsidRPr="00854875">
        <w:t xml:space="preserve">oor </w:t>
      </w:r>
      <w:r w:rsidR="000B107E" w:rsidRPr="00854875">
        <w:t>f</w:t>
      </w:r>
      <w:r w:rsidRPr="00854875">
        <w:t xml:space="preserve">isheries. </w:t>
      </w:r>
      <w:r w:rsidRPr="00854875">
        <w:rPr>
          <w:i/>
          <w:iCs/>
        </w:rPr>
        <w:t>In</w:t>
      </w:r>
      <w:r w:rsidRPr="00854875">
        <w:t xml:space="preserve"> Advances in Fisheries </w:t>
      </w:r>
      <w:r w:rsidRPr="00854875">
        <w:lastRenderedPageBreak/>
        <w:t>Science, pp. 280–305. Ed. by A. Payne, J. Cotter, and T. Potter. Blackwell Publishing Ltd., Oxford, UK. http://doi.wiley.com/10.1002/9781444302653.ch12.</w:t>
      </w:r>
    </w:p>
    <w:p w14:paraId="3BDA57AD" w14:textId="2B754924" w:rsidR="00884BD1" w:rsidRPr="00854875" w:rsidRDefault="00884BD1" w:rsidP="00884BD1">
      <w:pPr>
        <w:pStyle w:val="Bibliography"/>
        <w:spacing w:line="480" w:lineRule="auto"/>
      </w:pPr>
      <w:r w:rsidRPr="00854875">
        <w:t>Pons, M., Kell, L., Rudd, M. B., Cope, J. M., Lucena Frédou, F., and Handling editor: Emory Anderson. 2019. Performance of length-based data-limited methods in a multifleet context: application to small tunas, mackerels, and bonitos in the Atlantic Ocean. ICES Journal of Marine Science. https://academic.oup.com/icesjms/advance-article/doi/10.1093/icesjms/fsz004/5307953.</w:t>
      </w:r>
    </w:p>
    <w:p w14:paraId="426259BF" w14:textId="77777777" w:rsidR="00884BD1" w:rsidRPr="00854875" w:rsidRDefault="00884BD1" w:rsidP="00884BD1">
      <w:pPr>
        <w:pStyle w:val="Bibliography"/>
        <w:spacing w:line="480" w:lineRule="auto"/>
      </w:pPr>
      <w:r w:rsidRPr="00854875">
        <w:t>R Core Team. 2018. R: A language and environment for statistical computing. R Foundation for Statistical Computing, Vienna, Austria. https://www.R-project.org/.</w:t>
      </w:r>
    </w:p>
    <w:p w14:paraId="5219BC51" w14:textId="306E52B3" w:rsidR="00884BD1" w:rsidRPr="00854875" w:rsidRDefault="00884BD1" w:rsidP="00884BD1">
      <w:pPr>
        <w:pStyle w:val="Bibliography"/>
        <w:spacing w:line="480" w:lineRule="auto"/>
      </w:pPr>
      <w:r w:rsidRPr="00854875">
        <w:t xml:space="preserve">Reynolds, J. D. (Ed). 2001. Conservation of exploited species. Conservation biology. Cambridge University Press, Cambridge, </w:t>
      </w:r>
      <w:r w:rsidR="00066E26" w:rsidRPr="00854875">
        <w:t>U.K.;</w:t>
      </w:r>
      <w:r w:rsidRPr="00854875">
        <w:t xml:space="preserve"> New York. 524 pp.</w:t>
      </w:r>
    </w:p>
    <w:p w14:paraId="405A57A7" w14:textId="77777777" w:rsidR="00884BD1" w:rsidRPr="00854875" w:rsidRDefault="00884BD1" w:rsidP="00884BD1">
      <w:pPr>
        <w:pStyle w:val="Bibliography"/>
        <w:spacing w:line="480" w:lineRule="auto"/>
      </w:pPr>
      <w:r w:rsidRPr="00854875">
        <w:t>Richards, L. J., and Maguire, J.-J. 1998. Recent international agreements and the precautionary approach: new directions for fisheries management science, 55: 8.</w:t>
      </w:r>
    </w:p>
    <w:p w14:paraId="64E16E8B" w14:textId="77777777" w:rsidR="00884BD1" w:rsidRPr="00854875" w:rsidRDefault="00884BD1" w:rsidP="00884BD1">
      <w:pPr>
        <w:pStyle w:val="Bibliography"/>
        <w:spacing w:line="480" w:lineRule="auto"/>
      </w:pPr>
      <w:r w:rsidRPr="00854875">
        <w:t>Ricker, W. E. 1963. Big Effects from Small Causes: Two Examples from Fish Population Dynamics. Journal of the Fisheries Research Board of Canada, 20: 257–264.</w:t>
      </w:r>
    </w:p>
    <w:p w14:paraId="375AB246" w14:textId="77777777" w:rsidR="00884BD1" w:rsidRPr="00854875" w:rsidRDefault="00884BD1" w:rsidP="00884BD1">
      <w:pPr>
        <w:pStyle w:val="Bibliography"/>
        <w:spacing w:line="480" w:lineRule="auto"/>
      </w:pPr>
      <w:r w:rsidRPr="00854875">
        <w:t>Rudd, M. B., and Thorson, J. T. 2018. Accounting for variable recruitment and fishing mortality in length-based stock assessments for data-limited fisheries. Canadian Journal of Fisheries and Aquatic Sciences, 75: 1019–1035.</w:t>
      </w:r>
    </w:p>
    <w:p w14:paraId="2D75F0DC" w14:textId="07D9898D" w:rsidR="00884BD1" w:rsidRPr="00854875" w:rsidRDefault="00884BD1" w:rsidP="00884BD1">
      <w:pPr>
        <w:pStyle w:val="Bibliography"/>
        <w:spacing w:line="480" w:lineRule="auto"/>
      </w:pPr>
      <w:r w:rsidRPr="00854875">
        <w:t>Rudd, M. B., Thorson, J. T., Sagarese, S. R., and Handling editor: Anna Kuparinen. 2019. Ensemble models for data-poor assessment: accounting for uncertainty in life-history information. ICES Journal of Marine Science. https://academic.oup.com/icesjms/advance-article/doi/10.1093/icesjms/fsz012/5315645.</w:t>
      </w:r>
    </w:p>
    <w:p w14:paraId="20A60210" w14:textId="77777777" w:rsidR="00884BD1" w:rsidRPr="00854875" w:rsidRDefault="00884BD1" w:rsidP="00884BD1">
      <w:pPr>
        <w:pStyle w:val="Bibliography"/>
        <w:spacing w:line="480" w:lineRule="auto"/>
      </w:pPr>
      <w:r w:rsidRPr="00854875">
        <w:t xml:space="preserve">Taylor, M. H., and Mildenberger, T. K. 2017. Extending electronic length frequency analysis in </w:t>
      </w:r>
      <w:r w:rsidRPr="00854875">
        <w:lastRenderedPageBreak/>
        <w:t>R. Fisheries Management and Ecology, 24: 330–338.</w:t>
      </w:r>
    </w:p>
    <w:p w14:paraId="1BA9E6FF" w14:textId="77777777" w:rsidR="00884BD1" w:rsidRPr="00854875" w:rsidRDefault="00884BD1" w:rsidP="00884BD1">
      <w:pPr>
        <w:pStyle w:val="Bibliography"/>
        <w:spacing w:line="480" w:lineRule="auto"/>
      </w:pPr>
      <w:r w:rsidRPr="00854875">
        <w:t>Then, A. Y., Hoenig, J. M., Hall, N. G., Hewitt, D. A., and Handling editor: Ernesto Jardim. 2015. Evaluating the predictive performance of empirical estimators of natural mortality rate using information on over 200 fish species. ICES Journal of Marine Science, 72: 82–92.</w:t>
      </w:r>
    </w:p>
    <w:p w14:paraId="600F8D8A" w14:textId="77777777" w:rsidR="00884BD1" w:rsidRPr="00854875" w:rsidRDefault="00884BD1" w:rsidP="00884BD1">
      <w:pPr>
        <w:pStyle w:val="Bibliography"/>
        <w:spacing w:line="480" w:lineRule="auto"/>
      </w:pPr>
      <w:r w:rsidRPr="00854875">
        <w:t>Thorson, J. T. in press. Predicting recruitment density dependence and intrinsic growth rate for all fishes worldwide using a data-integrated life-history model.</w:t>
      </w:r>
    </w:p>
    <w:p w14:paraId="4FB5DD38" w14:textId="77777777" w:rsidR="00884BD1" w:rsidRPr="00854875" w:rsidRDefault="00884BD1" w:rsidP="00884BD1">
      <w:pPr>
        <w:pStyle w:val="Bibliography"/>
        <w:spacing w:line="480" w:lineRule="auto"/>
      </w:pPr>
      <w:r w:rsidRPr="00854875">
        <w:t>Thorson, J. T., Jensen, O. P., and Zipkin, E. F. 2014. How variable is recruitment for exploited marine fishes? A hierarchical model for testing life history theory. Canadian Journal of Fisheries and Aquatic Sciences, 71: 973–983.</w:t>
      </w:r>
    </w:p>
    <w:p w14:paraId="0EF49160" w14:textId="77777777" w:rsidR="00884BD1" w:rsidRPr="00854875" w:rsidRDefault="00884BD1" w:rsidP="00884BD1">
      <w:pPr>
        <w:pStyle w:val="Bibliography"/>
        <w:spacing w:line="480" w:lineRule="auto"/>
      </w:pPr>
      <w:r w:rsidRPr="00854875">
        <w:t>Thorson, J. T., Munch, S. B., Cope, J. M., and Gao, J. 2017. Predicting life history parameters for all fishes worldwide. Ecological Applications, 27: 2262–2276.</w:t>
      </w:r>
    </w:p>
    <w:p w14:paraId="2DFB05D0" w14:textId="7819A4E7" w:rsidR="00437A62" w:rsidRPr="00854875" w:rsidRDefault="00884BD1" w:rsidP="00884BD1">
      <w:pPr>
        <w:widowControl/>
        <w:autoSpaceDE/>
        <w:autoSpaceDN/>
        <w:spacing w:after="160" w:line="480" w:lineRule="auto"/>
        <w:rPr>
          <w:rFonts w:eastAsia="Georgia"/>
          <w:sz w:val="28"/>
        </w:rPr>
      </w:pPr>
      <w:r w:rsidRPr="00854875">
        <w:fldChar w:fldCharType="end"/>
      </w:r>
      <w:r w:rsidR="00437A62" w:rsidRPr="00854875">
        <w:rPr>
          <w:sz w:val="28"/>
        </w:rPr>
        <w:br w:type="page"/>
      </w:r>
    </w:p>
    <w:p w14:paraId="455B70A6" w14:textId="54EFB080" w:rsidR="001955EB" w:rsidRPr="00854875" w:rsidRDefault="006E706E" w:rsidP="001955EB">
      <w:pPr>
        <w:pStyle w:val="ListParagraph"/>
        <w:numPr>
          <w:ilvl w:val="0"/>
          <w:numId w:val="5"/>
        </w:numPr>
        <w:spacing w:line="480" w:lineRule="auto"/>
        <w:ind w:left="360"/>
        <w:jc w:val="both"/>
        <w:rPr>
          <w:rFonts w:ascii="Times New Roman" w:hAnsi="Times New Roman" w:cs="Times New Roman"/>
          <w:b/>
          <w:sz w:val="28"/>
        </w:rPr>
      </w:pPr>
      <w:r w:rsidRPr="00854875">
        <w:rPr>
          <w:rFonts w:ascii="Times New Roman" w:hAnsi="Times New Roman" w:cs="Times New Roman"/>
          <w:sz w:val="28"/>
        </w:rPr>
        <w:lastRenderedPageBreak/>
        <w:t>Figures and Tables</w:t>
      </w:r>
    </w:p>
    <w:p w14:paraId="4D484921" w14:textId="5C7A7C88" w:rsidR="001955EB" w:rsidRPr="00854875" w:rsidRDefault="001955EB" w:rsidP="001955EB">
      <w:pPr>
        <w:pStyle w:val="Caption"/>
        <w:keepNext/>
        <w:spacing w:line="480" w:lineRule="auto"/>
        <w:rPr>
          <w:i w:val="0"/>
          <w:color w:val="auto"/>
          <w:sz w:val="24"/>
          <w:szCs w:val="24"/>
        </w:rPr>
      </w:pPr>
      <w:bookmarkStart w:id="11" w:name="_Ref2854943"/>
      <w:bookmarkStart w:id="12" w:name="_Ref2854934"/>
      <w:r w:rsidRPr="00854875">
        <w:rPr>
          <w:b/>
          <w:i w:val="0"/>
          <w:color w:val="auto"/>
          <w:sz w:val="24"/>
          <w:szCs w:val="24"/>
        </w:rPr>
        <w:t>Tab</w:t>
      </w:r>
      <w:r w:rsidR="00295721" w:rsidRPr="00854875">
        <w:rPr>
          <w:b/>
          <w:i w:val="0"/>
          <w:color w:val="auto"/>
          <w:sz w:val="24"/>
          <w:szCs w:val="24"/>
        </w:rPr>
        <w:t>le</w:t>
      </w:r>
      <w:r w:rsidRPr="00854875">
        <w:rPr>
          <w:b/>
          <w:i w:val="0"/>
          <w:color w:val="auto"/>
          <w:sz w:val="24"/>
          <w:szCs w:val="24"/>
        </w:rPr>
        <w:t xml:space="preserve"> </w:t>
      </w:r>
      <w:r w:rsidRPr="00854875">
        <w:rPr>
          <w:b/>
          <w:i w:val="0"/>
          <w:color w:val="auto"/>
          <w:sz w:val="24"/>
          <w:szCs w:val="24"/>
        </w:rPr>
        <w:fldChar w:fldCharType="begin"/>
      </w:r>
      <w:r w:rsidRPr="00854875">
        <w:rPr>
          <w:b/>
          <w:i w:val="0"/>
          <w:color w:val="auto"/>
          <w:sz w:val="24"/>
          <w:szCs w:val="24"/>
        </w:rPr>
        <w:instrText xml:space="preserve"> SEQ Table \* ARABIC </w:instrText>
      </w:r>
      <w:r w:rsidRPr="00854875">
        <w:rPr>
          <w:b/>
          <w:i w:val="0"/>
          <w:color w:val="auto"/>
          <w:sz w:val="24"/>
          <w:szCs w:val="24"/>
        </w:rPr>
        <w:fldChar w:fldCharType="separate"/>
      </w:r>
      <w:r w:rsidR="00462B09" w:rsidRPr="00854875">
        <w:rPr>
          <w:b/>
          <w:i w:val="0"/>
          <w:noProof/>
          <w:color w:val="auto"/>
          <w:sz w:val="24"/>
          <w:szCs w:val="24"/>
        </w:rPr>
        <w:t>1</w:t>
      </w:r>
      <w:r w:rsidRPr="00854875">
        <w:rPr>
          <w:b/>
          <w:i w:val="0"/>
          <w:color w:val="auto"/>
          <w:sz w:val="24"/>
          <w:szCs w:val="24"/>
        </w:rPr>
        <w:fldChar w:fldCharType="end"/>
      </w:r>
      <w:bookmarkEnd w:id="11"/>
      <w:r w:rsidRPr="00854875">
        <w:rPr>
          <w:b/>
          <w:i w:val="0"/>
          <w:color w:val="auto"/>
          <w:sz w:val="24"/>
          <w:szCs w:val="24"/>
        </w:rPr>
        <w:t xml:space="preserve">. </w:t>
      </w:r>
      <w:r w:rsidRPr="00854875">
        <w:rPr>
          <w:i w:val="0"/>
          <w:color w:val="auto"/>
          <w:sz w:val="24"/>
          <w:szCs w:val="24"/>
        </w:rPr>
        <w:t>Inputs values in generation of the operating models and length frequency data.</w:t>
      </w:r>
      <w:r w:rsidRPr="00854875">
        <w:rPr>
          <w:b/>
          <w:i w:val="0"/>
          <w:color w:val="auto"/>
          <w:sz w:val="24"/>
          <w:szCs w:val="24"/>
        </w:rPr>
        <w:t xml:space="preserve"> </w:t>
      </w:r>
      <w:r w:rsidR="00E904A1" w:rsidRPr="00854875">
        <w:rPr>
          <w:i w:val="0"/>
          <w:color w:val="auto"/>
          <w:sz w:val="24"/>
          <w:szCs w:val="24"/>
        </w:rPr>
        <w:t>The base model is comprised on the medium-lived species at target exploitation level with no error recruitment. From the base model, a change in life history (short- and longer-lived), exploitation level (</w:t>
      </w:r>
      <w:r w:rsidR="00C344A9" w:rsidRPr="00854875">
        <w:rPr>
          <w:i w:val="0"/>
          <w:color w:val="auto"/>
          <w:sz w:val="24"/>
          <w:szCs w:val="24"/>
        </w:rPr>
        <w:t>under</w:t>
      </w:r>
      <w:r w:rsidR="00E904A1" w:rsidRPr="00854875">
        <w:rPr>
          <w:i w:val="0"/>
          <w:color w:val="auto"/>
          <w:sz w:val="24"/>
          <w:szCs w:val="24"/>
        </w:rPr>
        <w:t xml:space="preserve">- and </w:t>
      </w:r>
      <w:r w:rsidR="00C344A9" w:rsidRPr="00854875">
        <w:rPr>
          <w:i w:val="0"/>
          <w:color w:val="auto"/>
          <w:sz w:val="24"/>
          <w:szCs w:val="24"/>
        </w:rPr>
        <w:t>over</w:t>
      </w:r>
      <w:r w:rsidR="00E904A1" w:rsidRPr="00854875">
        <w:rPr>
          <w:i w:val="0"/>
          <w:color w:val="auto"/>
          <w:sz w:val="24"/>
          <w:szCs w:val="24"/>
        </w:rPr>
        <w:t>exploited), and recruitment type (stochastic and autocorrelated) was made.</w:t>
      </w:r>
      <w:bookmarkEnd w:id="12"/>
    </w:p>
    <w:tbl>
      <w:tblPr>
        <w:tblStyle w:val="TableGrid"/>
        <w:tblW w:w="0" w:type="auto"/>
        <w:tblLayout w:type="fixed"/>
        <w:tblLook w:val="04A0" w:firstRow="1" w:lastRow="0" w:firstColumn="1" w:lastColumn="0" w:noHBand="0" w:noVBand="1"/>
      </w:tblPr>
      <w:tblGrid>
        <w:gridCol w:w="2160"/>
        <w:gridCol w:w="180"/>
        <w:gridCol w:w="720"/>
        <w:gridCol w:w="720"/>
        <w:gridCol w:w="720"/>
        <w:gridCol w:w="810"/>
        <w:gridCol w:w="990"/>
        <w:gridCol w:w="990"/>
        <w:gridCol w:w="1165"/>
        <w:gridCol w:w="895"/>
      </w:tblGrid>
      <w:tr w:rsidR="001955EB" w:rsidRPr="00854875" w14:paraId="12CA777A" w14:textId="77777777" w:rsidTr="00E904A1">
        <w:tc>
          <w:tcPr>
            <w:tcW w:w="2160" w:type="dxa"/>
            <w:tcBorders>
              <w:top w:val="single" w:sz="4" w:space="0" w:color="auto"/>
              <w:left w:val="nil"/>
              <w:bottom w:val="nil"/>
              <w:right w:val="nil"/>
            </w:tcBorders>
          </w:tcPr>
          <w:p w14:paraId="1FF0AE2A" w14:textId="77777777" w:rsidR="001955EB" w:rsidRPr="00854875" w:rsidRDefault="001955EB" w:rsidP="00C344A9">
            <w:pPr>
              <w:widowControl/>
              <w:autoSpaceDE/>
              <w:autoSpaceDN/>
              <w:rPr>
                <w:sz w:val="20"/>
                <w:szCs w:val="20"/>
              </w:rPr>
            </w:pPr>
          </w:p>
        </w:tc>
        <w:tc>
          <w:tcPr>
            <w:tcW w:w="900" w:type="dxa"/>
            <w:gridSpan w:val="2"/>
            <w:tcBorders>
              <w:top w:val="single" w:sz="4" w:space="0" w:color="auto"/>
              <w:left w:val="nil"/>
              <w:bottom w:val="nil"/>
              <w:right w:val="single" w:sz="4" w:space="0" w:color="auto"/>
            </w:tcBorders>
          </w:tcPr>
          <w:p w14:paraId="6F564750" w14:textId="77777777" w:rsidR="001955EB" w:rsidRPr="00854875" w:rsidRDefault="001955EB" w:rsidP="00C344A9">
            <w:pPr>
              <w:widowControl/>
              <w:autoSpaceDE/>
              <w:autoSpaceDN/>
              <w:rPr>
                <w:sz w:val="20"/>
                <w:szCs w:val="20"/>
              </w:rPr>
            </w:pPr>
          </w:p>
        </w:tc>
        <w:tc>
          <w:tcPr>
            <w:tcW w:w="2250" w:type="dxa"/>
            <w:gridSpan w:val="3"/>
            <w:tcBorders>
              <w:top w:val="single" w:sz="4" w:space="0" w:color="auto"/>
              <w:left w:val="single" w:sz="4" w:space="0" w:color="auto"/>
              <w:bottom w:val="nil"/>
              <w:right w:val="single" w:sz="4" w:space="0" w:color="auto"/>
            </w:tcBorders>
          </w:tcPr>
          <w:p w14:paraId="5BFAC1E5" w14:textId="77777777" w:rsidR="001955EB" w:rsidRPr="00854875" w:rsidRDefault="001955EB" w:rsidP="00C344A9">
            <w:pPr>
              <w:widowControl/>
              <w:autoSpaceDE/>
              <w:autoSpaceDN/>
              <w:jc w:val="center"/>
              <w:rPr>
                <w:sz w:val="20"/>
                <w:szCs w:val="20"/>
              </w:rPr>
            </w:pPr>
            <w:r w:rsidRPr="00854875">
              <w:rPr>
                <w:sz w:val="20"/>
                <w:szCs w:val="20"/>
              </w:rPr>
              <w:t>Life history</w:t>
            </w:r>
          </w:p>
        </w:tc>
        <w:tc>
          <w:tcPr>
            <w:tcW w:w="1980" w:type="dxa"/>
            <w:gridSpan w:val="2"/>
            <w:tcBorders>
              <w:top w:val="single" w:sz="4" w:space="0" w:color="auto"/>
              <w:left w:val="single" w:sz="4" w:space="0" w:color="auto"/>
              <w:bottom w:val="nil"/>
              <w:right w:val="single" w:sz="4" w:space="0" w:color="auto"/>
            </w:tcBorders>
          </w:tcPr>
          <w:p w14:paraId="3DED5585" w14:textId="77777777" w:rsidR="001955EB" w:rsidRPr="00854875" w:rsidRDefault="001955EB" w:rsidP="00C344A9">
            <w:pPr>
              <w:widowControl/>
              <w:autoSpaceDE/>
              <w:autoSpaceDN/>
              <w:jc w:val="center"/>
              <w:rPr>
                <w:sz w:val="20"/>
                <w:szCs w:val="20"/>
              </w:rPr>
            </w:pPr>
            <w:r w:rsidRPr="00854875">
              <w:rPr>
                <w:sz w:val="20"/>
                <w:szCs w:val="20"/>
              </w:rPr>
              <w:t>Exploitation level</w:t>
            </w:r>
          </w:p>
        </w:tc>
        <w:tc>
          <w:tcPr>
            <w:tcW w:w="2060" w:type="dxa"/>
            <w:gridSpan w:val="2"/>
            <w:tcBorders>
              <w:top w:val="single" w:sz="4" w:space="0" w:color="auto"/>
              <w:left w:val="single" w:sz="4" w:space="0" w:color="auto"/>
              <w:bottom w:val="nil"/>
              <w:right w:val="nil"/>
            </w:tcBorders>
          </w:tcPr>
          <w:p w14:paraId="54F6954C" w14:textId="77777777" w:rsidR="001955EB" w:rsidRPr="00854875" w:rsidRDefault="001955EB" w:rsidP="00C344A9">
            <w:pPr>
              <w:widowControl/>
              <w:autoSpaceDE/>
              <w:autoSpaceDN/>
              <w:jc w:val="center"/>
              <w:rPr>
                <w:sz w:val="20"/>
                <w:szCs w:val="20"/>
              </w:rPr>
            </w:pPr>
            <w:r w:rsidRPr="00854875">
              <w:rPr>
                <w:sz w:val="20"/>
                <w:szCs w:val="20"/>
              </w:rPr>
              <w:t>Recruitment</w:t>
            </w:r>
          </w:p>
        </w:tc>
      </w:tr>
      <w:tr w:rsidR="001955EB" w:rsidRPr="00854875" w14:paraId="62A6BDB8" w14:textId="77777777" w:rsidTr="00E904A1">
        <w:tc>
          <w:tcPr>
            <w:tcW w:w="2160" w:type="dxa"/>
            <w:tcBorders>
              <w:top w:val="nil"/>
              <w:left w:val="nil"/>
              <w:bottom w:val="single" w:sz="4" w:space="0" w:color="auto"/>
              <w:right w:val="nil"/>
            </w:tcBorders>
          </w:tcPr>
          <w:p w14:paraId="7C564840" w14:textId="77777777" w:rsidR="001955EB" w:rsidRPr="00854875" w:rsidRDefault="001955EB" w:rsidP="00C344A9">
            <w:pPr>
              <w:widowControl/>
              <w:autoSpaceDE/>
              <w:autoSpaceDN/>
              <w:rPr>
                <w:sz w:val="20"/>
                <w:szCs w:val="20"/>
              </w:rPr>
            </w:pPr>
            <w:r w:rsidRPr="00854875">
              <w:rPr>
                <w:sz w:val="20"/>
                <w:szCs w:val="20"/>
              </w:rPr>
              <w:t>Description</w:t>
            </w:r>
          </w:p>
        </w:tc>
        <w:tc>
          <w:tcPr>
            <w:tcW w:w="900" w:type="dxa"/>
            <w:gridSpan w:val="2"/>
            <w:tcBorders>
              <w:top w:val="nil"/>
              <w:left w:val="nil"/>
              <w:bottom w:val="single" w:sz="4" w:space="0" w:color="auto"/>
              <w:right w:val="single" w:sz="4" w:space="0" w:color="auto"/>
            </w:tcBorders>
          </w:tcPr>
          <w:p w14:paraId="151EC3A7" w14:textId="77777777" w:rsidR="001955EB" w:rsidRPr="00854875" w:rsidRDefault="001955EB" w:rsidP="00C344A9">
            <w:pPr>
              <w:widowControl/>
              <w:autoSpaceDE/>
              <w:autoSpaceDN/>
              <w:rPr>
                <w:sz w:val="20"/>
                <w:szCs w:val="20"/>
              </w:rPr>
            </w:pPr>
            <w:r w:rsidRPr="00854875">
              <w:rPr>
                <w:sz w:val="20"/>
                <w:szCs w:val="20"/>
              </w:rPr>
              <w:t>Symbol</w:t>
            </w:r>
          </w:p>
        </w:tc>
        <w:tc>
          <w:tcPr>
            <w:tcW w:w="720" w:type="dxa"/>
            <w:tcBorders>
              <w:top w:val="nil"/>
              <w:left w:val="single" w:sz="4" w:space="0" w:color="auto"/>
              <w:bottom w:val="single" w:sz="4" w:space="0" w:color="auto"/>
              <w:right w:val="nil"/>
            </w:tcBorders>
          </w:tcPr>
          <w:p w14:paraId="58448FA5" w14:textId="77777777" w:rsidR="001955EB" w:rsidRPr="00854875" w:rsidRDefault="001955EB" w:rsidP="00C344A9">
            <w:pPr>
              <w:widowControl/>
              <w:autoSpaceDE/>
              <w:autoSpaceDN/>
              <w:rPr>
                <w:sz w:val="20"/>
                <w:szCs w:val="20"/>
              </w:rPr>
            </w:pPr>
            <w:r w:rsidRPr="00854875">
              <w:rPr>
                <w:sz w:val="20"/>
                <w:szCs w:val="20"/>
              </w:rPr>
              <w:t>Base</w:t>
            </w:r>
          </w:p>
        </w:tc>
        <w:tc>
          <w:tcPr>
            <w:tcW w:w="720" w:type="dxa"/>
            <w:tcBorders>
              <w:top w:val="nil"/>
              <w:left w:val="nil"/>
              <w:bottom w:val="single" w:sz="4" w:space="0" w:color="auto"/>
              <w:right w:val="nil"/>
            </w:tcBorders>
          </w:tcPr>
          <w:p w14:paraId="59478CB3" w14:textId="77777777" w:rsidR="001955EB" w:rsidRPr="00854875" w:rsidRDefault="001955EB" w:rsidP="00C344A9">
            <w:pPr>
              <w:widowControl/>
              <w:autoSpaceDE/>
              <w:autoSpaceDN/>
              <w:rPr>
                <w:sz w:val="20"/>
                <w:szCs w:val="20"/>
              </w:rPr>
            </w:pPr>
            <w:r w:rsidRPr="00854875">
              <w:rPr>
                <w:sz w:val="20"/>
                <w:szCs w:val="20"/>
              </w:rPr>
              <w:t>Short</w:t>
            </w:r>
          </w:p>
        </w:tc>
        <w:tc>
          <w:tcPr>
            <w:tcW w:w="810" w:type="dxa"/>
            <w:tcBorders>
              <w:top w:val="nil"/>
              <w:left w:val="nil"/>
              <w:bottom w:val="single" w:sz="4" w:space="0" w:color="auto"/>
            </w:tcBorders>
          </w:tcPr>
          <w:p w14:paraId="28ED8E1D" w14:textId="75C94E69" w:rsidR="001955EB" w:rsidRPr="00854875" w:rsidRDefault="001955EB" w:rsidP="00C344A9">
            <w:pPr>
              <w:widowControl/>
              <w:autoSpaceDE/>
              <w:autoSpaceDN/>
              <w:rPr>
                <w:sz w:val="20"/>
                <w:szCs w:val="20"/>
              </w:rPr>
            </w:pPr>
            <w:r w:rsidRPr="00854875">
              <w:rPr>
                <w:sz w:val="20"/>
                <w:szCs w:val="20"/>
              </w:rPr>
              <w:t>Long</w:t>
            </w:r>
            <w:r w:rsidR="00E904A1" w:rsidRPr="00854875">
              <w:rPr>
                <w:sz w:val="20"/>
                <w:szCs w:val="20"/>
              </w:rPr>
              <w:t>er</w:t>
            </w:r>
          </w:p>
        </w:tc>
        <w:tc>
          <w:tcPr>
            <w:tcW w:w="990" w:type="dxa"/>
            <w:tcBorders>
              <w:top w:val="nil"/>
              <w:bottom w:val="single" w:sz="4" w:space="0" w:color="auto"/>
              <w:right w:val="nil"/>
            </w:tcBorders>
          </w:tcPr>
          <w:p w14:paraId="3C71B545" w14:textId="6B48CE6C" w:rsidR="001955EB" w:rsidRPr="00854875" w:rsidRDefault="00C344A9" w:rsidP="00C344A9">
            <w:pPr>
              <w:widowControl/>
              <w:autoSpaceDE/>
              <w:autoSpaceDN/>
              <w:rPr>
                <w:sz w:val="20"/>
                <w:szCs w:val="20"/>
              </w:rPr>
            </w:pPr>
            <w:r w:rsidRPr="00854875">
              <w:rPr>
                <w:sz w:val="20"/>
                <w:szCs w:val="20"/>
              </w:rPr>
              <w:t>Under</w:t>
            </w:r>
            <w:r w:rsidR="001955EB" w:rsidRPr="00854875">
              <w:rPr>
                <w:sz w:val="20"/>
                <w:szCs w:val="20"/>
              </w:rPr>
              <w:t>ex.</w:t>
            </w:r>
          </w:p>
        </w:tc>
        <w:tc>
          <w:tcPr>
            <w:tcW w:w="990" w:type="dxa"/>
            <w:tcBorders>
              <w:top w:val="nil"/>
              <w:left w:val="nil"/>
              <w:bottom w:val="single" w:sz="4" w:space="0" w:color="auto"/>
            </w:tcBorders>
          </w:tcPr>
          <w:p w14:paraId="7143DD86" w14:textId="2D2A60C5" w:rsidR="001955EB" w:rsidRPr="00854875" w:rsidRDefault="00C344A9" w:rsidP="00C344A9">
            <w:pPr>
              <w:widowControl/>
              <w:autoSpaceDE/>
              <w:autoSpaceDN/>
              <w:rPr>
                <w:sz w:val="20"/>
                <w:szCs w:val="20"/>
              </w:rPr>
            </w:pPr>
            <w:r w:rsidRPr="00854875">
              <w:rPr>
                <w:sz w:val="20"/>
                <w:szCs w:val="20"/>
              </w:rPr>
              <w:t>Over</w:t>
            </w:r>
            <w:r w:rsidR="001955EB" w:rsidRPr="00854875">
              <w:rPr>
                <w:sz w:val="20"/>
                <w:szCs w:val="20"/>
              </w:rPr>
              <w:t>ex.</w:t>
            </w:r>
          </w:p>
        </w:tc>
        <w:tc>
          <w:tcPr>
            <w:tcW w:w="1165" w:type="dxa"/>
            <w:tcBorders>
              <w:top w:val="nil"/>
              <w:bottom w:val="single" w:sz="4" w:space="0" w:color="auto"/>
              <w:right w:val="nil"/>
            </w:tcBorders>
          </w:tcPr>
          <w:p w14:paraId="53964621" w14:textId="77777777" w:rsidR="001955EB" w:rsidRPr="00854875" w:rsidRDefault="001955EB" w:rsidP="00C344A9">
            <w:pPr>
              <w:widowControl/>
              <w:autoSpaceDE/>
              <w:autoSpaceDN/>
              <w:rPr>
                <w:sz w:val="20"/>
                <w:szCs w:val="20"/>
              </w:rPr>
            </w:pPr>
            <w:r w:rsidRPr="00854875">
              <w:rPr>
                <w:sz w:val="20"/>
                <w:szCs w:val="20"/>
              </w:rPr>
              <w:t>Stochastic</w:t>
            </w:r>
          </w:p>
        </w:tc>
        <w:tc>
          <w:tcPr>
            <w:tcW w:w="895" w:type="dxa"/>
            <w:tcBorders>
              <w:top w:val="nil"/>
              <w:left w:val="nil"/>
              <w:bottom w:val="single" w:sz="4" w:space="0" w:color="auto"/>
              <w:right w:val="nil"/>
            </w:tcBorders>
          </w:tcPr>
          <w:p w14:paraId="470D41EB" w14:textId="77777777" w:rsidR="001955EB" w:rsidRPr="00854875" w:rsidRDefault="001955EB" w:rsidP="00C344A9">
            <w:pPr>
              <w:widowControl/>
              <w:autoSpaceDE/>
              <w:autoSpaceDN/>
              <w:rPr>
                <w:sz w:val="20"/>
                <w:szCs w:val="20"/>
              </w:rPr>
            </w:pPr>
            <w:r w:rsidRPr="00854875">
              <w:rPr>
                <w:sz w:val="20"/>
                <w:szCs w:val="20"/>
              </w:rPr>
              <w:t>AR</w:t>
            </w:r>
          </w:p>
        </w:tc>
      </w:tr>
      <w:tr w:rsidR="001955EB" w:rsidRPr="00854875" w14:paraId="46F2F942" w14:textId="77777777" w:rsidTr="00E904A1">
        <w:tc>
          <w:tcPr>
            <w:tcW w:w="2340" w:type="dxa"/>
            <w:gridSpan w:val="2"/>
            <w:tcBorders>
              <w:left w:val="nil"/>
              <w:bottom w:val="nil"/>
              <w:right w:val="nil"/>
            </w:tcBorders>
          </w:tcPr>
          <w:p w14:paraId="31C92485" w14:textId="77777777" w:rsidR="001955EB" w:rsidRPr="00854875" w:rsidRDefault="001955EB" w:rsidP="00C344A9">
            <w:pPr>
              <w:widowControl/>
              <w:autoSpaceDE/>
              <w:autoSpaceDN/>
              <w:spacing w:after="160"/>
              <w:rPr>
                <w:sz w:val="20"/>
                <w:szCs w:val="20"/>
              </w:rPr>
            </w:pPr>
            <w:r w:rsidRPr="00854875">
              <w:rPr>
                <w:sz w:val="20"/>
                <w:szCs w:val="20"/>
              </w:rPr>
              <w:t>Asymptotic length (cm)</w:t>
            </w:r>
          </w:p>
        </w:tc>
        <w:tc>
          <w:tcPr>
            <w:tcW w:w="720" w:type="dxa"/>
            <w:tcBorders>
              <w:left w:val="nil"/>
              <w:bottom w:val="nil"/>
              <w:right w:val="single" w:sz="4" w:space="0" w:color="auto"/>
            </w:tcBorders>
          </w:tcPr>
          <w:p w14:paraId="0C8AD2A5" w14:textId="77777777" w:rsidR="001955EB" w:rsidRPr="00854875" w:rsidRDefault="008D7A66" w:rsidP="00C344A9">
            <w:pPr>
              <w:widowControl/>
              <w:autoSpaceDE/>
              <w:autoSpaceDN/>
              <w:spacing w:after="160"/>
              <w:jc w:val="both"/>
              <w:rPr>
                <w:sz w:val="20"/>
                <w:szCs w:val="20"/>
              </w:rPr>
            </w:pPr>
            <m:oMathPara>
              <m:oMathParaPr>
                <m:jc m:val="left"/>
              </m:oMathParaPr>
              <m:oMath>
                <m:sSub>
                  <m:sSubPr>
                    <m:ctrlPr>
                      <w:rPr>
                        <w:rFonts w:ascii="Cambria Math" w:eastAsia="Times New Roman" w:hAnsi="Cambria Math"/>
                        <w:i/>
                        <w:sz w:val="20"/>
                        <w:lang w:eastAsia="en-US"/>
                      </w:rPr>
                    </m:ctrlPr>
                  </m:sSubPr>
                  <m:e>
                    <m:r>
                      <w:rPr>
                        <w:rFonts w:ascii="Cambria Math" w:hAnsi="Cambria Math"/>
                        <w:sz w:val="20"/>
                      </w:rPr>
                      <m:t>L</m:t>
                    </m:r>
                  </m:e>
                  <m:sub>
                    <m:r>
                      <w:rPr>
                        <w:rFonts w:ascii="Cambria Math" w:hAnsi="Cambria Math"/>
                        <w:sz w:val="20"/>
                      </w:rPr>
                      <m:t>∞</m:t>
                    </m:r>
                  </m:sub>
                </m:sSub>
              </m:oMath>
            </m:oMathPara>
          </w:p>
        </w:tc>
        <w:tc>
          <w:tcPr>
            <w:tcW w:w="720" w:type="dxa"/>
            <w:tcBorders>
              <w:left w:val="single" w:sz="4" w:space="0" w:color="auto"/>
              <w:bottom w:val="nil"/>
              <w:right w:val="nil"/>
            </w:tcBorders>
          </w:tcPr>
          <w:p w14:paraId="44BFACA1" w14:textId="77777777" w:rsidR="001955EB" w:rsidRPr="00854875" w:rsidRDefault="001955EB" w:rsidP="00C344A9">
            <w:pPr>
              <w:widowControl/>
              <w:autoSpaceDE/>
              <w:autoSpaceDN/>
              <w:spacing w:after="160"/>
              <w:rPr>
                <w:sz w:val="20"/>
                <w:szCs w:val="20"/>
              </w:rPr>
            </w:pPr>
            <w:r w:rsidRPr="00854875">
              <w:rPr>
                <w:sz w:val="20"/>
                <w:szCs w:val="20"/>
              </w:rPr>
              <w:t xml:space="preserve">64.6 </w:t>
            </w:r>
          </w:p>
        </w:tc>
        <w:tc>
          <w:tcPr>
            <w:tcW w:w="720" w:type="dxa"/>
            <w:tcBorders>
              <w:left w:val="nil"/>
              <w:bottom w:val="nil"/>
              <w:right w:val="nil"/>
            </w:tcBorders>
          </w:tcPr>
          <w:p w14:paraId="084E682B" w14:textId="77777777" w:rsidR="001955EB" w:rsidRPr="00854875" w:rsidRDefault="001955EB" w:rsidP="00C344A9">
            <w:pPr>
              <w:widowControl/>
              <w:autoSpaceDE/>
              <w:autoSpaceDN/>
              <w:spacing w:after="160"/>
              <w:rPr>
                <w:sz w:val="20"/>
                <w:szCs w:val="20"/>
              </w:rPr>
            </w:pPr>
            <w:r w:rsidRPr="00854875">
              <w:rPr>
                <w:sz w:val="20"/>
                <w:szCs w:val="20"/>
              </w:rPr>
              <w:t xml:space="preserve">36.2 </w:t>
            </w:r>
          </w:p>
        </w:tc>
        <w:tc>
          <w:tcPr>
            <w:tcW w:w="810" w:type="dxa"/>
            <w:tcBorders>
              <w:left w:val="nil"/>
              <w:bottom w:val="nil"/>
            </w:tcBorders>
          </w:tcPr>
          <w:p w14:paraId="42FEFEA1" w14:textId="77777777" w:rsidR="001955EB" w:rsidRPr="00854875" w:rsidRDefault="001955EB" w:rsidP="00C344A9">
            <w:pPr>
              <w:widowControl/>
              <w:autoSpaceDE/>
              <w:autoSpaceDN/>
              <w:spacing w:after="160"/>
              <w:rPr>
                <w:sz w:val="20"/>
                <w:szCs w:val="20"/>
              </w:rPr>
            </w:pPr>
            <w:r w:rsidRPr="00854875">
              <w:rPr>
                <w:sz w:val="20"/>
                <w:szCs w:val="20"/>
              </w:rPr>
              <w:t xml:space="preserve">90 </w:t>
            </w:r>
          </w:p>
        </w:tc>
        <w:tc>
          <w:tcPr>
            <w:tcW w:w="990" w:type="dxa"/>
            <w:tcBorders>
              <w:bottom w:val="nil"/>
              <w:right w:val="nil"/>
            </w:tcBorders>
          </w:tcPr>
          <w:p w14:paraId="4B7B4B7E" w14:textId="77777777" w:rsidR="001955EB" w:rsidRPr="00854875" w:rsidRDefault="001955EB" w:rsidP="00C344A9">
            <w:pPr>
              <w:widowControl/>
              <w:autoSpaceDE/>
              <w:autoSpaceDN/>
              <w:spacing w:after="160"/>
              <w:rPr>
                <w:sz w:val="20"/>
                <w:szCs w:val="20"/>
              </w:rPr>
            </w:pPr>
            <w:r w:rsidRPr="00854875">
              <w:rPr>
                <w:sz w:val="20"/>
                <w:szCs w:val="20"/>
              </w:rPr>
              <w:t xml:space="preserve">64.6 </w:t>
            </w:r>
          </w:p>
        </w:tc>
        <w:tc>
          <w:tcPr>
            <w:tcW w:w="990" w:type="dxa"/>
            <w:tcBorders>
              <w:left w:val="nil"/>
              <w:bottom w:val="nil"/>
            </w:tcBorders>
          </w:tcPr>
          <w:p w14:paraId="540BF4EB" w14:textId="77777777" w:rsidR="001955EB" w:rsidRPr="00854875" w:rsidRDefault="001955EB" w:rsidP="00C344A9">
            <w:pPr>
              <w:widowControl/>
              <w:autoSpaceDE/>
              <w:autoSpaceDN/>
              <w:spacing w:after="160"/>
              <w:rPr>
                <w:sz w:val="20"/>
                <w:szCs w:val="20"/>
              </w:rPr>
            </w:pPr>
            <w:r w:rsidRPr="00854875">
              <w:rPr>
                <w:sz w:val="20"/>
                <w:szCs w:val="20"/>
              </w:rPr>
              <w:t xml:space="preserve">64.6 </w:t>
            </w:r>
          </w:p>
        </w:tc>
        <w:tc>
          <w:tcPr>
            <w:tcW w:w="1165" w:type="dxa"/>
            <w:tcBorders>
              <w:bottom w:val="nil"/>
              <w:right w:val="nil"/>
            </w:tcBorders>
          </w:tcPr>
          <w:p w14:paraId="69BFB489" w14:textId="77777777" w:rsidR="001955EB" w:rsidRPr="00854875" w:rsidRDefault="001955EB" w:rsidP="00C344A9">
            <w:pPr>
              <w:widowControl/>
              <w:autoSpaceDE/>
              <w:autoSpaceDN/>
              <w:spacing w:after="160"/>
              <w:rPr>
                <w:sz w:val="20"/>
                <w:szCs w:val="20"/>
              </w:rPr>
            </w:pPr>
            <w:r w:rsidRPr="00854875">
              <w:rPr>
                <w:sz w:val="20"/>
                <w:szCs w:val="20"/>
              </w:rPr>
              <w:t>64.6</w:t>
            </w:r>
          </w:p>
        </w:tc>
        <w:tc>
          <w:tcPr>
            <w:tcW w:w="895" w:type="dxa"/>
            <w:tcBorders>
              <w:left w:val="nil"/>
              <w:bottom w:val="nil"/>
              <w:right w:val="nil"/>
            </w:tcBorders>
          </w:tcPr>
          <w:p w14:paraId="7A7DCB73" w14:textId="77777777" w:rsidR="001955EB" w:rsidRPr="00854875" w:rsidRDefault="001955EB" w:rsidP="00C344A9">
            <w:pPr>
              <w:widowControl/>
              <w:autoSpaceDE/>
              <w:autoSpaceDN/>
              <w:spacing w:after="160"/>
              <w:rPr>
                <w:sz w:val="20"/>
                <w:szCs w:val="20"/>
              </w:rPr>
            </w:pPr>
            <w:r w:rsidRPr="00854875">
              <w:rPr>
                <w:sz w:val="20"/>
                <w:szCs w:val="20"/>
              </w:rPr>
              <w:t xml:space="preserve">64.6 </w:t>
            </w:r>
          </w:p>
        </w:tc>
      </w:tr>
      <w:tr w:rsidR="001955EB" w:rsidRPr="00854875" w14:paraId="1D12D77E" w14:textId="77777777" w:rsidTr="00E904A1">
        <w:tc>
          <w:tcPr>
            <w:tcW w:w="2340" w:type="dxa"/>
            <w:gridSpan w:val="2"/>
            <w:tcBorders>
              <w:top w:val="nil"/>
              <w:left w:val="nil"/>
              <w:bottom w:val="nil"/>
              <w:right w:val="nil"/>
            </w:tcBorders>
          </w:tcPr>
          <w:p w14:paraId="725123D4" w14:textId="77777777" w:rsidR="001955EB" w:rsidRPr="00854875" w:rsidRDefault="001955EB" w:rsidP="00C344A9">
            <w:pPr>
              <w:widowControl/>
              <w:autoSpaceDE/>
              <w:autoSpaceDN/>
              <w:spacing w:after="160"/>
              <w:rPr>
                <w:sz w:val="20"/>
                <w:szCs w:val="20"/>
              </w:rPr>
            </w:pPr>
            <w:r w:rsidRPr="00854875">
              <w:rPr>
                <w:sz w:val="20"/>
                <w:szCs w:val="20"/>
              </w:rPr>
              <w:t>Growth coefficient</w:t>
            </w:r>
          </w:p>
        </w:tc>
        <w:tc>
          <w:tcPr>
            <w:tcW w:w="720" w:type="dxa"/>
            <w:tcBorders>
              <w:top w:val="nil"/>
              <w:left w:val="nil"/>
              <w:bottom w:val="nil"/>
              <w:right w:val="single" w:sz="4" w:space="0" w:color="auto"/>
            </w:tcBorders>
          </w:tcPr>
          <w:p w14:paraId="2DD86777" w14:textId="77777777" w:rsidR="001955EB" w:rsidRPr="00854875" w:rsidRDefault="001955EB" w:rsidP="00C344A9">
            <w:pPr>
              <w:widowControl/>
              <w:autoSpaceDE/>
              <w:autoSpaceDN/>
              <w:spacing w:after="160"/>
              <w:jc w:val="both"/>
              <w:rPr>
                <w:sz w:val="20"/>
                <w:szCs w:val="20"/>
              </w:rPr>
            </w:pPr>
            <m:oMathPara>
              <m:oMathParaPr>
                <m:jc m:val="left"/>
              </m:oMathParaPr>
              <m:oMath>
                <m:r>
                  <w:rPr>
                    <w:rFonts w:ascii="Cambria Math" w:hAnsi="Cambria Math"/>
                    <w:sz w:val="20"/>
                    <w:szCs w:val="20"/>
                  </w:rPr>
                  <m:t>K</m:t>
                </m:r>
              </m:oMath>
            </m:oMathPara>
          </w:p>
        </w:tc>
        <w:tc>
          <w:tcPr>
            <w:tcW w:w="720" w:type="dxa"/>
            <w:tcBorders>
              <w:top w:val="nil"/>
              <w:left w:val="single" w:sz="4" w:space="0" w:color="auto"/>
              <w:bottom w:val="nil"/>
              <w:right w:val="nil"/>
            </w:tcBorders>
          </w:tcPr>
          <w:p w14:paraId="620605FD" w14:textId="77777777" w:rsidR="001955EB" w:rsidRPr="00854875" w:rsidRDefault="001955EB" w:rsidP="00C344A9">
            <w:pPr>
              <w:widowControl/>
              <w:autoSpaceDE/>
              <w:autoSpaceDN/>
              <w:spacing w:after="160"/>
              <w:rPr>
                <w:sz w:val="20"/>
                <w:szCs w:val="20"/>
              </w:rPr>
            </w:pPr>
            <w:r w:rsidRPr="00854875">
              <w:rPr>
                <w:sz w:val="20"/>
                <w:szCs w:val="20"/>
              </w:rPr>
              <w:t xml:space="preserve">0.21 </w:t>
            </w:r>
          </w:p>
        </w:tc>
        <w:tc>
          <w:tcPr>
            <w:tcW w:w="720" w:type="dxa"/>
            <w:tcBorders>
              <w:top w:val="nil"/>
              <w:left w:val="nil"/>
              <w:bottom w:val="nil"/>
              <w:right w:val="nil"/>
            </w:tcBorders>
          </w:tcPr>
          <w:p w14:paraId="1C2098DF" w14:textId="77777777" w:rsidR="001955EB" w:rsidRPr="00854875" w:rsidRDefault="001955EB" w:rsidP="00C344A9">
            <w:pPr>
              <w:widowControl/>
              <w:autoSpaceDE/>
              <w:autoSpaceDN/>
              <w:spacing w:after="160"/>
              <w:rPr>
                <w:sz w:val="20"/>
                <w:szCs w:val="20"/>
              </w:rPr>
            </w:pPr>
            <w:r w:rsidRPr="00854875">
              <w:rPr>
                <w:sz w:val="20"/>
                <w:szCs w:val="20"/>
              </w:rPr>
              <w:t xml:space="preserve">0.87 </w:t>
            </w:r>
          </w:p>
        </w:tc>
        <w:tc>
          <w:tcPr>
            <w:tcW w:w="810" w:type="dxa"/>
            <w:tcBorders>
              <w:top w:val="nil"/>
              <w:left w:val="nil"/>
              <w:bottom w:val="nil"/>
            </w:tcBorders>
          </w:tcPr>
          <w:p w14:paraId="29957450" w14:textId="77777777" w:rsidR="001955EB" w:rsidRPr="00854875" w:rsidRDefault="001955EB" w:rsidP="00C344A9">
            <w:pPr>
              <w:widowControl/>
              <w:autoSpaceDE/>
              <w:autoSpaceDN/>
              <w:spacing w:after="160"/>
              <w:rPr>
                <w:sz w:val="20"/>
                <w:szCs w:val="20"/>
              </w:rPr>
            </w:pPr>
            <w:r w:rsidRPr="00854875">
              <w:rPr>
                <w:sz w:val="20"/>
                <w:szCs w:val="20"/>
              </w:rPr>
              <w:t xml:space="preserve">0.13 </w:t>
            </w:r>
          </w:p>
        </w:tc>
        <w:tc>
          <w:tcPr>
            <w:tcW w:w="990" w:type="dxa"/>
            <w:tcBorders>
              <w:top w:val="nil"/>
              <w:bottom w:val="nil"/>
              <w:right w:val="nil"/>
            </w:tcBorders>
          </w:tcPr>
          <w:p w14:paraId="659BD79C" w14:textId="77777777" w:rsidR="001955EB" w:rsidRPr="00854875" w:rsidRDefault="001955EB" w:rsidP="00C344A9">
            <w:pPr>
              <w:widowControl/>
              <w:autoSpaceDE/>
              <w:autoSpaceDN/>
              <w:spacing w:after="160"/>
              <w:rPr>
                <w:sz w:val="20"/>
                <w:szCs w:val="20"/>
              </w:rPr>
            </w:pPr>
            <w:r w:rsidRPr="00854875">
              <w:rPr>
                <w:sz w:val="20"/>
                <w:szCs w:val="20"/>
              </w:rPr>
              <w:t>0.21</w:t>
            </w:r>
          </w:p>
        </w:tc>
        <w:tc>
          <w:tcPr>
            <w:tcW w:w="990" w:type="dxa"/>
            <w:tcBorders>
              <w:top w:val="nil"/>
              <w:left w:val="nil"/>
              <w:bottom w:val="nil"/>
            </w:tcBorders>
          </w:tcPr>
          <w:p w14:paraId="26AB5E81" w14:textId="77777777" w:rsidR="001955EB" w:rsidRPr="00854875" w:rsidRDefault="001955EB" w:rsidP="00C344A9">
            <w:pPr>
              <w:widowControl/>
              <w:autoSpaceDE/>
              <w:autoSpaceDN/>
              <w:spacing w:after="160"/>
              <w:rPr>
                <w:sz w:val="20"/>
                <w:szCs w:val="20"/>
              </w:rPr>
            </w:pPr>
            <w:r w:rsidRPr="00854875">
              <w:rPr>
                <w:sz w:val="20"/>
                <w:szCs w:val="20"/>
              </w:rPr>
              <w:t xml:space="preserve">0.21 </w:t>
            </w:r>
          </w:p>
        </w:tc>
        <w:tc>
          <w:tcPr>
            <w:tcW w:w="1165" w:type="dxa"/>
            <w:tcBorders>
              <w:top w:val="nil"/>
              <w:bottom w:val="nil"/>
              <w:right w:val="nil"/>
            </w:tcBorders>
          </w:tcPr>
          <w:p w14:paraId="175544BF" w14:textId="77777777" w:rsidR="001955EB" w:rsidRPr="00854875" w:rsidRDefault="001955EB" w:rsidP="00C344A9">
            <w:pPr>
              <w:widowControl/>
              <w:autoSpaceDE/>
              <w:autoSpaceDN/>
              <w:spacing w:after="160"/>
              <w:rPr>
                <w:sz w:val="20"/>
                <w:szCs w:val="20"/>
              </w:rPr>
            </w:pPr>
            <w:r w:rsidRPr="00854875">
              <w:rPr>
                <w:sz w:val="20"/>
                <w:szCs w:val="20"/>
              </w:rPr>
              <w:t xml:space="preserve">0.21 </w:t>
            </w:r>
          </w:p>
        </w:tc>
        <w:tc>
          <w:tcPr>
            <w:tcW w:w="895" w:type="dxa"/>
            <w:tcBorders>
              <w:top w:val="nil"/>
              <w:left w:val="nil"/>
              <w:bottom w:val="nil"/>
              <w:right w:val="nil"/>
            </w:tcBorders>
          </w:tcPr>
          <w:p w14:paraId="3D3B0A9C" w14:textId="77777777" w:rsidR="001955EB" w:rsidRPr="00854875" w:rsidRDefault="001955EB" w:rsidP="00C344A9">
            <w:pPr>
              <w:widowControl/>
              <w:autoSpaceDE/>
              <w:autoSpaceDN/>
              <w:spacing w:after="160"/>
              <w:rPr>
                <w:sz w:val="20"/>
                <w:szCs w:val="20"/>
              </w:rPr>
            </w:pPr>
            <w:r w:rsidRPr="00854875">
              <w:rPr>
                <w:sz w:val="20"/>
                <w:szCs w:val="20"/>
              </w:rPr>
              <w:t>0.21</w:t>
            </w:r>
          </w:p>
        </w:tc>
      </w:tr>
      <w:tr w:rsidR="001955EB" w:rsidRPr="00854875" w14:paraId="17272401" w14:textId="77777777" w:rsidTr="00E904A1">
        <w:tc>
          <w:tcPr>
            <w:tcW w:w="2340" w:type="dxa"/>
            <w:gridSpan w:val="2"/>
            <w:tcBorders>
              <w:top w:val="nil"/>
              <w:left w:val="nil"/>
              <w:bottom w:val="nil"/>
              <w:right w:val="nil"/>
            </w:tcBorders>
          </w:tcPr>
          <w:p w14:paraId="76E1C7EC" w14:textId="77777777" w:rsidR="001955EB" w:rsidRPr="00854875" w:rsidRDefault="001955EB" w:rsidP="00C344A9">
            <w:pPr>
              <w:widowControl/>
              <w:autoSpaceDE/>
              <w:autoSpaceDN/>
              <w:spacing w:after="160"/>
              <w:rPr>
                <w:sz w:val="20"/>
                <w:szCs w:val="20"/>
              </w:rPr>
            </w:pPr>
            <w:r w:rsidRPr="00854875">
              <w:rPr>
                <w:sz w:val="20"/>
                <w:szCs w:val="20"/>
              </w:rPr>
              <w:t>Age at length = 0</w:t>
            </w:r>
          </w:p>
        </w:tc>
        <w:tc>
          <w:tcPr>
            <w:tcW w:w="720" w:type="dxa"/>
            <w:tcBorders>
              <w:top w:val="nil"/>
              <w:left w:val="nil"/>
              <w:bottom w:val="nil"/>
              <w:right w:val="single" w:sz="4" w:space="0" w:color="auto"/>
            </w:tcBorders>
          </w:tcPr>
          <w:p w14:paraId="4EBFB00E" w14:textId="77777777" w:rsidR="001955EB" w:rsidRPr="00854875" w:rsidRDefault="008D7A66" w:rsidP="00C344A9">
            <w:pPr>
              <w:widowControl/>
              <w:autoSpaceDE/>
              <w:autoSpaceDN/>
              <w:spacing w:after="160"/>
              <w:jc w:val="both"/>
              <w:rPr>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m:oMathPara>
          </w:p>
        </w:tc>
        <w:tc>
          <w:tcPr>
            <w:tcW w:w="720" w:type="dxa"/>
            <w:tcBorders>
              <w:top w:val="nil"/>
              <w:left w:val="single" w:sz="4" w:space="0" w:color="auto"/>
              <w:bottom w:val="nil"/>
              <w:right w:val="nil"/>
            </w:tcBorders>
          </w:tcPr>
          <w:p w14:paraId="2AD1E4BA" w14:textId="77777777" w:rsidR="001955EB" w:rsidRPr="00854875" w:rsidRDefault="001955EB" w:rsidP="00C344A9">
            <w:pPr>
              <w:widowControl/>
              <w:autoSpaceDE/>
              <w:autoSpaceDN/>
              <w:spacing w:after="160"/>
              <w:rPr>
                <w:sz w:val="20"/>
                <w:szCs w:val="20"/>
              </w:rPr>
            </w:pPr>
            <w:r w:rsidRPr="00854875">
              <w:rPr>
                <w:sz w:val="20"/>
                <w:szCs w:val="20"/>
              </w:rPr>
              <w:t>-0.01</w:t>
            </w:r>
          </w:p>
        </w:tc>
        <w:tc>
          <w:tcPr>
            <w:tcW w:w="720" w:type="dxa"/>
            <w:tcBorders>
              <w:top w:val="nil"/>
              <w:left w:val="nil"/>
              <w:bottom w:val="nil"/>
              <w:right w:val="nil"/>
            </w:tcBorders>
          </w:tcPr>
          <w:p w14:paraId="51406CAA" w14:textId="77777777" w:rsidR="001955EB" w:rsidRPr="00854875" w:rsidRDefault="001955EB" w:rsidP="00C344A9">
            <w:pPr>
              <w:widowControl/>
              <w:autoSpaceDE/>
              <w:autoSpaceDN/>
              <w:spacing w:after="160"/>
              <w:rPr>
                <w:sz w:val="20"/>
                <w:szCs w:val="20"/>
              </w:rPr>
            </w:pPr>
            <w:r w:rsidRPr="00854875">
              <w:rPr>
                <w:sz w:val="20"/>
                <w:szCs w:val="20"/>
              </w:rPr>
              <w:t>-0.01</w:t>
            </w:r>
          </w:p>
        </w:tc>
        <w:tc>
          <w:tcPr>
            <w:tcW w:w="810" w:type="dxa"/>
            <w:tcBorders>
              <w:top w:val="nil"/>
              <w:left w:val="nil"/>
              <w:bottom w:val="nil"/>
            </w:tcBorders>
          </w:tcPr>
          <w:p w14:paraId="2F959F55" w14:textId="77777777" w:rsidR="001955EB" w:rsidRPr="00854875" w:rsidRDefault="001955EB" w:rsidP="00C344A9">
            <w:pPr>
              <w:widowControl/>
              <w:autoSpaceDE/>
              <w:autoSpaceDN/>
              <w:spacing w:after="160"/>
              <w:rPr>
                <w:sz w:val="20"/>
                <w:szCs w:val="20"/>
              </w:rPr>
            </w:pPr>
            <w:r w:rsidRPr="00854875">
              <w:rPr>
                <w:sz w:val="20"/>
                <w:szCs w:val="20"/>
              </w:rPr>
              <w:t>-0.01</w:t>
            </w:r>
          </w:p>
        </w:tc>
        <w:tc>
          <w:tcPr>
            <w:tcW w:w="990" w:type="dxa"/>
            <w:tcBorders>
              <w:top w:val="nil"/>
              <w:bottom w:val="nil"/>
              <w:right w:val="nil"/>
            </w:tcBorders>
          </w:tcPr>
          <w:p w14:paraId="1A0E5719" w14:textId="77777777" w:rsidR="001955EB" w:rsidRPr="00854875" w:rsidRDefault="001955EB" w:rsidP="00C344A9">
            <w:pPr>
              <w:widowControl/>
              <w:autoSpaceDE/>
              <w:autoSpaceDN/>
              <w:spacing w:after="160"/>
              <w:rPr>
                <w:sz w:val="20"/>
                <w:szCs w:val="20"/>
              </w:rPr>
            </w:pPr>
            <w:r w:rsidRPr="00854875">
              <w:rPr>
                <w:sz w:val="20"/>
                <w:szCs w:val="20"/>
              </w:rPr>
              <w:t>-0.01</w:t>
            </w:r>
          </w:p>
        </w:tc>
        <w:tc>
          <w:tcPr>
            <w:tcW w:w="990" w:type="dxa"/>
            <w:tcBorders>
              <w:top w:val="nil"/>
              <w:left w:val="nil"/>
              <w:bottom w:val="nil"/>
            </w:tcBorders>
          </w:tcPr>
          <w:p w14:paraId="33301E0B" w14:textId="77777777" w:rsidR="001955EB" w:rsidRPr="00854875" w:rsidRDefault="001955EB" w:rsidP="00C344A9">
            <w:pPr>
              <w:widowControl/>
              <w:autoSpaceDE/>
              <w:autoSpaceDN/>
              <w:spacing w:after="160"/>
              <w:rPr>
                <w:sz w:val="20"/>
                <w:szCs w:val="20"/>
              </w:rPr>
            </w:pPr>
            <w:r w:rsidRPr="00854875">
              <w:rPr>
                <w:sz w:val="20"/>
                <w:szCs w:val="20"/>
              </w:rPr>
              <w:t>-0.01</w:t>
            </w:r>
          </w:p>
        </w:tc>
        <w:tc>
          <w:tcPr>
            <w:tcW w:w="1165" w:type="dxa"/>
            <w:tcBorders>
              <w:top w:val="nil"/>
              <w:bottom w:val="nil"/>
              <w:right w:val="nil"/>
            </w:tcBorders>
          </w:tcPr>
          <w:p w14:paraId="57FD5C2B" w14:textId="77777777" w:rsidR="001955EB" w:rsidRPr="00854875" w:rsidRDefault="001955EB" w:rsidP="00C344A9">
            <w:pPr>
              <w:widowControl/>
              <w:autoSpaceDE/>
              <w:autoSpaceDN/>
              <w:spacing w:after="160"/>
              <w:rPr>
                <w:sz w:val="20"/>
                <w:szCs w:val="20"/>
              </w:rPr>
            </w:pPr>
            <w:r w:rsidRPr="00854875">
              <w:rPr>
                <w:sz w:val="20"/>
                <w:szCs w:val="20"/>
              </w:rPr>
              <w:t>-0.01</w:t>
            </w:r>
          </w:p>
        </w:tc>
        <w:tc>
          <w:tcPr>
            <w:tcW w:w="895" w:type="dxa"/>
            <w:tcBorders>
              <w:top w:val="nil"/>
              <w:left w:val="nil"/>
              <w:bottom w:val="nil"/>
              <w:right w:val="nil"/>
            </w:tcBorders>
          </w:tcPr>
          <w:p w14:paraId="2DC5C519" w14:textId="77777777" w:rsidR="001955EB" w:rsidRPr="00854875" w:rsidRDefault="001955EB" w:rsidP="00C344A9">
            <w:pPr>
              <w:widowControl/>
              <w:autoSpaceDE/>
              <w:autoSpaceDN/>
              <w:spacing w:after="160"/>
              <w:rPr>
                <w:sz w:val="20"/>
                <w:szCs w:val="20"/>
              </w:rPr>
            </w:pPr>
            <w:r w:rsidRPr="00854875">
              <w:rPr>
                <w:sz w:val="20"/>
                <w:szCs w:val="20"/>
              </w:rPr>
              <w:t>-0.01</w:t>
            </w:r>
          </w:p>
        </w:tc>
      </w:tr>
      <w:tr w:rsidR="001955EB" w:rsidRPr="00854875" w14:paraId="07C60927" w14:textId="77777777" w:rsidTr="00E904A1">
        <w:tc>
          <w:tcPr>
            <w:tcW w:w="2340" w:type="dxa"/>
            <w:gridSpan w:val="2"/>
            <w:tcBorders>
              <w:top w:val="nil"/>
              <w:left w:val="nil"/>
              <w:bottom w:val="nil"/>
              <w:right w:val="nil"/>
            </w:tcBorders>
          </w:tcPr>
          <w:p w14:paraId="539CFE9F" w14:textId="77777777" w:rsidR="001955EB" w:rsidRPr="00854875" w:rsidRDefault="001955EB" w:rsidP="00C344A9">
            <w:pPr>
              <w:widowControl/>
              <w:autoSpaceDE/>
              <w:autoSpaceDN/>
              <w:spacing w:after="160"/>
              <w:rPr>
                <w:sz w:val="20"/>
                <w:szCs w:val="20"/>
              </w:rPr>
            </w:pPr>
            <w:r w:rsidRPr="00854875">
              <w:rPr>
                <w:sz w:val="20"/>
                <w:szCs w:val="20"/>
              </w:rPr>
              <w:t>Natural mortality</w:t>
            </w:r>
          </w:p>
        </w:tc>
        <w:tc>
          <w:tcPr>
            <w:tcW w:w="720" w:type="dxa"/>
            <w:tcBorders>
              <w:top w:val="nil"/>
              <w:left w:val="nil"/>
              <w:bottom w:val="nil"/>
              <w:right w:val="single" w:sz="4" w:space="0" w:color="auto"/>
            </w:tcBorders>
          </w:tcPr>
          <w:p w14:paraId="48E105CF" w14:textId="77777777" w:rsidR="001955EB" w:rsidRPr="00854875" w:rsidRDefault="001955EB" w:rsidP="00C344A9">
            <w:pPr>
              <w:widowControl/>
              <w:autoSpaceDE/>
              <w:autoSpaceDN/>
              <w:spacing w:after="160"/>
              <w:jc w:val="both"/>
              <w:rPr>
                <w:sz w:val="20"/>
                <w:szCs w:val="20"/>
              </w:rPr>
            </w:pPr>
            <m:oMathPara>
              <m:oMathParaPr>
                <m:jc m:val="left"/>
              </m:oMathParaPr>
              <m:oMath>
                <m:r>
                  <w:rPr>
                    <w:rFonts w:ascii="Cambria Math" w:hAnsi="Cambria Math"/>
                    <w:sz w:val="20"/>
                    <w:szCs w:val="20"/>
                  </w:rPr>
                  <m:t>M</m:t>
                </m:r>
              </m:oMath>
            </m:oMathPara>
          </w:p>
        </w:tc>
        <w:tc>
          <w:tcPr>
            <w:tcW w:w="720" w:type="dxa"/>
            <w:tcBorders>
              <w:top w:val="nil"/>
              <w:left w:val="single" w:sz="4" w:space="0" w:color="auto"/>
              <w:bottom w:val="nil"/>
              <w:right w:val="nil"/>
            </w:tcBorders>
          </w:tcPr>
          <w:p w14:paraId="7BA8AD30" w14:textId="77777777" w:rsidR="001955EB" w:rsidRPr="00854875" w:rsidRDefault="001955EB" w:rsidP="00C344A9">
            <w:pPr>
              <w:widowControl/>
              <w:autoSpaceDE/>
              <w:autoSpaceDN/>
              <w:spacing w:after="160"/>
              <w:rPr>
                <w:sz w:val="20"/>
                <w:szCs w:val="20"/>
              </w:rPr>
            </w:pPr>
            <w:r w:rsidRPr="00854875">
              <w:rPr>
                <w:sz w:val="20"/>
                <w:szCs w:val="20"/>
              </w:rPr>
              <w:t>0.32</w:t>
            </w:r>
          </w:p>
        </w:tc>
        <w:tc>
          <w:tcPr>
            <w:tcW w:w="720" w:type="dxa"/>
            <w:tcBorders>
              <w:top w:val="nil"/>
              <w:left w:val="nil"/>
              <w:bottom w:val="nil"/>
              <w:right w:val="nil"/>
            </w:tcBorders>
          </w:tcPr>
          <w:p w14:paraId="11090639" w14:textId="77777777" w:rsidR="001955EB" w:rsidRPr="00854875" w:rsidRDefault="001955EB" w:rsidP="00C344A9">
            <w:pPr>
              <w:widowControl/>
              <w:autoSpaceDE/>
              <w:autoSpaceDN/>
              <w:spacing w:after="160"/>
              <w:rPr>
                <w:sz w:val="20"/>
                <w:szCs w:val="20"/>
              </w:rPr>
            </w:pPr>
            <w:r w:rsidRPr="00854875">
              <w:rPr>
                <w:sz w:val="20"/>
                <w:szCs w:val="20"/>
              </w:rPr>
              <w:t>0.9</w:t>
            </w:r>
          </w:p>
        </w:tc>
        <w:tc>
          <w:tcPr>
            <w:tcW w:w="810" w:type="dxa"/>
            <w:tcBorders>
              <w:top w:val="nil"/>
              <w:left w:val="nil"/>
              <w:bottom w:val="nil"/>
            </w:tcBorders>
          </w:tcPr>
          <w:p w14:paraId="22406EE2" w14:textId="77777777" w:rsidR="001955EB" w:rsidRPr="00854875" w:rsidRDefault="001955EB" w:rsidP="00C344A9">
            <w:pPr>
              <w:widowControl/>
              <w:autoSpaceDE/>
              <w:autoSpaceDN/>
              <w:spacing w:after="160"/>
              <w:rPr>
                <w:sz w:val="20"/>
                <w:szCs w:val="20"/>
              </w:rPr>
            </w:pPr>
            <w:r w:rsidRPr="00854875">
              <w:rPr>
                <w:sz w:val="20"/>
                <w:szCs w:val="20"/>
              </w:rPr>
              <w:t>0.18</w:t>
            </w:r>
          </w:p>
        </w:tc>
        <w:tc>
          <w:tcPr>
            <w:tcW w:w="990" w:type="dxa"/>
            <w:tcBorders>
              <w:top w:val="nil"/>
              <w:bottom w:val="nil"/>
              <w:right w:val="nil"/>
            </w:tcBorders>
          </w:tcPr>
          <w:p w14:paraId="1CEA9418" w14:textId="77777777" w:rsidR="001955EB" w:rsidRPr="00854875" w:rsidRDefault="001955EB" w:rsidP="00C344A9">
            <w:pPr>
              <w:widowControl/>
              <w:autoSpaceDE/>
              <w:autoSpaceDN/>
              <w:spacing w:after="160"/>
              <w:rPr>
                <w:sz w:val="20"/>
                <w:szCs w:val="20"/>
              </w:rPr>
            </w:pPr>
            <w:r w:rsidRPr="00854875">
              <w:rPr>
                <w:sz w:val="20"/>
                <w:szCs w:val="20"/>
              </w:rPr>
              <w:t>0.32</w:t>
            </w:r>
          </w:p>
        </w:tc>
        <w:tc>
          <w:tcPr>
            <w:tcW w:w="990" w:type="dxa"/>
            <w:tcBorders>
              <w:top w:val="nil"/>
              <w:left w:val="nil"/>
              <w:bottom w:val="nil"/>
            </w:tcBorders>
          </w:tcPr>
          <w:p w14:paraId="6E4014D6" w14:textId="77777777" w:rsidR="001955EB" w:rsidRPr="00854875" w:rsidRDefault="001955EB" w:rsidP="00C344A9">
            <w:pPr>
              <w:widowControl/>
              <w:autoSpaceDE/>
              <w:autoSpaceDN/>
              <w:spacing w:after="160"/>
              <w:rPr>
                <w:sz w:val="20"/>
                <w:szCs w:val="20"/>
              </w:rPr>
            </w:pPr>
            <w:r w:rsidRPr="00854875">
              <w:rPr>
                <w:sz w:val="20"/>
                <w:szCs w:val="20"/>
              </w:rPr>
              <w:t>0.32</w:t>
            </w:r>
          </w:p>
        </w:tc>
        <w:tc>
          <w:tcPr>
            <w:tcW w:w="1165" w:type="dxa"/>
            <w:tcBorders>
              <w:top w:val="nil"/>
              <w:bottom w:val="nil"/>
              <w:right w:val="nil"/>
            </w:tcBorders>
          </w:tcPr>
          <w:p w14:paraId="2B6C57D2" w14:textId="77777777" w:rsidR="001955EB" w:rsidRPr="00854875" w:rsidRDefault="001955EB" w:rsidP="00C344A9">
            <w:pPr>
              <w:widowControl/>
              <w:autoSpaceDE/>
              <w:autoSpaceDN/>
              <w:spacing w:after="160"/>
              <w:rPr>
                <w:sz w:val="20"/>
                <w:szCs w:val="20"/>
              </w:rPr>
            </w:pPr>
            <w:r w:rsidRPr="00854875">
              <w:rPr>
                <w:sz w:val="20"/>
                <w:szCs w:val="20"/>
              </w:rPr>
              <w:t>0.32</w:t>
            </w:r>
          </w:p>
        </w:tc>
        <w:tc>
          <w:tcPr>
            <w:tcW w:w="895" w:type="dxa"/>
            <w:tcBorders>
              <w:top w:val="nil"/>
              <w:left w:val="nil"/>
              <w:bottom w:val="nil"/>
              <w:right w:val="nil"/>
            </w:tcBorders>
          </w:tcPr>
          <w:p w14:paraId="7671D35A" w14:textId="77777777" w:rsidR="001955EB" w:rsidRPr="00854875" w:rsidRDefault="001955EB" w:rsidP="00C344A9">
            <w:pPr>
              <w:widowControl/>
              <w:autoSpaceDE/>
              <w:autoSpaceDN/>
              <w:spacing w:after="160"/>
              <w:rPr>
                <w:sz w:val="20"/>
                <w:szCs w:val="20"/>
              </w:rPr>
            </w:pPr>
            <w:r w:rsidRPr="00854875">
              <w:rPr>
                <w:sz w:val="20"/>
                <w:szCs w:val="20"/>
              </w:rPr>
              <w:t>0.32</w:t>
            </w:r>
          </w:p>
        </w:tc>
      </w:tr>
      <w:tr w:rsidR="001955EB" w:rsidRPr="00854875" w14:paraId="0294F782" w14:textId="77777777" w:rsidTr="00E904A1">
        <w:tc>
          <w:tcPr>
            <w:tcW w:w="2340" w:type="dxa"/>
            <w:gridSpan w:val="2"/>
            <w:tcBorders>
              <w:top w:val="nil"/>
              <w:left w:val="nil"/>
              <w:bottom w:val="nil"/>
              <w:right w:val="nil"/>
            </w:tcBorders>
          </w:tcPr>
          <w:p w14:paraId="5359CE8B" w14:textId="77777777" w:rsidR="001955EB" w:rsidRPr="00854875" w:rsidRDefault="001955EB" w:rsidP="00C344A9">
            <w:pPr>
              <w:widowControl/>
              <w:autoSpaceDE/>
              <w:autoSpaceDN/>
              <w:spacing w:after="160"/>
              <w:rPr>
                <w:sz w:val="20"/>
                <w:szCs w:val="20"/>
              </w:rPr>
            </w:pPr>
            <w:r w:rsidRPr="00854875">
              <w:rPr>
                <w:sz w:val="20"/>
                <w:szCs w:val="20"/>
              </w:rPr>
              <w:t>Fishing mortality</w:t>
            </w:r>
          </w:p>
        </w:tc>
        <w:tc>
          <w:tcPr>
            <w:tcW w:w="720" w:type="dxa"/>
            <w:tcBorders>
              <w:top w:val="nil"/>
              <w:left w:val="nil"/>
              <w:bottom w:val="nil"/>
              <w:right w:val="single" w:sz="4" w:space="0" w:color="auto"/>
            </w:tcBorders>
          </w:tcPr>
          <w:p w14:paraId="37559F3C" w14:textId="77777777" w:rsidR="001955EB" w:rsidRPr="00854875" w:rsidRDefault="001955EB" w:rsidP="00C344A9">
            <w:pPr>
              <w:widowControl/>
              <w:autoSpaceDE/>
              <w:autoSpaceDN/>
              <w:spacing w:after="160"/>
              <w:jc w:val="both"/>
              <w:rPr>
                <w:sz w:val="20"/>
                <w:szCs w:val="20"/>
              </w:rPr>
            </w:pPr>
            <m:oMathPara>
              <m:oMathParaPr>
                <m:jc m:val="left"/>
              </m:oMathParaPr>
              <m:oMath>
                <m:r>
                  <w:rPr>
                    <w:rFonts w:ascii="Cambria Math" w:hAnsi="Cambria Math"/>
                    <w:sz w:val="20"/>
                    <w:szCs w:val="20"/>
                  </w:rPr>
                  <m:t>F</m:t>
                </m:r>
              </m:oMath>
            </m:oMathPara>
          </w:p>
        </w:tc>
        <w:tc>
          <w:tcPr>
            <w:tcW w:w="720" w:type="dxa"/>
            <w:tcBorders>
              <w:top w:val="nil"/>
              <w:left w:val="single" w:sz="4" w:space="0" w:color="auto"/>
              <w:bottom w:val="nil"/>
              <w:right w:val="nil"/>
            </w:tcBorders>
          </w:tcPr>
          <w:p w14:paraId="6ACA9A7C" w14:textId="77777777" w:rsidR="001955EB" w:rsidRPr="00854875" w:rsidRDefault="001955EB" w:rsidP="00C344A9">
            <w:pPr>
              <w:widowControl/>
              <w:autoSpaceDE/>
              <w:autoSpaceDN/>
              <w:spacing w:after="160"/>
              <w:rPr>
                <w:sz w:val="20"/>
                <w:szCs w:val="20"/>
              </w:rPr>
            </w:pPr>
            <w:r w:rsidRPr="00854875">
              <w:rPr>
                <w:sz w:val="20"/>
                <w:szCs w:val="20"/>
              </w:rPr>
              <w:t>0.13</w:t>
            </w:r>
          </w:p>
        </w:tc>
        <w:tc>
          <w:tcPr>
            <w:tcW w:w="720" w:type="dxa"/>
            <w:tcBorders>
              <w:top w:val="nil"/>
              <w:left w:val="nil"/>
              <w:bottom w:val="nil"/>
              <w:right w:val="nil"/>
            </w:tcBorders>
          </w:tcPr>
          <w:p w14:paraId="79957124" w14:textId="77777777" w:rsidR="001955EB" w:rsidRPr="00854875" w:rsidRDefault="001955EB" w:rsidP="00C344A9">
            <w:pPr>
              <w:widowControl/>
              <w:autoSpaceDE/>
              <w:autoSpaceDN/>
              <w:spacing w:after="160"/>
              <w:rPr>
                <w:sz w:val="20"/>
                <w:szCs w:val="20"/>
              </w:rPr>
            </w:pPr>
            <w:r w:rsidRPr="00854875">
              <w:rPr>
                <w:sz w:val="20"/>
                <w:szCs w:val="20"/>
              </w:rPr>
              <w:t>0.45</w:t>
            </w:r>
          </w:p>
        </w:tc>
        <w:tc>
          <w:tcPr>
            <w:tcW w:w="810" w:type="dxa"/>
            <w:tcBorders>
              <w:top w:val="nil"/>
              <w:left w:val="nil"/>
              <w:bottom w:val="nil"/>
            </w:tcBorders>
          </w:tcPr>
          <w:p w14:paraId="75227A12" w14:textId="77777777" w:rsidR="001955EB" w:rsidRPr="00854875" w:rsidRDefault="001955EB" w:rsidP="00C344A9">
            <w:pPr>
              <w:widowControl/>
              <w:autoSpaceDE/>
              <w:autoSpaceDN/>
              <w:spacing w:after="160"/>
              <w:rPr>
                <w:sz w:val="20"/>
                <w:szCs w:val="20"/>
              </w:rPr>
            </w:pPr>
            <w:r w:rsidRPr="00854875">
              <w:rPr>
                <w:sz w:val="20"/>
                <w:szCs w:val="20"/>
              </w:rPr>
              <w:t>0.08</w:t>
            </w:r>
          </w:p>
        </w:tc>
        <w:tc>
          <w:tcPr>
            <w:tcW w:w="990" w:type="dxa"/>
            <w:tcBorders>
              <w:top w:val="nil"/>
              <w:bottom w:val="nil"/>
              <w:right w:val="nil"/>
            </w:tcBorders>
          </w:tcPr>
          <w:p w14:paraId="46B1F874" w14:textId="56793C05" w:rsidR="001955EB" w:rsidRPr="00854875" w:rsidRDefault="001955EB" w:rsidP="00C344A9">
            <w:pPr>
              <w:widowControl/>
              <w:autoSpaceDE/>
              <w:autoSpaceDN/>
              <w:spacing w:after="160"/>
              <w:rPr>
                <w:sz w:val="20"/>
                <w:szCs w:val="20"/>
              </w:rPr>
            </w:pPr>
            <w:r w:rsidRPr="00854875">
              <w:rPr>
                <w:sz w:val="20"/>
                <w:szCs w:val="20"/>
              </w:rPr>
              <w:t>0.</w:t>
            </w:r>
            <w:r w:rsidR="00C344A9" w:rsidRPr="00854875">
              <w:rPr>
                <w:sz w:val="20"/>
                <w:szCs w:val="20"/>
              </w:rPr>
              <w:t>06</w:t>
            </w:r>
          </w:p>
        </w:tc>
        <w:tc>
          <w:tcPr>
            <w:tcW w:w="990" w:type="dxa"/>
            <w:tcBorders>
              <w:top w:val="nil"/>
              <w:left w:val="nil"/>
              <w:bottom w:val="nil"/>
            </w:tcBorders>
          </w:tcPr>
          <w:p w14:paraId="349553FB" w14:textId="73AA3E54" w:rsidR="001955EB" w:rsidRPr="00854875" w:rsidRDefault="001955EB" w:rsidP="00C344A9">
            <w:pPr>
              <w:widowControl/>
              <w:autoSpaceDE/>
              <w:autoSpaceDN/>
              <w:spacing w:after="160"/>
              <w:rPr>
                <w:sz w:val="20"/>
                <w:szCs w:val="20"/>
              </w:rPr>
            </w:pPr>
            <w:r w:rsidRPr="00854875">
              <w:rPr>
                <w:sz w:val="20"/>
                <w:szCs w:val="20"/>
              </w:rPr>
              <w:t>0.</w:t>
            </w:r>
            <w:r w:rsidR="00C344A9" w:rsidRPr="00854875">
              <w:rPr>
                <w:sz w:val="20"/>
                <w:szCs w:val="20"/>
              </w:rPr>
              <w:t>28</w:t>
            </w:r>
          </w:p>
        </w:tc>
        <w:tc>
          <w:tcPr>
            <w:tcW w:w="1165" w:type="dxa"/>
            <w:tcBorders>
              <w:top w:val="nil"/>
              <w:bottom w:val="nil"/>
              <w:right w:val="nil"/>
            </w:tcBorders>
          </w:tcPr>
          <w:p w14:paraId="5FC395DB" w14:textId="77777777" w:rsidR="001955EB" w:rsidRPr="00854875" w:rsidRDefault="001955EB" w:rsidP="00C344A9">
            <w:pPr>
              <w:widowControl/>
              <w:autoSpaceDE/>
              <w:autoSpaceDN/>
              <w:spacing w:after="160"/>
              <w:rPr>
                <w:sz w:val="20"/>
                <w:szCs w:val="20"/>
              </w:rPr>
            </w:pPr>
            <w:r w:rsidRPr="00854875">
              <w:rPr>
                <w:sz w:val="20"/>
                <w:szCs w:val="20"/>
              </w:rPr>
              <w:t>0.13</w:t>
            </w:r>
          </w:p>
        </w:tc>
        <w:tc>
          <w:tcPr>
            <w:tcW w:w="895" w:type="dxa"/>
            <w:tcBorders>
              <w:top w:val="nil"/>
              <w:left w:val="nil"/>
              <w:bottom w:val="nil"/>
              <w:right w:val="nil"/>
            </w:tcBorders>
          </w:tcPr>
          <w:p w14:paraId="6D58CBF2" w14:textId="77777777" w:rsidR="001955EB" w:rsidRPr="00854875" w:rsidRDefault="001955EB" w:rsidP="00C344A9">
            <w:pPr>
              <w:widowControl/>
              <w:autoSpaceDE/>
              <w:autoSpaceDN/>
              <w:spacing w:after="160"/>
              <w:rPr>
                <w:sz w:val="20"/>
                <w:szCs w:val="20"/>
              </w:rPr>
            </w:pPr>
            <w:r w:rsidRPr="00854875">
              <w:rPr>
                <w:sz w:val="20"/>
                <w:szCs w:val="20"/>
              </w:rPr>
              <w:t>0.13</w:t>
            </w:r>
          </w:p>
        </w:tc>
      </w:tr>
      <w:tr w:rsidR="001955EB" w:rsidRPr="00854875" w14:paraId="5B0B0A40" w14:textId="77777777" w:rsidTr="00E904A1">
        <w:tc>
          <w:tcPr>
            <w:tcW w:w="2340" w:type="dxa"/>
            <w:gridSpan w:val="2"/>
            <w:tcBorders>
              <w:top w:val="nil"/>
              <w:left w:val="nil"/>
              <w:bottom w:val="nil"/>
              <w:right w:val="nil"/>
            </w:tcBorders>
          </w:tcPr>
          <w:p w14:paraId="27E7DB9E" w14:textId="77777777" w:rsidR="001955EB" w:rsidRPr="00854875" w:rsidRDefault="001955EB" w:rsidP="00C344A9">
            <w:pPr>
              <w:widowControl/>
              <w:autoSpaceDE/>
              <w:autoSpaceDN/>
              <w:spacing w:after="160"/>
              <w:rPr>
                <w:sz w:val="20"/>
                <w:szCs w:val="20"/>
              </w:rPr>
            </w:pPr>
            <w:r w:rsidRPr="00854875">
              <w:rPr>
                <w:sz w:val="20"/>
                <w:szCs w:val="20"/>
              </w:rPr>
              <w:t>Theoretical maximum age</w:t>
            </w:r>
          </w:p>
        </w:tc>
        <w:tc>
          <w:tcPr>
            <w:tcW w:w="720" w:type="dxa"/>
            <w:tcBorders>
              <w:top w:val="nil"/>
              <w:left w:val="nil"/>
              <w:bottom w:val="nil"/>
              <w:right w:val="single" w:sz="4" w:space="0" w:color="auto"/>
            </w:tcBorders>
          </w:tcPr>
          <w:p w14:paraId="04E10862" w14:textId="77777777" w:rsidR="001955EB" w:rsidRPr="00854875" w:rsidRDefault="001955EB" w:rsidP="00C344A9">
            <w:pPr>
              <w:widowControl/>
              <w:autoSpaceDE/>
              <w:autoSpaceDN/>
              <w:spacing w:after="160"/>
              <w:jc w:val="both"/>
              <w:rPr>
                <w:sz w:val="20"/>
                <w:szCs w:val="20"/>
              </w:rPr>
            </w:pPr>
            <m:oMathPara>
              <m:oMathParaPr>
                <m:jc m:val="left"/>
              </m:oMathParaPr>
              <m:oMath>
                <m:r>
                  <w:rPr>
                    <w:rFonts w:ascii="Cambria Math" w:hAnsi="Cambria Math"/>
                    <w:sz w:val="20"/>
                    <w:szCs w:val="20"/>
                  </w:rPr>
                  <m:t>ã</m:t>
                </m:r>
              </m:oMath>
            </m:oMathPara>
          </w:p>
        </w:tc>
        <w:tc>
          <w:tcPr>
            <w:tcW w:w="720" w:type="dxa"/>
            <w:tcBorders>
              <w:top w:val="nil"/>
              <w:left w:val="single" w:sz="4" w:space="0" w:color="auto"/>
              <w:bottom w:val="nil"/>
              <w:right w:val="nil"/>
            </w:tcBorders>
          </w:tcPr>
          <w:p w14:paraId="480B42C3" w14:textId="77777777" w:rsidR="001955EB" w:rsidRPr="00854875" w:rsidRDefault="001955EB" w:rsidP="00C344A9">
            <w:pPr>
              <w:widowControl/>
              <w:autoSpaceDE/>
              <w:autoSpaceDN/>
              <w:spacing w:after="160"/>
              <w:rPr>
                <w:sz w:val="20"/>
                <w:szCs w:val="20"/>
              </w:rPr>
            </w:pPr>
            <w:r w:rsidRPr="00854875">
              <w:rPr>
                <w:sz w:val="20"/>
                <w:szCs w:val="20"/>
              </w:rPr>
              <w:t>18</w:t>
            </w:r>
          </w:p>
        </w:tc>
        <w:tc>
          <w:tcPr>
            <w:tcW w:w="720" w:type="dxa"/>
            <w:tcBorders>
              <w:top w:val="nil"/>
              <w:left w:val="nil"/>
              <w:bottom w:val="nil"/>
              <w:right w:val="nil"/>
            </w:tcBorders>
          </w:tcPr>
          <w:p w14:paraId="730CFE4A" w14:textId="77777777" w:rsidR="001955EB" w:rsidRPr="00854875" w:rsidRDefault="001955EB" w:rsidP="00C344A9">
            <w:pPr>
              <w:widowControl/>
              <w:autoSpaceDE/>
              <w:autoSpaceDN/>
              <w:spacing w:after="160"/>
              <w:rPr>
                <w:sz w:val="20"/>
                <w:szCs w:val="20"/>
              </w:rPr>
            </w:pPr>
            <w:r w:rsidRPr="00854875">
              <w:rPr>
                <w:sz w:val="20"/>
                <w:szCs w:val="20"/>
              </w:rPr>
              <w:t>4</w:t>
            </w:r>
          </w:p>
        </w:tc>
        <w:tc>
          <w:tcPr>
            <w:tcW w:w="810" w:type="dxa"/>
            <w:tcBorders>
              <w:top w:val="nil"/>
              <w:left w:val="nil"/>
              <w:bottom w:val="nil"/>
            </w:tcBorders>
          </w:tcPr>
          <w:p w14:paraId="548459B6" w14:textId="77777777" w:rsidR="001955EB" w:rsidRPr="00854875" w:rsidRDefault="001955EB" w:rsidP="00C344A9">
            <w:pPr>
              <w:widowControl/>
              <w:autoSpaceDE/>
              <w:autoSpaceDN/>
              <w:spacing w:after="160"/>
              <w:rPr>
                <w:sz w:val="20"/>
                <w:szCs w:val="20"/>
              </w:rPr>
            </w:pPr>
            <w:r w:rsidRPr="00854875">
              <w:rPr>
                <w:sz w:val="20"/>
                <w:szCs w:val="20"/>
              </w:rPr>
              <w:t>26</w:t>
            </w:r>
          </w:p>
        </w:tc>
        <w:tc>
          <w:tcPr>
            <w:tcW w:w="990" w:type="dxa"/>
            <w:tcBorders>
              <w:top w:val="nil"/>
              <w:bottom w:val="nil"/>
              <w:right w:val="nil"/>
            </w:tcBorders>
          </w:tcPr>
          <w:p w14:paraId="74728CA1" w14:textId="77777777" w:rsidR="001955EB" w:rsidRPr="00854875" w:rsidRDefault="001955EB" w:rsidP="00C344A9">
            <w:pPr>
              <w:widowControl/>
              <w:autoSpaceDE/>
              <w:autoSpaceDN/>
              <w:spacing w:after="160"/>
              <w:rPr>
                <w:sz w:val="20"/>
                <w:szCs w:val="20"/>
              </w:rPr>
            </w:pPr>
            <w:r w:rsidRPr="00854875">
              <w:rPr>
                <w:sz w:val="20"/>
                <w:szCs w:val="20"/>
              </w:rPr>
              <w:t>18</w:t>
            </w:r>
          </w:p>
        </w:tc>
        <w:tc>
          <w:tcPr>
            <w:tcW w:w="990" w:type="dxa"/>
            <w:tcBorders>
              <w:top w:val="nil"/>
              <w:left w:val="nil"/>
              <w:bottom w:val="nil"/>
            </w:tcBorders>
          </w:tcPr>
          <w:p w14:paraId="698A03CE" w14:textId="77777777" w:rsidR="001955EB" w:rsidRPr="00854875" w:rsidRDefault="001955EB" w:rsidP="00C344A9">
            <w:pPr>
              <w:widowControl/>
              <w:autoSpaceDE/>
              <w:autoSpaceDN/>
              <w:spacing w:after="160"/>
              <w:rPr>
                <w:sz w:val="20"/>
                <w:szCs w:val="20"/>
              </w:rPr>
            </w:pPr>
            <w:r w:rsidRPr="00854875">
              <w:rPr>
                <w:sz w:val="20"/>
                <w:szCs w:val="20"/>
              </w:rPr>
              <w:t>18</w:t>
            </w:r>
          </w:p>
        </w:tc>
        <w:tc>
          <w:tcPr>
            <w:tcW w:w="1165" w:type="dxa"/>
            <w:tcBorders>
              <w:top w:val="nil"/>
              <w:bottom w:val="nil"/>
              <w:right w:val="nil"/>
            </w:tcBorders>
          </w:tcPr>
          <w:p w14:paraId="6EC0F7D6" w14:textId="77777777" w:rsidR="001955EB" w:rsidRPr="00854875" w:rsidRDefault="001955EB" w:rsidP="00C344A9">
            <w:pPr>
              <w:widowControl/>
              <w:autoSpaceDE/>
              <w:autoSpaceDN/>
              <w:spacing w:after="160"/>
              <w:rPr>
                <w:sz w:val="20"/>
                <w:szCs w:val="20"/>
              </w:rPr>
            </w:pPr>
            <w:r w:rsidRPr="00854875">
              <w:rPr>
                <w:sz w:val="20"/>
                <w:szCs w:val="20"/>
              </w:rPr>
              <w:t>18</w:t>
            </w:r>
          </w:p>
        </w:tc>
        <w:tc>
          <w:tcPr>
            <w:tcW w:w="895" w:type="dxa"/>
            <w:tcBorders>
              <w:top w:val="nil"/>
              <w:left w:val="nil"/>
              <w:bottom w:val="nil"/>
              <w:right w:val="nil"/>
            </w:tcBorders>
          </w:tcPr>
          <w:p w14:paraId="7BF0AC33" w14:textId="77777777" w:rsidR="001955EB" w:rsidRPr="00854875" w:rsidRDefault="001955EB" w:rsidP="00C344A9">
            <w:pPr>
              <w:widowControl/>
              <w:autoSpaceDE/>
              <w:autoSpaceDN/>
              <w:spacing w:after="160"/>
              <w:rPr>
                <w:sz w:val="20"/>
                <w:szCs w:val="20"/>
              </w:rPr>
            </w:pPr>
            <w:r w:rsidRPr="00854875">
              <w:rPr>
                <w:sz w:val="20"/>
                <w:szCs w:val="20"/>
              </w:rPr>
              <w:t>18</w:t>
            </w:r>
          </w:p>
        </w:tc>
      </w:tr>
      <w:tr w:rsidR="001955EB" w:rsidRPr="00854875" w14:paraId="13FCB72C" w14:textId="77777777" w:rsidTr="00E904A1">
        <w:tc>
          <w:tcPr>
            <w:tcW w:w="2340" w:type="dxa"/>
            <w:gridSpan w:val="2"/>
            <w:tcBorders>
              <w:top w:val="nil"/>
              <w:left w:val="nil"/>
              <w:bottom w:val="nil"/>
              <w:right w:val="nil"/>
            </w:tcBorders>
          </w:tcPr>
          <w:p w14:paraId="51951E7A" w14:textId="77777777" w:rsidR="001955EB" w:rsidRPr="00854875" w:rsidRDefault="001955EB" w:rsidP="00C344A9">
            <w:pPr>
              <w:widowControl/>
              <w:autoSpaceDE/>
              <w:autoSpaceDN/>
              <w:spacing w:after="160"/>
              <w:rPr>
                <w:sz w:val="20"/>
                <w:szCs w:val="20"/>
              </w:rPr>
            </w:pPr>
            <w:r w:rsidRPr="00854875">
              <w:rPr>
                <w:sz w:val="20"/>
                <w:szCs w:val="20"/>
              </w:rPr>
              <w:t>Length at 50% maturity</w:t>
            </w:r>
          </w:p>
        </w:tc>
        <w:tc>
          <w:tcPr>
            <w:tcW w:w="720" w:type="dxa"/>
            <w:tcBorders>
              <w:top w:val="nil"/>
              <w:left w:val="nil"/>
              <w:bottom w:val="nil"/>
              <w:right w:val="single" w:sz="4" w:space="0" w:color="auto"/>
            </w:tcBorders>
          </w:tcPr>
          <w:p w14:paraId="60BF175E" w14:textId="77777777" w:rsidR="001955EB" w:rsidRPr="00854875" w:rsidRDefault="008D7A66" w:rsidP="00C344A9">
            <w:pPr>
              <w:widowControl/>
              <w:autoSpaceDE/>
              <w:autoSpaceDN/>
              <w:spacing w:after="160"/>
              <w:rPr>
                <w:sz w:val="20"/>
                <w:szCs w:val="20"/>
              </w:rPr>
            </w:pPr>
            <m:oMathPara>
              <m:oMathParaPr>
                <m:jc m:val="left"/>
              </m:oMathParaPr>
              <m:oMath>
                <m:sSubSup>
                  <m:sSubSupPr>
                    <m:ctrlPr>
                      <w:rPr>
                        <w:rFonts w:ascii="Cambria Math" w:hAnsi="Cambria Math"/>
                        <w:i/>
                        <w:sz w:val="20"/>
                        <w:szCs w:val="20"/>
                      </w:rPr>
                    </m:ctrlPr>
                  </m:sSubSupPr>
                  <m:e>
                    <m:r>
                      <w:rPr>
                        <w:rFonts w:ascii="Cambria Math" w:hAnsi="Cambria Math"/>
                        <w:sz w:val="20"/>
                        <w:szCs w:val="20"/>
                      </w:rPr>
                      <m:t>L</m:t>
                    </m:r>
                  </m:e>
                  <m:sub>
                    <m:r>
                      <w:rPr>
                        <w:rFonts w:ascii="Cambria Math" w:hAnsi="Cambria Math"/>
                        <w:sz w:val="20"/>
                        <w:szCs w:val="20"/>
                      </w:rPr>
                      <m:t>50</m:t>
                    </m:r>
                  </m:sub>
                  <m:sup>
                    <m:r>
                      <w:rPr>
                        <w:rFonts w:ascii="Cambria Math" w:hAnsi="Cambria Math"/>
                        <w:sz w:val="20"/>
                        <w:szCs w:val="20"/>
                      </w:rPr>
                      <m:t>m</m:t>
                    </m:r>
                  </m:sup>
                </m:sSubSup>
              </m:oMath>
            </m:oMathPara>
          </w:p>
        </w:tc>
        <w:tc>
          <w:tcPr>
            <w:tcW w:w="720" w:type="dxa"/>
            <w:tcBorders>
              <w:top w:val="nil"/>
              <w:left w:val="single" w:sz="4" w:space="0" w:color="auto"/>
              <w:bottom w:val="nil"/>
              <w:right w:val="nil"/>
            </w:tcBorders>
          </w:tcPr>
          <w:p w14:paraId="1DF06451" w14:textId="77777777" w:rsidR="001955EB" w:rsidRPr="00854875" w:rsidRDefault="001955EB" w:rsidP="00C344A9">
            <w:pPr>
              <w:widowControl/>
              <w:autoSpaceDE/>
              <w:autoSpaceDN/>
              <w:spacing w:after="160"/>
              <w:rPr>
                <w:sz w:val="20"/>
                <w:szCs w:val="20"/>
              </w:rPr>
            </w:pPr>
            <w:r w:rsidRPr="00854875">
              <w:rPr>
                <w:sz w:val="20"/>
                <w:szCs w:val="20"/>
              </w:rPr>
              <w:t>34</w:t>
            </w:r>
          </w:p>
        </w:tc>
        <w:tc>
          <w:tcPr>
            <w:tcW w:w="720" w:type="dxa"/>
            <w:tcBorders>
              <w:top w:val="nil"/>
              <w:left w:val="nil"/>
              <w:bottom w:val="nil"/>
              <w:right w:val="nil"/>
            </w:tcBorders>
          </w:tcPr>
          <w:p w14:paraId="2A4531DF" w14:textId="77777777" w:rsidR="001955EB" w:rsidRPr="00854875" w:rsidRDefault="001955EB" w:rsidP="00C344A9">
            <w:pPr>
              <w:widowControl/>
              <w:autoSpaceDE/>
              <w:autoSpaceDN/>
              <w:spacing w:after="160"/>
              <w:rPr>
                <w:sz w:val="20"/>
                <w:szCs w:val="20"/>
              </w:rPr>
            </w:pPr>
            <w:r w:rsidRPr="00854875">
              <w:rPr>
                <w:sz w:val="20"/>
                <w:szCs w:val="20"/>
              </w:rPr>
              <w:t>20.2</w:t>
            </w:r>
          </w:p>
        </w:tc>
        <w:tc>
          <w:tcPr>
            <w:tcW w:w="810" w:type="dxa"/>
            <w:tcBorders>
              <w:top w:val="nil"/>
              <w:left w:val="nil"/>
              <w:bottom w:val="nil"/>
            </w:tcBorders>
          </w:tcPr>
          <w:p w14:paraId="3B970590" w14:textId="77777777" w:rsidR="001955EB" w:rsidRPr="00854875" w:rsidRDefault="001955EB" w:rsidP="00C344A9">
            <w:pPr>
              <w:widowControl/>
              <w:autoSpaceDE/>
              <w:autoSpaceDN/>
              <w:spacing w:after="160"/>
              <w:rPr>
                <w:sz w:val="20"/>
                <w:szCs w:val="20"/>
              </w:rPr>
            </w:pPr>
            <w:r w:rsidRPr="00854875">
              <w:rPr>
                <w:sz w:val="20"/>
                <w:szCs w:val="20"/>
              </w:rPr>
              <w:t>50</w:t>
            </w:r>
          </w:p>
        </w:tc>
        <w:tc>
          <w:tcPr>
            <w:tcW w:w="990" w:type="dxa"/>
            <w:tcBorders>
              <w:top w:val="nil"/>
              <w:bottom w:val="nil"/>
              <w:right w:val="nil"/>
            </w:tcBorders>
          </w:tcPr>
          <w:p w14:paraId="2BBD3F14" w14:textId="77777777" w:rsidR="001955EB" w:rsidRPr="00854875" w:rsidRDefault="001955EB" w:rsidP="00C344A9">
            <w:pPr>
              <w:widowControl/>
              <w:autoSpaceDE/>
              <w:autoSpaceDN/>
              <w:spacing w:after="160"/>
              <w:rPr>
                <w:sz w:val="20"/>
                <w:szCs w:val="20"/>
              </w:rPr>
            </w:pPr>
            <w:r w:rsidRPr="00854875">
              <w:rPr>
                <w:sz w:val="20"/>
                <w:szCs w:val="20"/>
              </w:rPr>
              <w:t>34</w:t>
            </w:r>
          </w:p>
        </w:tc>
        <w:tc>
          <w:tcPr>
            <w:tcW w:w="990" w:type="dxa"/>
            <w:tcBorders>
              <w:top w:val="nil"/>
              <w:left w:val="nil"/>
              <w:bottom w:val="nil"/>
            </w:tcBorders>
          </w:tcPr>
          <w:p w14:paraId="1629ACF9" w14:textId="77777777" w:rsidR="001955EB" w:rsidRPr="00854875" w:rsidRDefault="001955EB" w:rsidP="00C344A9">
            <w:pPr>
              <w:widowControl/>
              <w:autoSpaceDE/>
              <w:autoSpaceDN/>
              <w:spacing w:after="160"/>
              <w:rPr>
                <w:sz w:val="20"/>
                <w:szCs w:val="20"/>
              </w:rPr>
            </w:pPr>
            <w:r w:rsidRPr="00854875">
              <w:rPr>
                <w:sz w:val="20"/>
                <w:szCs w:val="20"/>
              </w:rPr>
              <w:t>34</w:t>
            </w:r>
          </w:p>
        </w:tc>
        <w:tc>
          <w:tcPr>
            <w:tcW w:w="1165" w:type="dxa"/>
            <w:tcBorders>
              <w:top w:val="nil"/>
              <w:bottom w:val="nil"/>
              <w:right w:val="nil"/>
            </w:tcBorders>
          </w:tcPr>
          <w:p w14:paraId="57DD839A" w14:textId="77777777" w:rsidR="001955EB" w:rsidRPr="00854875" w:rsidRDefault="001955EB" w:rsidP="00C344A9">
            <w:pPr>
              <w:widowControl/>
              <w:autoSpaceDE/>
              <w:autoSpaceDN/>
              <w:spacing w:after="160"/>
              <w:rPr>
                <w:sz w:val="20"/>
                <w:szCs w:val="20"/>
              </w:rPr>
            </w:pPr>
            <w:r w:rsidRPr="00854875">
              <w:rPr>
                <w:sz w:val="20"/>
                <w:szCs w:val="20"/>
              </w:rPr>
              <w:t>34</w:t>
            </w:r>
          </w:p>
        </w:tc>
        <w:tc>
          <w:tcPr>
            <w:tcW w:w="895" w:type="dxa"/>
            <w:tcBorders>
              <w:top w:val="nil"/>
              <w:left w:val="nil"/>
              <w:bottom w:val="nil"/>
              <w:right w:val="nil"/>
            </w:tcBorders>
          </w:tcPr>
          <w:p w14:paraId="680E9F28" w14:textId="77777777" w:rsidR="001955EB" w:rsidRPr="00854875" w:rsidRDefault="001955EB" w:rsidP="00C344A9">
            <w:pPr>
              <w:widowControl/>
              <w:autoSpaceDE/>
              <w:autoSpaceDN/>
              <w:spacing w:after="160"/>
              <w:rPr>
                <w:sz w:val="20"/>
                <w:szCs w:val="20"/>
              </w:rPr>
            </w:pPr>
            <w:r w:rsidRPr="00854875">
              <w:rPr>
                <w:sz w:val="20"/>
                <w:szCs w:val="20"/>
              </w:rPr>
              <w:t>34</w:t>
            </w:r>
          </w:p>
        </w:tc>
      </w:tr>
      <w:tr w:rsidR="001955EB" w:rsidRPr="00854875" w14:paraId="4F8C2F27" w14:textId="77777777" w:rsidTr="00E904A1">
        <w:tc>
          <w:tcPr>
            <w:tcW w:w="2340" w:type="dxa"/>
            <w:gridSpan w:val="2"/>
            <w:tcBorders>
              <w:top w:val="nil"/>
              <w:left w:val="nil"/>
              <w:bottom w:val="nil"/>
              <w:right w:val="nil"/>
            </w:tcBorders>
          </w:tcPr>
          <w:p w14:paraId="610BCD34" w14:textId="77777777" w:rsidR="001955EB" w:rsidRPr="00854875" w:rsidRDefault="001955EB" w:rsidP="00C344A9">
            <w:pPr>
              <w:widowControl/>
              <w:autoSpaceDE/>
              <w:autoSpaceDN/>
              <w:spacing w:after="160"/>
              <w:rPr>
                <w:sz w:val="20"/>
                <w:szCs w:val="20"/>
              </w:rPr>
            </w:pPr>
            <w:r w:rsidRPr="00854875">
              <w:rPr>
                <w:sz w:val="20"/>
                <w:szCs w:val="20"/>
              </w:rPr>
              <w:t>Width of maturity ogive (cm)</w:t>
            </w:r>
          </w:p>
        </w:tc>
        <w:tc>
          <w:tcPr>
            <w:tcW w:w="720" w:type="dxa"/>
            <w:tcBorders>
              <w:top w:val="nil"/>
              <w:left w:val="nil"/>
              <w:bottom w:val="nil"/>
              <w:right w:val="single" w:sz="4" w:space="0" w:color="auto"/>
            </w:tcBorders>
          </w:tcPr>
          <w:p w14:paraId="1CCC22E7" w14:textId="77777777" w:rsidR="001955EB" w:rsidRPr="00854875" w:rsidRDefault="001955EB" w:rsidP="00C344A9">
            <w:pPr>
              <w:widowControl/>
              <w:autoSpaceDE/>
              <w:autoSpaceDN/>
              <w:spacing w:after="160"/>
              <w:rPr>
                <w:rFonts w:eastAsia="Malgun Gothic"/>
                <w:sz w:val="20"/>
                <w:szCs w:val="20"/>
              </w:rPr>
            </w:pPr>
            <m:oMathPara>
              <m:oMathParaPr>
                <m:jc m:val="left"/>
              </m:oMathParaPr>
              <m:oMath>
                <m:r>
                  <w:rPr>
                    <w:rFonts w:ascii="Cambria Math" w:hAnsi="Cambria Math"/>
                    <w:sz w:val="20"/>
                    <w:szCs w:val="20"/>
                  </w:rPr>
                  <m:t>wmat</m:t>
                </m:r>
              </m:oMath>
            </m:oMathPara>
          </w:p>
        </w:tc>
        <w:tc>
          <w:tcPr>
            <w:tcW w:w="720" w:type="dxa"/>
            <w:tcBorders>
              <w:top w:val="nil"/>
              <w:left w:val="single" w:sz="4" w:space="0" w:color="auto"/>
              <w:bottom w:val="nil"/>
              <w:right w:val="nil"/>
            </w:tcBorders>
          </w:tcPr>
          <w:p w14:paraId="5E63B7AE" w14:textId="77777777" w:rsidR="001955EB" w:rsidRPr="00854875" w:rsidRDefault="001955EB" w:rsidP="00C344A9">
            <w:pPr>
              <w:widowControl/>
              <w:autoSpaceDE/>
              <w:autoSpaceDN/>
              <w:spacing w:after="160"/>
              <w:rPr>
                <w:sz w:val="20"/>
                <w:szCs w:val="20"/>
              </w:rPr>
            </w:pPr>
            <w:r w:rsidRPr="00854875">
              <w:rPr>
                <w:sz w:val="20"/>
                <w:szCs w:val="20"/>
              </w:rPr>
              <w:t>6.8</w:t>
            </w:r>
          </w:p>
        </w:tc>
        <w:tc>
          <w:tcPr>
            <w:tcW w:w="720" w:type="dxa"/>
            <w:tcBorders>
              <w:top w:val="nil"/>
              <w:left w:val="nil"/>
              <w:bottom w:val="nil"/>
              <w:right w:val="nil"/>
            </w:tcBorders>
          </w:tcPr>
          <w:p w14:paraId="328A7E28" w14:textId="77777777" w:rsidR="001955EB" w:rsidRPr="00854875" w:rsidRDefault="001955EB" w:rsidP="00C344A9">
            <w:pPr>
              <w:widowControl/>
              <w:autoSpaceDE/>
              <w:autoSpaceDN/>
              <w:spacing w:after="160"/>
              <w:rPr>
                <w:sz w:val="20"/>
                <w:szCs w:val="20"/>
              </w:rPr>
            </w:pPr>
            <w:r w:rsidRPr="00854875">
              <w:rPr>
                <w:sz w:val="20"/>
                <w:szCs w:val="20"/>
              </w:rPr>
              <w:t>4.04</w:t>
            </w:r>
          </w:p>
        </w:tc>
        <w:tc>
          <w:tcPr>
            <w:tcW w:w="810" w:type="dxa"/>
            <w:tcBorders>
              <w:top w:val="nil"/>
              <w:left w:val="nil"/>
              <w:bottom w:val="nil"/>
            </w:tcBorders>
          </w:tcPr>
          <w:p w14:paraId="0616863F" w14:textId="77777777" w:rsidR="001955EB" w:rsidRPr="00854875" w:rsidRDefault="001955EB" w:rsidP="00C344A9">
            <w:pPr>
              <w:widowControl/>
              <w:autoSpaceDE/>
              <w:autoSpaceDN/>
              <w:spacing w:after="160"/>
              <w:rPr>
                <w:sz w:val="20"/>
                <w:szCs w:val="20"/>
              </w:rPr>
            </w:pPr>
            <w:r w:rsidRPr="00854875">
              <w:rPr>
                <w:sz w:val="20"/>
                <w:szCs w:val="20"/>
              </w:rPr>
              <w:t>10</w:t>
            </w:r>
          </w:p>
        </w:tc>
        <w:tc>
          <w:tcPr>
            <w:tcW w:w="990" w:type="dxa"/>
            <w:tcBorders>
              <w:top w:val="nil"/>
              <w:bottom w:val="nil"/>
              <w:right w:val="nil"/>
            </w:tcBorders>
          </w:tcPr>
          <w:p w14:paraId="2928DDD4" w14:textId="77777777" w:rsidR="001955EB" w:rsidRPr="00854875" w:rsidRDefault="001955EB" w:rsidP="00C344A9">
            <w:pPr>
              <w:widowControl/>
              <w:autoSpaceDE/>
              <w:autoSpaceDN/>
              <w:spacing w:after="160"/>
              <w:rPr>
                <w:sz w:val="20"/>
                <w:szCs w:val="20"/>
              </w:rPr>
            </w:pPr>
            <w:r w:rsidRPr="00854875">
              <w:rPr>
                <w:sz w:val="20"/>
                <w:szCs w:val="20"/>
              </w:rPr>
              <w:t>6.8</w:t>
            </w:r>
          </w:p>
        </w:tc>
        <w:tc>
          <w:tcPr>
            <w:tcW w:w="990" w:type="dxa"/>
            <w:tcBorders>
              <w:top w:val="nil"/>
              <w:left w:val="nil"/>
              <w:bottom w:val="nil"/>
            </w:tcBorders>
          </w:tcPr>
          <w:p w14:paraId="1FD2D7AC" w14:textId="77777777" w:rsidR="001955EB" w:rsidRPr="00854875" w:rsidRDefault="001955EB" w:rsidP="00C344A9">
            <w:pPr>
              <w:widowControl/>
              <w:autoSpaceDE/>
              <w:autoSpaceDN/>
              <w:spacing w:after="160"/>
              <w:rPr>
                <w:sz w:val="20"/>
                <w:szCs w:val="20"/>
              </w:rPr>
            </w:pPr>
            <w:r w:rsidRPr="00854875">
              <w:rPr>
                <w:sz w:val="20"/>
                <w:szCs w:val="20"/>
              </w:rPr>
              <w:t>6.8</w:t>
            </w:r>
          </w:p>
        </w:tc>
        <w:tc>
          <w:tcPr>
            <w:tcW w:w="1165" w:type="dxa"/>
            <w:tcBorders>
              <w:top w:val="nil"/>
              <w:bottom w:val="nil"/>
              <w:right w:val="nil"/>
            </w:tcBorders>
          </w:tcPr>
          <w:p w14:paraId="76A8AA29" w14:textId="77777777" w:rsidR="001955EB" w:rsidRPr="00854875" w:rsidRDefault="001955EB" w:rsidP="00C344A9">
            <w:pPr>
              <w:widowControl/>
              <w:autoSpaceDE/>
              <w:autoSpaceDN/>
              <w:spacing w:after="160"/>
              <w:rPr>
                <w:sz w:val="20"/>
                <w:szCs w:val="20"/>
              </w:rPr>
            </w:pPr>
            <w:r w:rsidRPr="00854875">
              <w:rPr>
                <w:sz w:val="20"/>
                <w:szCs w:val="20"/>
              </w:rPr>
              <w:t>6.8</w:t>
            </w:r>
          </w:p>
        </w:tc>
        <w:tc>
          <w:tcPr>
            <w:tcW w:w="895" w:type="dxa"/>
            <w:tcBorders>
              <w:top w:val="nil"/>
              <w:left w:val="nil"/>
              <w:bottom w:val="nil"/>
              <w:right w:val="nil"/>
            </w:tcBorders>
          </w:tcPr>
          <w:p w14:paraId="3F94EE71" w14:textId="77777777" w:rsidR="001955EB" w:rsidRPr="00854875" w:rsidRDefault="001955EB" w:rsidP="00C344A9">
            <w:pPr>
              <w:widowControl/>
              <w:autoSpaceDE/>
              <w:autoSpaceDN/>
              <w:spacing w:after="160"/>
              <w:rPr>
                <w:sz w:val="20"/>
                <w:szCs w:val="20"/>
              </w:rPr>
            </w:pPr>
            <w:r w:rsidRPr="00854875">
              <w:rPr>
                <w:sz w:val="20"/>
                <w:szCs w:val="20"/>
              </w:rPr>
              <w:t>6.8</w:t>
            </w:r>
          </w:p>
        </w:tc>
      </w:tr>
      <w:tr w:rsidR="001955EB" w:rsidRPr="00854875" w14:paraId="481C7F10" w14:textId="77777777" w:rsidTr="00E904A1">
        <w:tc>
          <w:tcPr>
            <w:tcW w:w="2340" w:type="dxa"/>
            <w:gridSpan w:val="2"/>
            <w:tcBorders>
              <w:top w:val="nil"/>
              <w:left w:val="nil"/>
              <w:bottom w:val="nil"/>
              <w:right w:val="nil"/>
            </w:tcBorders>
          </w:tcPr>
          <w:p w14:paraId="4FF9DDA8" w14:textId="77777777" w:rsidR="001955EB" w:rsidRPr="00854875" w:rsidRDefault="001955EB" w:rsidP="00C344A9">
            <w:pPr>
              <w:widowControl/>
              <w:autoSpaceDE/>
              <w:autoSpaceDN/>
              <w:spacing w:after="160"/>
              <w:rPr>
                <w:sz w:val="20"/>
                <w:szCs w:val="20"/>
              </w:rPr>
            </w:pPr>
            <w:r w:rsidRPr="00854875">
              <w:rPr>
                <w:sz w:val="20"/>
                <w:szCs w:val="20"/>
              </w:rPr>
              <w:t>Recruitment standard deviation</w:t>
            </w:r>
          </w:p>
        </w:tc>
        <w:tc>
          <w:tcPr>
            <w:tcW w:w="720" w:type="dxa"/>
            <w:tcBorders>
              <w:top w:val="nil"/>
              <w:left w:val="nil"/>
              <w:bottom w:val="nil"/>
              <w:right w:val="single" w:sz="4" w:space="0" w:color="auto"/>
            </w:tcBorders>
          </w:tcPr>
          <w:p w14:paraId="3FB964DA" w14:textId="77777777" w:rsidR="001955EB" w:rsidRPr="00854875" w:rsidRDefault="008D7A66" w:rsidP="00C344A9">
            <w:pPr>
              <w:widowControl/>
              <w:autoSpaceDE/>
              <w:autoSpaceDN/>
              <w:spacing w:after="160"/>
              <w:rPr>
                <w:sz w:val="20"/>
                <w:szCs w:val="20"/>
              </w:rPr>
            </w:pPr>
            <m:oMathPara>
              <m:oMathParaPr>
                <m:jc m:val="left"/>
              </m:oMathParaPr>
              <m:oMath>
                <m:sSubSup>
                  <m:sSubSupPr>
                    <m:ctrlPr>
                      <w:rPr>
                        <w:rFonts w:ascii="Cambria Math" w:hAnsi="Cambria Math"/>
                        <w:i/>
                        <w:sz w:val="20"/>
                        <w:szCs w:val="20"/>
                      </w:rPr>
                    </m:ctrlPr>
                  </m:sSubSupPr>
                  <m:e>
                    <m:r>
                      <w:rPr>
                        <w:rFonts w:ascii="Cambria Math" w:hAnsi="Cambria Math"/>
                        <w:sz w:val="20"/>
                        <w:szCs w:val="20"/>
                      </w:rPr>
                      <m:t>σ</m:t>
                    </m:r>
                  </m:e>
                  <m:sub>
                    <m:r>
                      <w:rPr>
                        <w:rFonts w:ascii="Cambria Math" w:hAnsi="Cambria Math"/>
                        <w:sz w:val="20"/>
                        <w:szCs w:val="20"/>
                      </w:rPr>
                      <m:t>R</m:t>
                    </m:r>
                  </m:sub>
                  <m:sup>
                    <m:r>
                      <w:rPr>
                        <w:rFonts w:ascii="Cambria Math" w:hAnsi="Cambria Math"/>
                        <w:sz w:val="20"/>
                        <w:szCs w:val="20"/>
                      </w:rPr>
                      <m:t>2</m:t>
                    </m:r>
                  </m:sup>
                </m:sSubSup>
              </m:oMath>
            </m:oMathPara>
          </w:p>
        </w:tc>
        <w:tc>
          <w:tcPr>
            <w:tcW w:w="720" w:type="dxa"/>
            <w:tcBorders>
              <w:top w:val="nil"/>
              <w:left w:val="single" w:sz="4" w:space="0" w:color="auto"/>
              <w:bottom w:val="nil"/>
              <w:right w:val="nil"/>
            </w:tcBorders>
          </w:tcPr>
          <w:p w14:paraId="465ECB79" w14:textId="77777777" w:rsidR="001955EB" w:rsidRPr="00854875" w:rsidRDefault="001955EB" w:rsidP="00C344A9">
            <w:pPr>
              <w:widowControl/>
              <w:autoSpaceDE/>
              <w:autoSpaceDN/>
              <w:spacing w:after="160"/>
              <w:rPr>
                <w:sz w:val="20"/>
                <w:szCs w:val="20"/>
              </w:rPr>
            </w:pPr>
            <w:r w:rsidRPr="00854875">
              <w:rPr>
                <w:sz w:val="20"/>
                <w:szCs w:val="20"/>
              </w:rPr>
              <w:t>0.01</w:t>
            </w:r>
          </w:p>
        </w:tc>
        <w:tc>
          <w:tcPr>
            <w:tcW w:w="720" w:type="dxa"/>
            <w:tcBorders>
              <w:top w:val="nil"/>
              <w:left w:val="nil"/>
              <w:bottom w:val="nil"/>
              <w:right w:val="nil"/>
            </w:tcBorders>
          </w:tcPr>
          <w:p w14:paraId="3DB0B75A" w14:textId="77777777" w:rsidR="001955EB" w:rsidRPr="00854875" w:rsidRDefault="001955EB" w:rsidP="00C344A9">
            <w:pPr>
              <w:widowControl/>
              <w:autoSpaceDE/>
              <w:autoSpaceDN/>
              <w:spacing w:after="160"/>
              <w:rPr>
                <w:sz w:val="20"/>
                <w:szCs w:val="20"/>
              </w:rPr>
            </w:pPr>
            <w:r w:rsidRPr="00854875">
              <w:rPr>
                <w:sz w:val="20"/>
                <w:szCs w:val="20"/>
              </w:rPr>
              <w:t>0.01</w:t>
            </w:r>
          </w:p>
        </w:tc>
        <w:tc>
          <w:tcPr>
            <w:tcW w:w="810" w:type="dxa"/>
            <w:tcBorders>
              <w:top w:val="nil"/>
              <w:left w:val="nil"/>
              <w:bottom w:val="nil"/>
            </w:tcBorders>
          </w:tcPr>
          <w:p w14:paraId="3F76BBBB" w14:textId="77777777" w:rsidR="001955EB" w:rsidRPr="00854875" w:rsidRDefault="001955EB" w:rsidP="00C344A9">
            <w:pPr>
              <w:widowControl/>
              <w:autoSpaceDE/>
              <w:autoSpaceDN/>
              <w:spacing w:after="160"/>
              <w:rPr>
                <w:sz w:val="20"/>
                <w:szCs w:val="20"/>
              </w:rPr>
            </w:pPr>
            <w:r w:rsidRPr="00854875">
              <w:rPr>
                <w:sz w:val="20"/>
                <w:szCs w:val="20"/>
              </w:rPr>
              <w:t>0.01</w:t>
            </w:r>
          </w:p>
        </w:tc>
        <w:tc>
          <w:tcPr>
            <w:tcW w:w="990" w:type="dxa"/>
            <w:tcBorders>
              <w:top w:val="nil"/>
              <w:bottom w:val="nil"/>
              <w:right w:val="nil"/>
            </w:tcBorders>
          </w:tcPr>
          <w:p w14:paraId="490CCC13" w14:textId="77777777" w:rsidR="001955EB" w:rsidRPr="00854875" w:rsidRDefault="001955EB" w:rsidP="00C344A9">
            <w:pPr>
              <w:widowControl/>
              <w:autoSpaceDE/>
              <w:autoSpaceDN/>
              <w:spacing w:after="160"/>
              <w:rPr>
                <w:sz w:val="20"/>
                <w:szCs w:val="20"/>
              </w:rPr>
            </w:pPr>
            <w:r w:rsidRPr="00854875">
              <w:rPr>
                <w:sz w:val="20"/>
                <w:szCs w:val="20"/>
              </w:rPr>
              <w:t>0.01</w:t>
            </w:r>
          </w:p>
        </w:tc>
        <w:tc>
          <w:tcPr>
            <w:tcW w:w="990" w:type="dxa"/>
            <w:tcBorders>
              <w:top w:val="nil"/>
              <w:left w:val="nil"/>
              <w:bottom w:val="nil"/>
            </w:tcBorders>
          </w:tcPr>
          <w:p w14:paraId="0AFDD843" w14:textId="77777777" w:rsidR="001955EB" w:rsidRPr="00854875" w:rsidRDefault="001955EB" w:rsidP="00C344A9">
            <w:pPr>
              <w:widowControl/>
              <w:autoSpaceDE/>
              <w:autoSpaceDN/>
              <w:spacing w:after="160"/>
              <w:rPr>
                <w:sz w:val="20"/>
                <w:szCs w:val="20"/>
              </w:rPr>
            </w:pPr>
            <w:r w:rsidRPr="00854875">
              <w:rPr>
                <w:sz w:val="20"/>
                <w:szCs w:val="20"/>
              </w:rPr>
              <w:t>0.01</w:t>
            </w:r>
          </w:p>
        </w:tc>
        <w:tc>
          <w:tcPr>
            <w:tcW w:w="1165" w:type="dxa"/>
            <w:tcBorders>
              <w:top w:val="nil"/>
              <w:bottom w:val="nil"/>
              <w:right w:val="nil"/>
            </w:tcBorders>
          </w:tcPr>
          <w:p w14:paraId="475E3045" w14:textId="77777777" w:rsidR="001955EB" w:rsidRPr="00854875" w:rsidRDefault="001955EB" w:rsidP="00C344A9">
            <w:pPr>
              <w:widowControl/>
              <w:autoSpaceDE/>
              <w:autoSpaceDN/>
              <w:spacing w:after="160"/>
              <w:rPr>
                <w:sz w:val="20"/>
                <w:szCs w:val="20"/>
              </w:rPr>
            </w:pPr>
            <w:r w:rsidRPr="00854875">
              <w:rPr>
                <w:sz w:val="20"/>
                <w:szCs w:val="20"/>
              </w:rPr>
              <w:t>0.4537</w:t>
            </w:r>
          </w:p>
        </w:tc>
        <w:tc>
          <w:tcPr>
            <w:tcW w:w="895" w:type="dxa"/>
            <w:tcBorders>
              <w:top w:val="nil"/>
              <w:left w:val="nil"/>
              <w:bottom w:val="nil"/>
              <w:right w:val="nil"/>
            </w:tcBorders>
          </w:tcPr>
          <w:p w14:paraId="036EAE2C" w14:textId="77777777" w:rsidR="001955EB" w:rsidRPr="00854875" w:rsidRDefault="001955EB" w:rsidP="00C344A9">
            <w:pPr>
              <w:widowControl/>
              <w:autoSpaceDE/>
              <w:autoSpaceDN/>
              <w:spacing w:after="160"/>
              <w:rPr>
                <w:sz w:val="20"/>
                <w:szCs w:val="20"/>
              </w:rPr>
            </w:pPr>
            <w:r w:rsidRPr="00854875">
              <w:rPr>
                <w:sz w:val="20"/>
                <w:szCs w:val="20"/>
              </w:rPr>
              <w:t>0.737</w:t>
            </w:r>
          </w:p>
        </w:tc>
      </w:tr>
      <w:tr w:rsidR="001955EB" w:rsidRPr="00854875" w14:paraId="5428963E" w14:textId="77777777" w:rsidTr="00E904A1">
        <w:tc>
          <w:tcPr>
            <w:tcW w:w="2340" w:type="dxa"/>
            <w:gridSpan w:val="2"/>
            <w:tcBorders>
              <w:top w:val="nil"/>
              <w:left w:val="nil"/>
              <w:bottom w:val="nil"/>
              <w:right w:val="nil"/>
            </w:tcBorders>
          </w:tcPr>
          <w:p w14:paraId="084361AE" w14:textId="77777777" w:rsidR="001955EB" w:rsidRPr="00854875" w:rsidRDefault="001955EB" w:rsidP="00C344A9">
            <w:pPr>
              <w:widowControl/>
              <w:autoSpaceDE/>
              <w:autoSpaceDN/>
              <w:spacing w:after="160"/>
              <w:rPr>
                <w:sz w:val="20"/>
                <w:szCs w:val="20"/>
              </w:rPr>
            </w:pPr>
            <w:r w:rsidRPr="00854875">
              <w:rPr>
                <w:sz w:val="20"/>
                <w:szCs w:val="20"/>
              </w:rPr>
              <w:t>Length at 50% selectivity</w:t>
            </w:r>
          </w:p>
        </w:tc>
        <w:tc>
          <w:tcPr>
            <w:tcW w:w="720" w:type="dxa"/>
            <w:tcBorders>
              <w:top w:val="nil"/>
              <w:left w:val="nil"/>
              <w:bottom w:val="nil"/>
              <w:right w:val="single" w:sz="4" w:space="0" w:color="auto"/>
            </w:tcBorders>
          </w:tcPr>
          <w:p w14:paraId="1C071406" w14:textId="77777777" w:rsidR="001955EB" w:rsidRPr="00854875" w:rsidRDefault="008D7A66" w:rsidP="00C344A9">
            <w:pPr>
              <w:widowControl/>
              <w:autoSpaceDE/>
              <w:autoSpaceDN/>
              <w:spacing w:after="160"/>
              <w:rPr>
                <w:sz w:val="20"/>
                <w:szCs w:val="20"/>
              </w:rPr>
            </w:pPr>
            <m:oMath>
              <m:sSubSup>
                <m:sSubSupPr>
                  <m:ctrlPr>
                    <w:rPr>
                      <w:rFonts w:ascii="Cambria Math" w:hAnsi="Cambria Math"/>
                      <w:i/>
                      <w:sz w:val="20"/>
                      <w:szCs w:val="20"/>
                    </w:rPr>
                  </m:ctrlPr>
                </m:sSubSupPr>
                <m:e>
                  <m:r>
                    <w:rPr>
                      <w:rFonts w:ascii="Cambria Math" w:hAnsi="Cambria Math"/>
                      <w:sz w:val="20"/>
                      <w:szCs w:val="20"/>
                    </w:rPr>
                    <m:t>L</m:t>
                  </m:r>
                </m:e>
                <m:sub>
                  <m:r>
                    <w:rPr>
                      <w:rFonts w:ascii="Cambria Math" w:hAnsi="Cambria Math"/>
                      <w:sz w:val="20"/>
                      <w:szCs w:val="20"/>
                    </w:rPr>
                    <m:t>50</m:t>
                  </m:r>
                </m:sub>
                <m:sup>
                  <m:r>
                    <w:rPr>
                      <w:rFonts w:ascii="Cambria Math" w:hAnsi="Cambria Math"/>
                      <w:sz w:val="20"/>
                      <w:szCs w:val="20"/>
                    </w:rPr>
                    <m:t>s</m:t>
                  </m:r>
                </m:sup>
              </m:sSubSup>
            </m:oMath>
            <w:r w:rsidR="001955EB" w:rsidRPr="00854875">
              <w:rPr>
                <w:sz w:val="20"/>
                <w:szCs w:val="20"/>
              </w:rPr>
              <w:t xml:space="preserve"> </w:t>
            </w:r>
          </w:p>
        </w:tc>
        <w:tc>
          <w:tcPr>
            <w:tcW w:w="720" w:type="dxa"/>
            <w:tcBorders>
              <w:top w:val="nil"/>
              <w:left w:val="single" w:sz="4" w:space="0" w:color="auto"/>
              <w:bottom w:val="nil"/>
              <w:right w:val="nil"/>
            </w:tcBorders>
          </w:tcPr>
          <w:p w14:paraId="5697EC6A" w14:textId="77777777" w:rsidR="001955EB" w:rsidRPr="00854875" w:rsidRDefault="001955EB" w:rsidP="00C344A9">
            <w:pPr>
              <w:widowControl/>
              <w:autoSpaceDE/>
              <w:autoSpaceDN/>
              <w:spacing w:after="160"/>
              <w:rPr>
                <w:sz w:val="20"/>
                <w:szCs w:val="20"/>
              </w:rPr>
            </w:pPr>
            <w:r w:rsidRPr="00854875">
              <w:rPr>
                <w:sz w:val="20"/>
                <w:szCs w:val="20"/>
              </w:rPr>
              <w:t>11</w:t>
            </w:r>
          </w:p>
        </w:tc>
        <w:tc>
          <w:tcPr>
            <w:tcW w:w="720" w:type="dxa"/>
            <w:tcBorders>
              <w:top w:val="nil"/>
              <w:left w:val="nil"/>
              <w:bottom w:val="nil"/>
              <w:right w:val="nil"/>
            </w:tcBorders>
          </w:tcPr>
          <w:p w14:paraId="1D558E3A" w14:textId="77777777" w:rsidR="001955EB" w:rsidRPr="00854875" w:rsidRDefault="001955EB" w:rsidP="00C344A9">
            <w:pPr>
              <w:widowControl/>
              <w:autoSpaceDE/>
              <w:autoSpaceDN/>
              <w:spacing w:after="160"/>
              <w:rPr>
                <w:sz w:val="20"/>
                <w:szCs w:val="20"/>
              </w:rPr>
            </w:pPr>
            <w:r w:rsidRPr="00854875">
              <w:rPr>
                <w:sz w:val="20"/>
                <w:szCs w:val="20"/>
              </w:rPr>
              <w:t>9</w:t>
            </w:r>
          </w:p>
        </w:tc>
        <w:tc>
          <w:tcPr>
            <w:tcW w:w="810" w:type="dxa"/>
            <w:tcBorders>
              <w:top w:val="nil"/>
              <w:left w:val="nil"/>
              <w:bottom w:val="nil"/>
            </w:tcBorders>
          </w:tcPr>
          <w:p w14:paraId="763E1A3D" w14:textId="77777777" w:rsidR="001955EB" w:rsidRPr="00854875" w:rsidRDefault="001955EB" w:rsidP="00C344A9">
            <w:pPr>
              <w:widowControl/>
              <w:autoSpaceDE/>
              <w:autoSpaceDN/>
              <w:spacing w:after="160"/>
              <w:rPr>
                <w:sz w:val="20"/>
                <w:szCs w:val="20"/>
              </w:rPr>
            </w:pPr>
            <w:r w:rsidRPr="00854875">
              <w:rPr>
                <w:sz w:val="20"/>
                <w:szCs w:val="20"/>
              </w:rPr>
              <w:t>20</w:t>
            </w:r>
          </w:p>
        </w:tc>
        <w:tc>
          <w:tcPr>
            <w:tcW w:w="990" w:type="dxa"/>
            <w:tcBorders>
              <w:top w:val="nil"/>
              <w:bottom w:val="nil"/>
              <w:right w:val="nil"/>
            </w:tcBorders>
          </w:tcPr>
          <w:p w14:paraId="478187D4" w14:textId="77777777" w:rsidR="001955EB" w:rsidRPr="00854875" w:rsidRDefault="001955EB" w:rsidP="00C344A9">
            <w:pPr>
              <w:widowControl/>
              <w:autoSpaceDE/>
              <w:autoSpaceDN/>
              <w:spacing w:after="160"/>
              <w:rPr>
                <w:sz w:val="20"/>
                <w:szCs w:val="20"/>
              </w:rPr>
            </w:pPr>
            <w:r w:rsidRPr="00854875">
              <w:rPr>
                <w:sz w:val="20"/>
                <w:szCs w:val="20"/>
              </w:rPr>
              <w:t>11</w:t>
            </w:r>
          </w:p>
        </w:tc>
        <w:tc>
          <w:tcPr>
            <w:tcW w:w="990" w:type="dxa"/>
            <w:tcBorders>
              <w:top w:val="nil"/>
              <w:left w:val="nil"/>
              <w:bottom w:val="nil"/>
            </w:tcBorders>
          </w:tcPr>
          <w:p w14:paraId="4F44989F" w14:textId="77777777" w:rsidR="001955EB" w:rsidRPr="00854875" w:rsidRDefault="001955EB" w:rsidP="00C344A9">
            <w:pPr>
              <w:widowControl/>
              <w:autoSpaceDE/>
              <w:autoSpaceDN/>
              <w:spacing w:after="160"/>
              <w:rPr>
                <w:sz w:val="20"/>
                <w:szCs w:val="20"/>
              </w:rPr>
            </w:pPr>
            <w:r w:rsidRPr="00854875">
              <w:rPr>
                <w:sz w:val="20"/>
                <w:szCs w:val="20"/>
              </w:rPr>
              <w:t>11</w:t>
            </w:r>
          </w:p>
        </w:tc>
        <w:tc>
          <w:tcPr>
            <w:tcW w:w="1165" w:type="dxa"/>
            <w:tcBorders>
              <w:top w:val="nil"/>
              <w:bottom w:val="nil"/>
              <w:right w:val="nil"/>
            </w:tcBorders>
          </w:tcPr>
          <w:p w14:paraId="159FE5FA" w14:textId="77777777" w:rsidR="001955EB" w:rsidRPr="00854875" w:rsidRDefault="001955EB" w:rsidP="00C344A9">
            <w:pPr>
              <w:widowControl/>
              <w:autoSpaceDE/>
              <w:autoSpaceDN/>
              <w:spacing w:after="160"/>
              <w:rPr>
                <w:sz w:val="20"/>
                <w:szCs w:val="20"/>
              </w:rPr>
            </w:pPr>
            <w:r w:rsidRPr="00854875">
              <w:rPr>
                <w:sz w:val="20"/>
                <w:szCs w:val="20"/>
              </w:rPr>
              <w:t>11</w:t>
            </w:r>
          </w:p>
        </w:tc>
        <w:tc>
          <w:tcPr>
            <w:tcW w:w="895" w:type="dxa"/>
            <w:tcBorders>
              <w:top w:val="nil"/>
              <w:left w:val="nil"/>
              <w:bottom w:val="nil"/>
              <w:right w:val="nil"/>
            </w:tcBorders>
          </w:tcPr>
          <w:p w14:paraId="324675F9" w14:textId="77777777" w:rsidR="001955EB" w:rsidRPr="00854875" w:rsidRDefault="001955EB" w:rsidP="00C344A9">
            <w:pPr>
              <w:widowControl/>
              <w:autoSpaceDE/>
              <w:autoSpaceDN/>
              <w:spacing w:after="160"/>
              <w:rPr>
                <w:sz w:val="20"/>
                <w:szCs w:val="20"/>
              </w:rPr>
            </w:pPr>
            <w:r w:rsidRPr="00854875">
              <w:rPr>
                <w:sz w:val="20"/>
                <w:szCs w:val="20"/>
              </w:rPr>
              <w:t>11</w:t>
            </w:r>
          </w:p>
        </w:tc>
      </w:tr>
      <w:tr w:rsidR="001955EB" w:rsidRPr="00854875" w14:paraId="7DADFE47" w14:textId="77777777" w:rsidTr="00E904A1">
        <w:tc>
          <w:tcPr>
            <w:tcW w:w="2340" w:type="dxa"/>
            <w:gridSpan w:val="2"/>
            <w:tcBorders>
              <w:top w:val="nil"/>
              <w:left w:val="nil"/>
              <w:bottom w:val="nil"/>
              <w:right w:val="nil"/>
            </w:tcBorders>
          </w:tcPr>
          <w:p w14:paraId="3418989F" w14:textId="77777777" w:rsidR="001955EB" w:rsidRPr="00854875" w:rsidRDefault="001955EB" w:rsidP="00C344A9">
            <w:pPr>
              <w:widowControl/>
              <w:autoSpaceDE/>
              <w:autoSpaceDN/>
              <w:spacing w:after="160"/>
              <w:rPr>
                <w:sz w:val="20"/>
                <w:szCs w:val="20"/>
              </w:rPr>
            </w:pPr>
            <w:r w:rsidRPr="00854875">
              <w:rPr>
                <w:sz w:val="20"/>
                <w:szCs w:val="20"/>
              </w:rPr>
              <w:t>Width of selectivity ogive (cm)</w:t>
            </w:r>
          </w:p>
        </w:tc>
        <w:tc>
          <w:tcPr>
            <w:tcW w:w="720" w:type="dxa"/>
            <w:tcBorders>
              <w:top w:val="nil"/>
              <w:left w:val="nil"/>
              <w:bottom w:val="nil"/>
              <w:right w:val="single" w:sz="4" w:space="0" w:color="auto"/>
            </w:tcBorders>
          </w:tcPr>
          <w:p w14:paraId="2EA3EC45" w14:textId="77777777" w:rsidR="001955EB" w:rsidRPr="00854875" w:rsidRDefault="001955EB" w:rsidP="00C344A9">
            <w:pPr>
              <w:widowControl/>
              <w:autoSpaceDE/>
              <w:autoSpaceDN/>
              <w:spacing w:after="160"/>
              <w:rPr>
                <w:rFonts w:eastAsia="Malgun Gothic"/>
                <w:sz w:val="20"/>
                <w:szCs w:val="20"/>
              </w:rPr>
            </w:pPr>
            <w:r w:rsidRPr="00854875">
              <w:rPr>
                <w:sz w:val="20"/>
                <w:szCs w:val="20"/>
              </w:rPr>
              <w:t>wqs</w:t>
            </w:r>
          </w:p>
        </w:tc>
        <w:tc>
          <w:tcPr>
            <w:tcW w:w="720" w:type="dxa"/>
            <w:tcBorders>
              <w:top w:val="nil"/>
              <w:left w:val="single" w:sz="4" w:space="0" w:color="auto"/>
              <w:bottom w:val="nil"/>
              <w:right w:val="nil"/>
            </w:tcBorders>
          </w:tcPr>
          <w:p w14:paraId="61ABEB1B" w14:textId="77777777" w:rsidR="001955EB" w:rsidRPr="00854875" w:rsidRDefault="001955EB" w:rsidP="00C344A9">
            <w:pPr>
              <w:widowControl/>
              <w:autoSpaceDE/>
              <w:autoSpaceDN/>
              <w:spacing w:after="160"/>
              <w:rPr>
                <w:sz w:val="20"/>
                <w:szCs w:val="20"/>
              </w:rPr>
            </w:pPr>
            <w:r w:rsidRPr="00854875">
              <w:rPr>
                <w:sz w:val="20"/>
                <w:szCs w:val="20"/>
              </w:rPr>
              <w:t>2.2</w:t>
            </w:r>
          </w:p>
        </w:tc>
        <w:tc>
          <w:tcPr>
            <w:tcW w:w="720" w:type="dxa"/>
            <w:tcBorders>
              <w:top w:val="nil"/>
              <w:left w:val="nil"/>
              <w:bottom w:val="nil"/>
              <w:right w:val="nil"/>
            </w:tcBorders>
          </w:tcPr>
          <w:p w14:paraId="1B67550F" w14:textId="77777777" w:rsidR="001955EB" w:rsidRPr="00854875" w:rsidRDefault="001955EB" w:rsidP="00C344A9">
            <w:pPr>
              <w:widowControl/>
              <w:autoSpaceDE/>
              <w:autoSpaceDN/>
              <w:spacing w:after="160"/>
              <w:rPr>
                <w:sz w:val="20"/>
                <w:szCs w:val="20"/>
              </w:rPr>
            </w:pPr>
            <w:r w:rsidRPr="00854875">
              <w:rPr>
                <w:sz w:val="20"/>
                <w:szCs w:val="20"/>
              </w:rPr>
              <w:t>1.8</w:t>
            </w:r>
          </w:p>
        </w:tc>
        <w:tc>
          <w:tcPr>
            <w:tcW w:w="810" w:type="dxa"/>
            <w:tcBorders>
              <w:top w:val="nil"/>
              <w:left w:val="nil"/>
              <w:bottom w:val="nil"/>
            </w:tcBorders>
          </w:tcPr>
          <w:p w14:paraId="6636E9A7" w14:textId="77777777" w:rsidR="001955EB" w:rsidRPr="00854875" w:rsidRDefault="001955EB" w:rsidP="00C344A9">
            <w:pPr>
              <w:widowControl/>
              <w:autoSpaceDE/>
              <w:autoSpaceDN/>
              <w:spacing w:after="160"/>
              <w:rPr>
                <w:sz w:val="20"/>
                <w:szCs w:val="20"/>
              </w:rPr>
            </w:pPr>
            <w:r w:rsidRPr="00854875">
              <w:rPr>
                <w:sz w:val="20"/>
                <w:szCs w:val="20"/>
              </w:rPr>
              <w:t>4</w:t>
            </w:r>
          </w:p>
        </w:tc>
        <w:tc>
          <w:tcPr>
            <w:tcW w:w="990" w:type="dxa"/>
            <w:tcBorders>
              <w:top w:val="nil"/>
              <w:bottom w:val="nil"/>
              <w:right w:val="nil"/>
            </w:tcBorders>
          </w:tcPr>
          <w:p w14:paraId="63AE9743" w14:textId="77777777" w:rsidR="001955EB" w:rsidRPr="00854875" w:rsidRDefault="001955EB" w:rsidP="00C344A9">
            <w:pPr>
              <w:widowControl/>
              <w:autoSpaceDE/>
              <w:autoSpaceDN/>
              <w:spacing w:after="160"/>
              <w:rPr>
                <w:sz w:val="20"/>
                <w:szCs w:val="20"/>
              </w:rPr>
            </w:pPr>
            <w:r w:rsidRPr="00854875">
              <w:rPr>
                <w:sz w:val="20"/>
                <w:szCs w:val="20"/>
              </w:rPr>
              <w:t>2.2</w:t>
            </w:r>
          </w:p>
        </w:tc>
        <w:tc>
          <w:tcPr>
            <w:tcW w:w="990" w:type="dxa"/>
            <w:tcBorders>
              <w:top w:val="nil"/>
              <w:left w:val="nil"/>
              <w:bottom w:val="nil"/>
            </w:tcBorders>
          </w:tcPr>
          <w:p w14:paraId="3BEDDF40" w14:textId="77777777" w:rsidR="001955EB" w:rsidRPr="00854875" w:rsidRDefault="001955EB" w:rsidP="00C344A9">
            <w:pPr>
              <w:widowControl/>
              <w:autoSpaceDE/>
              <w:autoSpaceDN/>
              <w:spacing w:after="160"/>
              <w:rPr>
                <w:sz w:val="20"/>
                <w:szCs w:val="20"/>
              </w:rPr>
            </w:pPr>
            <w:r w:rsidRPr="00854875">
              <w:rPr>
                <w:sz w:val="20"/>
                <w:szCs w:val="20"/>
              </w:rPr>
              <w:t>2.2</w:t>
            </w:r>
          </w:p>
        </w:tc>
        <w:tc>
          <w:tcPr>
            <w:tcW w:w="1165" w:type="dxa"/>
            <w:tcBorders>
              <w:top w:val="nil"/>
              <w:bottom w:val="nil"/>
              <w:right w:val="nil"/>
            </w:tcBorders>
          </w:tcPr>
          <w:p w14:paraId="2F9A6208" w14:textId="77777777" w:rsidR="001955EB" w:rsidRPr="00854875" w:rsidRDefault="001955EB" w:rsidP="00C344A9">
            <w:pPr>
              <w:widowControl/>
              <w:autoSpaceDE/>
              <w:autoSpaceDN/>
              <w:spacing w:after="160"/>
              <w:rPr>
                <w:sz w:val="20"/>
                <w:szCs w:val="20"/>
              </w:rPr>
            </w:pPr>
            <w:r w:rsidRPr="00854875">
              <w:rPr>
                <w:sz w:val="20"/>
                <w:szCs w:val="20"/>
              </w:rPr>
              <w:t>2.2</w:t>
            </w:r>
          </w:p>
        </w:tc>
        <w:tc>
          <w:tcPr>
            <w:tcW w:w="895" w:type="dxa"/>
            <w:tcBorders>
              <w:top w:val="nil"/>
              <w:left w:val="nil"/>
              <w:bottom w:val="nil"/>
              <w:right w:val="nil"/>
            </w:tcBorders>
          </w:tcPr>
          <w:p w14:paraId="50AFA732" w14:textId="77777777" w:rsidR="001955EB" w:rsidRPr="00854875" w:rsidRDefault="001955EB" w:rsidP="00C344A9">
            <w:pPr>
              <w:widowControl/>
              <w:autoSpaceDE/>
              <w:autoSpaceDN/>
              <w:spacing w:after="160"/>
              <w:rPr>
                <w:sz w:val="20"/>
                <w:szCs w:val="20"/>
              </w:rPr>
            </w:pPr>
            <w:r w:rsidRPr="00854875">
              <w:rPr>
                <w:sz w:val="20"/>
                <w:szCs w:val="20"/>
              </w:rPr>
              <w:t>2.2</w:t>
            </w:r>
          </w:p>
        </w:tc>
      </w:tr>
      <w:tr w:rsidR="001955EB" w:rsidRPr="00854875" w14:paraId="3EDB249B" w14:textId="77777777" w:rsidTr="00E904A1">
        <w:tc>
          <w:tcPr>
            <w:tcW w:w="2340" w:type="dxa"/>
            <w:gridSpan w:val="2"/>
            <w:tcBorders>
              <w:top w:val="nil"/>
              <w:left w:val="nil"/>
              <w:bottom w:val="nil"/>
              <w:right w:val="nil"/>
            </w:tcBorders>
          </w:tcPr>
          <w:p w14:paraId="1700F72F" w14:textId="77777777" w:rsidR="001955EB" w:rsidRPr="00854875" w:rsidRDefault="001955EB" w:rsidP="00C344A9">
            <w:pPr>
              <w:widowControl/>
              <w:autoSpaceDE/>
              <w:autoSpaceDN/>
              <w:spacing w:after="160"/>
              <w:rPr>
                <w:sz w:val="20"/>
                <w:szCs w:val="20"/>
              </w:rPr>
            </w:pPr>
            <w:r w:rsidRPr="00854875">
              <w:rPr>
                <w:sz w:val="20"/>
                <w:szCs w:val="20"/>
              </w:rPr>
              <w:t>Bin size</w:t>
            </w:r>
          </w:p>
        </w:tc>
        <w:tc>
          <w:tcPr>
            <w:tcW w:w="720" w:type="dxa"/>
            <w:tcBorders>
              <w:top w:val="nil"/>
              <w:left w:val="nil"/>
              <w:bottom w:val="nil"/>
              <w:right w:val="single" w:sz="4" w:space="0" w:color="auto"/>
            </w:tcBorders>
          </w:tcPr>
          <w:p w14:paraId="1B1796A0" w14:textId="77777777" w:rsidR="001955EB" w:rsidRPr="00854875" w:rsidRDefault="001955EB" w:rsidP="00C344A9">
            <w:pPr>
              <w:widowControl/>
              <w:autoSpaceDE/>
              <w:autoSpaceDN/>
              <w:spacing w:after="160"/>
              <w:rPr>
                <w:sz w:val="20"/>
                <w:szCs w:val="20"/>
              </w:rPr>
            </w:pPr>
            <w:r w:rsidRPr="00854875">
              <w:rPr>
                <w:sz w:val="20"/>
                <w:szCs w:val="20"/>
              </w:rPr>
              <w:t>2</w:t>
            </w:r>
          </w:p>
        </w:tc>
        <w:tc>
          <w:tcPr>
            <w:tcW w:w="720" w:type="dxa"/>
            <w:tcBorders>
              <w:top w:val="nil"/>
              <w:left w:val="single" w:sz="4" w:space="0" w:color="auto"/>
              <w:bottom w:val="nil"/>
              <w:right w:val="nil"/>
            </w:tcBorders>
          </w:tcPr>
          <w:p w14:paraId="72FA35B7" w14:textId="77777777" w:rsidR="001955EB" w:rsidRPr="00854875" w:rsidRDefault="001955EB" w:rsidP="00C344A9">
            <w:pPr>
              <w:widowControl/>
              <w:autoSpaceDE/>
              <w:autoSpaceDN/>
              <w:spacing w:after="160"/>
              <w:rPr>
                <w:sz w:val="20"/>
                <w:szCs w:val="20"/>
              </w:rPr>
            </w:pPr>
            <w:r w:rsidRPr="00854875">
              <w:rPr>
                <w:sz w:val="20"/>
                <w:szCs w:val="20"/>
              </w:rPr>
              <w:t>2</w:t>
            </w:r>
          </w:p>
        </w:tc>
        <w:tc>
          <w:tcPr>
            <w:tcW w:w="720" w:type="dxa"/>
            <w:tcBorders>
              <w:top w:val="nil"/>
              <w:left w:val="nil"/>
              <w:bottom w:val="nil"/>
              <w:right w:val="nil"/>
            </w:tcBorders>
          </w:tcPr>
          <w:p w14:paraId="03EB932A" w14:textId="77777777" w:rsidR="001955EB" w:rsidRPr="00854875" w:rsidRDefault="001955EB" w:rsidP="00C344A9">
            <w:pPr>
              <w:widowControl/>
              <w:autoSpaceDE/>
              <w:autoSpaceDN/>
              <w:spacing w:after="160"/>
              <w:rPr>
                <w:sz w:val="20"/>
                <w:szCs w:val="20"/>
              </w:rPr>
            </w:pPr>
            <w:r w:rsidRPr="00854875">
              <w:rPr>
                <w:sz w:val="20"/>
                <w:szCs w:val="20"/>
              </w:rPr>
              <w:t>1</w:t>
            </w:r>
          </w:p>
        </w:tc>
        <w:tc>
          <w:tcPr>
            <w:tcW w:w="810" w:type="dxa"/>
            <w:tcBorders>
              <w:top w:val="nil"/>
              <w:left w:val="nil"/>
              <w:bottom w:val="nil"/>
            </w:tcBorders>
          </w:tcPr>
          <w:p w14:paraId="7F795219" w14:textId="77777777" w:rsidR="001955EB" w:rsidRPr="00854875" w:rsidRDefault="001955EB" w:rsidP="00C344A9">
            <w:pPr>
              <w:widowControl/>
              <w:autoSpaceDE/>
              <w:autoSpaceDN/>
              <w:spacing w:after="160"/>
              <w:rPr>
                <w:sz w:val="20"/>
                <w:szCs w:val="20"/>
              </w:rPr>
            </w:pPr>
            <w:r w:rsidRPr="00854875">
              <w:rPr>
                <w:sz w:val="20"/>
                <w:szCs w:val="20"/>
              </w:rPr>
              <w:t>3</w:t>
            </w:r>
          </w:p>
        </w:tc>
        <w:tc>
          <w:tcPr>
            <w:tcW w:w="990" w:type="dxa"/>
            <w:tcBorders>
              <w:top w:val="nil"/>
              <w:bottom w:val="nil"/>
              <w:right w:val="nil"/>
            </w:tcBorders>
          </w:tcPr>
          <w:p w14:paraId="6C4F90DA" w14:textId="77777777" w:rsidR="001955EB" w:rsidRPr="00854875" w:rsidRDefault="001955EB" w:rsidP="00C344A9">
            <w:pPr>
              <w:widowControl/>
              <w:autoSpaceDE/>
              <w:autoSpaceDN/>
              <w:spacing w:after="160"/>
              <w:rPr>
                <w:sz w:val="20"/>
                <w:szCs w:val="20"/>
              </w:rPr>
            </w:pPr>
            <w:r w:rsidRPr="00854875">
              <w:rPr>
                <w:sz w:val="20"/>
                <w:szCs w:val="20"/>
              </w:rPr>
              <w:t xml:space="preserve">2 </w:t>
            </w:r>
          </w:p>
        </w:tc>
        <w:tc>
          <w:tcPr>
            <w:tcW w:w="990" w:type="dxa"/>
            <w:tcBorders>
              <w:top w:val="nil"/>
              <w:left w:val="nil"/>
              <w:bottom w:val="nil"/>
            </w:tcBorders>
          </w:tcPr>
          <w:p w14:paraId="4374DA21" w14:textId="77777777" w:rsidR="001955EB" w:rsidRPr="00854875" w:rsidRDefault="001955EB" w:rsidP="00C344A9">
            <w:pPr>
              <w:widowControl/>
              <w:autoSpaceDE/>
              <w:autoSpaceDN/>
              <w:spacing w:after="160"/>
              <w:rPr>
                <w:sz w:val="20"/>
                <w:szCs w:val="20"/>
              </w:rPr>
            </w:pPr>
            <w:r w:rsidRPr="00854875">
              <w:rPr>
                <w:sz w:val="20"/>
                <w:szCs w:val="20"/>
              </w:rPr>
              <w:t>2</w:t>
            </w:r>
          </w:p>
        </w:tc>
        <w:tc>
          <w:tcPr>
            <w:tcW w:w="1165" w:type="dxa"/>
            <w:tcBorders>
              <w:top w:val="nil"/>
              <w:bottom w:val="nil"/>
              <w:right w:val="nil"/>
            </w:tcBorders>
          </w:tcPr>
          <w:p w14:paraId="74E10338" w14:textId="77777777" w:rsidR="001955EB" w:rsidRPr="00854875" w:rsidRDefault="001955EB" w:rsidP="00C344A9">
            <w:pPr>
              <w:widowControl/>
              <w:autoSpaceDE/>
              <w:autoSpaceDN/>
              <w:spacing w:after="160"/>
              <w:rPr>
                <w:sz w:val="20"/>
                <w:szCs w:val="20"/>
              </w:rPr>
            </w:pPr>
            <w:r w:rsidRPr="00854875">
              <w:rPr>
                <w:sz w:val="20"/>
                <w:szCs w:val="20"/>
              </w:rPr>
              <w:t>2</w:t>
            </w:r>
          </w:p>
        </w:tc>
        <w:tc>
          <w:tcPr>
            <w:tcW w:w="895" w:type="dxa"/>
            <w:tcBorders>
              <w:top w:val="nil"/>
              <w:left w:val="nil"/>
              <w:bottom w:val="nil"/>
              <w:right w:val="nil"/>
            </w:tcBorders>
          </w:tcPr>
          <w:p w14:paraId="7745765F" w14:textId="77777777" w:rsidR="001955EB" w:rsidRPr="00854875" w:rsidRDefault="001955EB" w:rsidP="00C344A9">
            <w:pPr>
              <w:widowControl/>
              <w:autoSpaceDE/>
              <w:autoSpaceDN/>
              <w:spacing w:after="160"/>
              <w:rPr>
                <w:sz w:val="20"/>
                <w:szCs w:val="20"/>
              </w:rPr>
            </w:pPr>
            <w:r w:rsidRPr="00854875">
              <w:rPr>
                <w:sz w:val="20"/>
                <w:szCs w:val="20"/>
              </w:rPr>
              <w:t>2</w:t>
            </w:r>
          </w:p>
        </w:tc>
      </w:tr>
    </w:tbl>
    <w:p w14:paraId="167676DE" w14:textId="0ACEDBA2" w:rsidR="0055348E" w:rsidRPr="00854875" w:rsidRDefault="001955EB" w:rsidP="001955EB">
      <w:pPr>
        <w:widowControl/>
        <w:autoSpaceDE/>
        <w:autoSpaceDN/>
        <w:spacing w:after="160" w:line="259" w:lineRule="auto"/>
        <w:rPr>
          <w:rFonts w:eastAsia="Georgia"/>
          <w:sz w:val="28"/>
        </w:rPr>
      </w:pPr>
      <w:r w:rsidRPr="00854875">
        <w:rPr>
          <w:sz w:val="28"/>
        </w:rPr>
        <w:br w:type="page"/>
      </w:r>
    </w:p>
    <w:p w14:paraId="0BFDFEF5" w14:textId="77777777" w:rsidR="001955EB" w:rsidRPr="00854875" w:rsidRDefault="00704E7D" w:rsidP="001955EB">
      <w:pPr>
        <w:keepNext/>
        <w:widowControl/>
        <w:autoSpaceDE/>
        <w:autoSpaceDN/>
        <w:spacing w:after="160" w:line="259" w:lineRule="auto"/>
        <w:jc w:val="center"/>
      </w:pPr>
      <w:r w:rsidRPr="00854875">
        <w:rPr>
          <w:noProof/>
          <w:sz w:val="28"/>
        </w:rPr>
        <w:lastRenderedPageBreak/>
        <w:drawing>
          <wp:inline distT="0" distB="0" distL="0" distR="0" wp14:anchorId="4B5E27B8" wp14:editId="5544D71B">
            <wp:extent cx="5943600" cy="4457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_LFQto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FFFE2FB" w14:textId="068D8B63" w:rsidR="003D213A" w:rsidRPr="00854875" w:rsidRDefault="001955EB" w:rsidP="00C3753B">
      <w:pPr>
        <w:pStyle w:val="Caption"/>
        <w:spacing w:line="480" w:lineRule="auto"/>
        <w:rPr>
          <w:i w:val="0"/>
          <w:color w:val="auto"/>
          <w:sz w:val="24"/>
          <w:szCs w:val="24"/>
        </w:rPr>
      </w:pPr>
      <w:bookmarkStart w:id="13" w:name="_Ref2855394"/>
      <w:r w:rsidRPr="00854875">
        <w:rPr>
          <w:b/>
          <w:i w:val="0"/>
          <w:color w:val="auto"/>
          <w:sz w:val="24"/>
          <w:szCs w:val="24"/>
        </w:rPr>
        <w:t xml:space="preserve">Figure </w:t>
      </w:r>
      <w:r w:rsidRPr="00854875">
        <w:rPr>
          <w:b/>
          <w:i w:val="0"/>
          <w:color w:val="auto"/>
          <w:sz w:val="24"/>
          <w:szCs w:val="24"/>
        </w:rPr>
        <w:fldChar w:fldCharType="begin"/>
      </w:r>
      <w:r w:rsidRPr="00854875">
        <w:rPr>
          <w:b/>
          <w:i w:val="0"/>
          <w:color w:val="auto"/>
          <w:sz w:val="24"/>
          <w:szCs w:val="24"/>
        </w:rPr>
        <w:instrText xml:space="preserve"> SEQ Figure \* ARABIC </w:instrText>
      </w:r>
      <w:r w:rsidRPr="00854875">
        <w:rPr>
          <w:b/>
          <w:i w:val="0"/>
          <w:color w:val="auto"/>
          <w:sz w:val="24"/>
          <w:szCs w:val="24"/>
        </w:rPr>
        <w:fldChar w:fldCharType="separate"/>
      </w:r>
      <w:r w:rsidR="00F8577D" w:rsidRPr="00854875">
        <w:rPr>
          <w:b/>
          <w:i w:val="0"/>
          <w:noProof/>
          <w:color w:val="auto"/>
          <w:sz w:val="24"/>
          <w:szCs w:val="24"/>
        </w:rPr>
        <w:t>1</w:t>
      </w:r>
      <w:r w:rsidRPr="00854875">
        <w:rPr>
          <w:b/>
          <w:i w:val="0"/>
          <w:color w:val="auto"/>
          <w:sz w:val="24"/>
          <w:szCs w:val="24"/>
        </w:rPr>
        <w:fldChar w:fldCharType="end"/>
      </w:r>
      <w:bookmarkEnd w:id="13"/>
      <w:r w:rsidRPr="00854875">
        <w:rPr>
          <w:b/>
          <w:i w:val="0"/>
          <w:color w:val="auto"/>
          <w:sz w:val="24"/>
          <w:szCs w:val="24"/>
        </w:rPr>
        <w:t xml:space="preserve">. </w:t>
      </w:r>
      <w:r w:rsidRPr="00854875">
        <w:rPr>
          <w:i w:val="0"/>
          <w:color w:val="auto"/>
          <w:sz w:val="24"/>
          <w:szCs w:val="24"/>
        </w:rPr>
        <w:t>Length frequency distribution graphs</w:t>
      </w:r>
      <w:r w:rsidRPr="00854875">
        <w:rPr>
          <w:b/>
          <w:i w:val="0"/>
          <w:color w:val="auto"/>
          <w:sz w:val="24"/>
          <w:szCs w:val="24"/>
        </w:rPr>
        <w:t xml:space="preserve">. </w:t>
      </w:r>
      <w:r w:rsidRPr="00854875">
        <w:rPr>
          <w:i w:val="0"/>
          <w:color w:val="auto"/>
          <w:sz w:val="24"/>
          <w:szCs w:val="24"/>
        </w:rPr>
        <w:t xml:space="preserve">For each life history scenario (short, medium, longer), </w:t>
      </w:r>
      <m:oMath>
        <m:sSubSup>
          <m:sSubSupPr>
            <m:ctrlPr>
              <w:rPr>
                <w:rFonts w:ascii="Cambria Math" w:hAnsi="Cambria Math"/>
                <w:i w:val="0"/>
                <w:color w:val="auto"/>
                <w:sz w:val="24"/>
                <w:szCs w:val="24"/>
              </w:rPr>
            </m:ctrlPr>
          </m:sSubSupPr>
          <m:e>
            <m:r>
              <w:rPr>
                <w:rFonts w:ascii="Cambria Math" w:hAnsi="Cambria Math"/>
                <w:color w:val="auto"/>
                <w:sz w:val="24"/>
                <w:szCs w:val="24"/>
              </w:rPr>
              <m:t>L</m:t>
            </m:r>
          </m:e>
          <m:sub>
            <m:r>
              <w:rPr>
                <w:rFonts w:ascii="Cambria Math" w:hAnsi="Cambria Math"/>
                <w:color w:val="auto"/>
                <w:sz w:val="24"/>
                <w:szCs w:val="24"/>
              </w:rPr>
              <m:t>50</m:t>
            </m:r>
          </m:sub>
          <m:sup>
            <m:r>
              <w:rPr>
                <w:rFonts w:ascii="Cambria Math" w:hAnsi="Cambria Math"/>
                <w:color w:val="auto"/>
                <w:sz w:val="24"/>
                <w:szCs w:val="24"/>
              </w:rPr>
              <m:t>m</m:t>
            </m:r>
          </m:sup>
        </m:sSubSup>
      </m:oMath>
      <w:r w:rsidRPr="00854875">
        <w:rPr>
          <w:i w:val="0"/>
          <w:color w:val="auto"/>
          <w:sz w:val="24"/>
          <w:szCs w:val="24"/>
        </w:rPr>
        <w:t xml:space="preserve">, </w:t>
      </w:r>
      <m:oMath>
        <m:sSubSup>
          <m:sSubSupPr>
            <m:ctrlPr>
              <w:rPr>
                <w:rFonts w:ascii="Cambria Math" w:hAnsi="Cambria Math"/>
                <w:i w:val="0"/>
                <w:color w:val="auto"/>
                <w:sz w:val="24"/>
                <w:szCs w:val="24"/>
              </w:rPr>
            </m:ctrlPr>
          </m:sSubSupPr>
          <m:e>
            <m:r>
              <w:rPr>
                <w:rFonts w:ascii="Cambria Math" w:hAnsi="Cambria Math"/>
                <w:color w:val="auto"/>
                <w:sz w:val="24"/>
                <w:szCs w:val="24"/>
              </w:rPr>
              <m:t>L</m:t>
            </m:r>
          </m:e>
          <m:sub>
            <m:r>
              <w:rPr>
                <w:rFonts w:ascii="Cambria Math" w:hAnsi="Cambria Math"/>
                <w:color w:val="auto"/>
                <w:sz w:val="24"/>
                <w:szCs w:val="24"/>
              </w:rPr>
              <m:t>50</m:t>
            </m:r>
          </m:sub>
          <m:sup>
            <m:r>
              <w:rPr>
                <w:rFonts w:ascii="Cambria Math" w:hAnsi="Cambria Math"/>
                <w:color w:val="auto"/>
                <w:sz w:val="24"/>
                <w:szCs w:val="24"/>
              </w:rPr>
              <m:t>s</m:t>
            </m:r>
          </m:sup>
        </m:sSubSup>
      </m:oMath>
      <w:r w:rsidRPr="00854875">
        <w:rPr>
          <w:color w:val="auto"/>
          <w:sz w:val="24"/>
          <w:szCs w:val="24"/>
        </w:rPr>
        <w:t>,</w:t>
      </w:r>
      <w:r w:rsidRPr="00854875">
        <w:rPr>
          <w:i w:val="0"/>
          <w:color w:val="auto"/>
          <w:sz w:val="24"/>
          <w:szCs w:val="24"/>
        </w:rPr>
        <w:t xml:space="preserve"> and L</w:t>
      </w:r>
      <w:r w:rsidRPr="00854875">
        <w:rPr>
          <w:i w:val="0"/>
          <w:color w:val="auto"/>
          <w:sz w:val="24"/>
          <w:szCs w:val="24"/>
          <w:vertAlign w:val="subscript"/>
        </w:rPr>
        <w:t>∞</w:t>
      </w:r>
      <w:r w:rsidRPr="00854875">
        <w:rPr>
          <w:i w:val="0"/>
          <w:color w:val="auto"/>
          <w:sz w:val="24"/>
          <w:szCs w:val="24"/>
        </w:rPr>
        <w:t xml:space="preserve"> are visualised (in blue, red, and black respectively) over the length frequency graphs for one iteration.</w:t>
      </w:r>
      <w:r w:rsidR="0055348E" w:rsidRPr="00854875">
        <w:rPr>
          <w:color w:val="auto"/>
          <w:sz w:val="28"/>
        </w:rPr>
        <w:br w:type="page"/>
      </w:r>
    </w:p>
    <w:p w14:paraId="1D200229" w14:textId="35CECDC6" w:rsidR="00F8577D" w:rsidRPr="00854875" w:rsidRDefault="00152583" w:rsidP="00152583">
      <w:pPr>
        <w:keepNext/>
        <w:spacing w:line="480" w:lineRule="auto"/>
        <w:jc w:val="center"/>
      </w:pPr>
      <w:commentRangeStart w:id="14"/>
      <w:r w:rsidRPr="00854875">
        <w:rPr>
          <w:noProof/>
        </w:rPr>
        <w:lastRenderedPageBreak/>
        <w:drawing>
          <wp:inline distT="0" distB="0" distL="0" distR="0" wp14:anchorId="59B8EECF" wp14:editId="6A369D10">
            <wp:extent cx="4550900" cy="402336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tudypic.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50900" cy="4023360"/>
                    </a:xfrm>
                    <a:prstGeom prst="rect">
                      <a:avLst/>
                    </a:prstGeom>
                  </pic:spPr>
                </pic:pic>
              </a:graphicData>
            </a:graphic>
          </wp:inline>
        </w:drawing>
      </w:r>
      <w:commentRangeEnd w:id="14"/>
      <w:r w:rsidR="00C326C5" w:rsidRPr="00854875">
        <w:rPr>
          <w:rStyle w:val="CommentReference"/>
        </w:rPr>
        <w:commentReference w:id="14"/>
      </w:r>
    </w:p>
    <w:p w14:paraId="2883FD0B" w14:textId="38B72292" w:rsidR="003D213A" w:rsidRPr="00854875" w:rsidRDefault="00F8577D" w:rsidP="00D13E1E">
      <w:pPr>
        <w:spacing w:line="480" w:lineRule="auto"/>
        <w:jc w:val="both"/>
      </w:pPr>
      <w:bookmarkStart w:id="15" w:name="_Ref2869672"/>
      <w:r w:rsidRPr="00854875">
        <w:rPr>
          <w:b/>
          <w:i/>
        </w:rPr>
        <w:t xml:space="preserve">Figure </w:t>
      </w:r>
      <w:r w:rsidRPr="00854875">
        <w:rPr>
          <w:b/>
          <w:i/>
        </w:rPr>
        <w:fldChar w:fldCharType="begin"/>
      </w:r>
      <w:r w:rsidRPr="00854875">
        <w:rPr>
          <w:b/>
          <w:i/>
        </w:rPr>
        <w:instrText xml:space="preserve"> SEQ Figure \* ARABIC </w:instrText>
      </w:r>
      <w:r w:rsidRPr="00854875">
        <w:rPr>
          <w:b/>
          <w:i/>
        </w:rPr>
        <w:fldChar w:fldCharType="separate"/>
      </w:r>
      <w:r w:rsidRPr="00854875">
        <w:rPr>
          <w:b/>
          <w:i/>
          <w:noProof/>
        </w:rPr>
        <w:t>2</w:t>
      </w:r>
      <w:r w:rsidRPr="00854875">
        <w:rPr>
          <w:b/>
          <w:i/>
        </w:rPr>
        <w:fldChar w:fldCharType="end"/>
      </w:r>
      <w:bookmarkEnd w:id="15"/>
      <w:r w:rsidRPr="00854875">
        <w:rPr>
          <w:b/>
          <w:i/>
        </w:rPr>
        <w:t xml:space="preserve">. </w:t>
      </w:r>
      <w:r w:rsidRPr="00854875">
        <w:t xml:space="preserve">Simulation study methodology diagram. There are seven operating model setups. Scenarios differ in </w:t>
      </w:r>
      <w:r w:rsidR="00152583" w:rsidRPr="00854875">
        <w:t>life history</w:t>
      </w:r>
      <w:r w:rsidRPr="00854875">
        <w:t xml:space="preserve"> with (1) medium-lived (base model</w:t>
      </w:r>
      <w:r w:rsidR="00152583" w:rsidRPr="00854875">
        <w:t>*</w:t>
      </w:r>
      <w:r w:rsidRPr="00854875">
        <w:t xml:space="preserve">), (2) short-lived, (3), and longer-lived stocks. All fish longevity simulations were run with </w:t>
      </w:r>
      <w:r w:rsidR="00152583" w:rsidRPr="00854875">
        <w:t>constant</w:t>
      </w:r>
      <w:r w:rsidRPr="00854875">
        <w:t xml:space="preserve"> recruitment and exploitation at target level (SPR </w:t>
      </w:r>
      <w:r w:rsidR="00152583" w:rsidRPr="00854875">
        <w:t>~</w:t>
      </w:r>
      <w:r w:rsidRPr="00854875">
        <w:t xml:space="preserve"> 0.4). From the base model, </w:t>
      </w:r>
      <w:r w:rsidR="00152583" w:rsidRPr="00854875">
        <w:t>the exploitation</w:t>
      </w:r>
      <w:r w:rsidRPr="00854875">
        <w:t xml:space="preserve"> scenario</w:t>
      </w:r>
      <w:r w:rsidR="00152583" w:rsidRPr="00854875">
        <w:t>, (4) underexploited and (5) overexploited) or the recruitment scenario, (6) stochastic and (7) autocorrelation,</w:t>
      </w:r>
      <w:r w:rsidRPr="00854875">
        <w:t xml:space="preserve"> changes; For each operating model, one year of monthly length frequency data and the "true" stock estimate parameters were simulated and extracted. The "true" life history values (</w:t>
      </w:r>
      <w:r w:rsidR="00152583" w:rsidRPr="00854875">
        <w:rPr>
          <w:i/>
        </w:rPr>
        <w:t>L</w:t>
      </w:r>
      <w:r w:rsidR="00152583" w:rsidRPr="00854875">
        <w:rPr>
          <w:i/>
          <w:vertAlign w:val="subscript"/>
        </w:rPr>
        <w:t>∞</w:t>
      </w:r>
      <w:r w:rsidR="00152583" w:rsidRPr="00854875">
        <w:rPr>
          <w:i/>
        </w:rPr>
        <w:t>, K, M,</w:t>
      </w:r>
      <w:r w:rsidR="00152583" w:rsidRPr="00854875">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50</m:t>
            </m:r>
          </m:sub>
          <m:sup>
            <m:r>
              <w:rPr>
                <w:rFonts w:ascii="Cambria Math" w:hAnsi="Cambria Math"/>
              </w:rPr>
              <m:t>m</m:t>
            </m:r>
          </m:sup>
        </m:sSubSup>
      </m:oMath>
      <w:r w:rsidRPr="00854875">
        <w:t>) from the operating models and the length frequency data were then used as input for the simulated assessment with the f</w:t>
      </w:r>
      <w:r w:rsidR="00152583" w:rsidRPr="00854875">
        <w:t>our</w:t>
      </w:r>
      <w:r w:rsidRPr="00854875">
        <w:t xml:space="preserve"> length-based estimation models</w:t>
      </w:r>
      <w:r w:rsidR="00152583" w:rsidRPr="00854875">
        <w:t>: (1) length-based Thompson and Bell (TB), (2) length-based spawning potential ratio (LBSPR), (3) length-based integrated mixed effects (LIME), and (4) length-based risk analysis (LBRA)</w:t>
      </w:r>
      <w:r w:rsidR="00D13E1E" w:rsidRPr="00854875">
        <w:t>.</w:t>
      </w:r>
    </w:p>
    <w:p w14:paraId="5D5285FC" w14:textId="77777777" w:rsidR="00C344A9" w:rsidRPr="00854875" w:rsidRDefault="00F861B1" w:rsidP="00C344A9">
      <w:pPr>
        <w:keepNext/>
        <w:widowControl/>
        <w:autoSpaceDE/>
        <w:autoSpaceDN/>
        <w:spacing w:after="160" w:line="259" w:lineRule="auto"/>
      </w:pPr>
      <w:r w:rsidRPr="00854875">
        <w:rPr>
          <w:noProof/>
          <w:sz w:val="28"/>
        </w:rPr>
        <w:lastRenderedPageBreak/>
        <w:drawing>
          <wp:inline distT="0" distB="0" distL="0" distR="0" wp14:anchorId="375AACB3" wp14:editId="06CACA50">
            <wp:extent cx="5943600" cy="5200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_SP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200650"/>
                    </a:xfrm>
                    <a:prstGeom prst="rect">
                      <a:avLst/>
                    </a:prstGeom>
                  </pic:spPr>
                </pic:pic>
              </a:graphicData>
            </a:graphic>
          </wp:inline>
        </w:drawing>
      </w:r>
    </w:p>
    <w:p w14:paraId="6E7B3D45" w14:textId="110FED8D" w:rsidR="000E50F4" w:rsidRPr="00854875" w:rsidRDefault="00C344A9" w:rsidP="00C3753B">
      <w:pPr>
        <w:pStyle w:val="Caption"/>
        <w:spacing w:line="480" w:lineRule="auto"/>
        <w:rPr>
          <w:b/>
          <w:i w:val="0"/>
          <w:color w:val="auto"/>
          <w:sz w:val="24"/>
          <w:szCs w:val="24"/>
        </w:rPr>
      </w:pPr>
      <w:bookmarkStart w:id="16" w:name="_Ref2872294"/>
      <w:r w:rsidRPr="00854875">
        <w:rPr>
          <w:b/>
          <w:i w:val="0"/>
          <w:color w:val="auto"/>
          <w:sz w:val="24"/>
          <w:szCs w:val="24"/>
        </w:rPr>
        <w:t xml:space="preserve">Figure </w:t>
      </w:r>
      <w:r w:rsidRPr="00854875">
        <w:rPr>
          <w:b/>
          <w:i w:val="0"/>
          <w:color w:val="auto"/>
          <w:sz w:val="24"/>
          <w:szCs w:val="24"/>
        </w:rPr>
        <w:fldChar w:fldCharType="begin"/>
      </w:r>
      <w:r w:rsidRPr="00854875">
        <w:rPr>
          <w:b/>
          <w:i w:val="0"/>
          <w:color w:val="auto"/>
          <w:sz w:val="24"/>
          <w:szCs w:val="24"/>
        </w:rPr>
        <w:instrText xml:space="preserve"> SEQ Figure \* ARABIC </w:instrText>
      </w:r>
      <w:r w:rsidRPr="00854875">
        <w:rPr>
          <w:b/>
          <w:i w:val="0"/>
          <w:color w:val="auto"/>
          <w:sz w:val="24"/>
          <w:szCs w:val="24"/>
        </w:rPr>
        <w:fldChar w:fldCharType="separate"/>
      </w:r>
      <w:r w:rsidR="00F8577D" w:rsidRPr="00854875">
        <w:rPr>
          <w:b/>
          <w:i w:val="0"/>
          <w:noProof/>
          <w:color w:val="auto"/>
          <w:sz w:val="24"/>
          <w:szCs w:val="24"/>
        </w:rPr>
        <w:t>3</w:t>
      </w:r>
      <w:r w:rsidRPr="00854875">
        <w:rPr>
          <w:b/>
          <w:i w:val="0"/>
          <w:color w:val="auto"/>
          <w:sz w:val="24"/>
          <w:szCs w:val="24"/>
        </w:rPr>
        <w:fldChar w:fldCharType="end"/>
      </w:r>
      <w:bookmarkEnd w:id="16"/>
      <w:r w:rsidRPr="00854875">
        <w:rPr>
          <w:b/>
          <w:i w:val="0"/>
          <w:color w:val="auto"/>
          <w:sz w:val="24"/>
          <w:szCs w:val="24"/>
        </w:rPr>
        <w:t xml:space="preserve">. </w:t>
      </w:r>
      <w:r w:rsidRPr="00854875">
        <w:rPr>
          <w:i w:val="0"/>
          <w:color w:val="auto"/>
          <w:sz w:val="24"/>
          <w:szCs w:val="24"/>
        </w:rPr>
        <w:t>Violin plots of relative error for SPR for 300 iterations per scenario with 200 individuals per month for one year across three life histories (short-, medium-, and longer-lived), three exploitation levels (target, under-, and overexploited), and three recruitments (no error, stochastic error, and autocorrelation pattern and error). Four methods (</w:t>
      </w:r>
      <w:r w:rsidR="00462B09" w:rsidRPr="00854875">
        <w:rPr>
          <w:i w:val="0"/>
          <w:color w:val="auto"/>
          <w:sz w:val="24"/>
          <w:szCs w:val="24"/>
        </w:rPr>
        <w:t>Length-based Thompson</w:t>
      </w:r>
      <w:r w:rsidRPr="00854875">
        <w:rPr>
          <w:i w:val="0"/>
          <w:color w:val="auto"/>
          <w:sz w:val="24"/>
          <w:szCs w:val="24"/>
        </w:rPr>
        <w:t xml:space="preserve"> and Bell (TB), Length-Based </w:t>
      </w:r>
      <w:r w:rsidR="00B71250" w:rsidRPr="00854875">
        <w:rPr>
          <w:i w:val="0"/>
          <w:color w:val="auto"/>
          <w:sz w:val="24"/>
          <w:szCs w:val="24"/>
        </w:rPr>
        <w:t>Spawning potential ratio</w:t>
      </w:r>
      <w:r w:rsidRPr="00854875">
        <w:rPr>
          <w:i w:val="0"/>
          <w:color w:val="auto"/>
          <w:sz w:val="24"/>
          <w:szCs w:val="24"/>
        </w:rPr>
        <w:t xml:space="preserve"> (LBSPR), Length-based Integrated Mixed Effects (LIME), and Length-Based Risk Analysis (LBRA)) were analysed. The grey horizontal line is the zero relative error line, and the black dot is the median relative error indicating bias. Each plot has a different y-axis range with a smoother tail.</w:t>
      </w:r>
      <w:r w:rsidR="000E50F4" w:rsidRPr="00854875">
        <w:rPr>
          <w:color w:val="auto"/>
          <w:sz w:val="28"/>
        </w:rPr>
        <w:br w:type="page"/>
      </w:r>
    </w:p>
    <w:p w14:paraId="4EB562B2" w14:textId="7C39BC78" w:rsidR="00462B09" w:rsidRPr="00854875" w:rsidRDefault="00462B09" w:rsidP="00462B09">
      <w:pPr>
        <w:pStyle w:val="Caption"/>
        <w:keepNext/>
        <w:spacing w:line="480" w:lineRule="auto"/>
        <w:rPr>
          <w:i w:val="0"/>
          <w:color w:val="auto"/>
          <w:sz w:val="24"/>
          <w:szCs w:val="24"/>
        </w:rPr>
      </w:pPr>
      <w:bookmarkStart w:id="17" w:name="_Ref2872367"/>
      <w:bookmarkStart w:id="18" w:name="_Ref2872357"/>
      <w:commentRangeStart w:id="19"/>
      <w:r w:rsidRPr="00854875">
        <w:rPr>
          <w:b/>
          <w:i w:val="0"/>
          <w:color w:val="auto"/>
          <w:sz w:val="24"/>
          <w:szCs w:val="24"/>
        </w:rPr>
        <w:lastRenderedPageBreak/>
        <w:t xml:space="preserve">Table </w:t>
      </w:r>
      <w:r w:rsidRPr="00854875">
        <w:rPr>
          <w:b/>
          <w:i w:val="0"/>
          <w:color w:val="auto"/>
          <w:sz w:val="24"/>
          <w:szCs w:val="24"/>
        </w:rPr>
        <w:fldChar w:fldCharType="begin"/>
      </w:r>
      <w:r w:rsidRPr="00854875">
        <w:rPr>
          <w:b/>
          <w:i w:val="0"/>
          <w:color w:val="auto"/>
          <w:sz w:val="24"/>
          <w:szCs w:val="24"/>
        </w:rPr>
        <w:instrText xml:space="preserve"> SEQ Table \* ARABIC </w:instrText>
      </w:r>
      <w:r w:rsidRPr="00854875">
        <w:rPr>
          <w:b/>
          <w:i w:val="0"/>
          <w:color w:val="auto"/>
          <w:sz w:val="24"/>
          <w:szCs w:val="24"/>
        </w:rPr>
        <w:fldChar w:fldCharType="separate"/>
      </w:r>
      <w:r w:rsidRPr="00854875">
        <w:rPr>
          <w:b/>
          <w:i w:val="0"/>
          <w:noProof/>
          <w:color w:val="auto"/>
          <w:sz w:val="24"/>
          <w:szCs w:val="24"/>
        </w:rPr>
        <w:t>2</w:t>
      </w:r>
      <w:r w:rsidRPr="00854875">
        <w:rPr>
          <w:b/>
          <w:i w:val="0"/>
          <w:color w:val="auto"/>
          <w:sz w:val="24"/>
          <w:szCs w:val="24"/>
        </w:rPr>
        <w:fldChar w:fldCharType="end"/>
      </w:r>
      <w:bookmarkEnd w:id="17"/>
      <w:r w:rsidRPr="00854875">
        <w:rPr>
          <w:b/>
          <w:i w:val="0"/>
          <w:color w:val="auto"/>
          <w:sz w:val="24"/>
          <w:szCs w:val="24"/>
        </w:rPr>
        <w:t xml:space="preserve">. </w:t>
      </w:r>
      <w:r w:rsidRPr="00854875">
        <w:rPr>
          <w:i w:val="0"/>
          <w:color w:val="auto"/>
          <w:sz w:val="24"/>
          <w:szCs w:val="24"/>
        </w:rPr>
        <w:t xml:space="preserve">Bias (MRE) and precision (MARE) table of SPR from length-based Thompson and Bell (TB), Length-Based </w:t>
      </w:r>
      <w:r w:rsidR="00B71250" w:rsidRPr="00854875">
        <w:rPr>
          <w:i w:val="0"/>
          <w:color w:val="auto"/>
          <w:sz w:val="24"/>
          <w:szCs w:val="24"/>
        </w:rPr>
        <w:t>Spawning potential ratio</w:t>
      </w:r>
      <w:r w:rsidRPr="00854875">
        <w:rPr>
          <w:i w:val="0"/>
          <w:color w:val="auto"/>
          <w:sz w:val="24"/>
          <w:szCs w:val="24"/>
        </w:rPr>
        <w:t xml:space="preserve"> (LBSPR), Length-based Integrated Mixed Effects (LIME), and Length-based Risk Analysis (LBRA) performance across life histories, exploitation levels, and recruitment types. </w:t>
      </w:r>
      <w:commentRangeEnd w:id="19"/>
      <w:r w:rsidR="009E18D6" w:rsidRPr="00854875">
        <w:rPr>
          <w:rStyle w:val="CommentReference"/>
          <w:i w:val="0"/>
          <w:iCs w:val="0"/>
          <w:color w:val="auto"/>
        </w:rPr>
        <w:commentReference w:id="19"/>
      </w:r>
      <w:r w:rsidR="001F25ED" w:rsidRPr="00854875">
        <w:rPr>
          <w:i w:val="0"/>
          <w:color w:val="auto"/>
          <w:sz w:val="24"/>
          <w:szCs w:val="24"/>
        </w:rPr>
        <w:t>The lightest red colour indicates bias/precision less than 5%, and the darkest red colour indicates bias/precision greater than 30%.</w:t>
      </w:r>
      <w:bookmarkEnd w:id="18"/>
    </w:p>
    <w:tbl>
      <w:tblPr>
        <w:tblW w:w="4993" w:type="pct"/>
        <w:tblLook w:val="07E0" w:firstRow="1" w:lastRow="1" w:firstColumn="1" w:lastColumn="1" w:noHBand="1" w:noVBand="1"/>
      </w:tblPr>
      <w:tblGrid>
        <w:gridCol w:w="828"/>
        <w:gridCol w:w="666"/>
        <w:gridCol w:w="994"/>
        <w:gridCol w:w="23"/>
        <w:gridCol w:w="772"/>
        <w:gridCol w:w="222"/>
        <w:gridCol w:w="838"/>
        <w:gridCol w:w="795"/>
        <w:gridCol w:w="166"/>
        <w:gridCol w:w="961"/>
        <w:gridCol w:w="222"/>
        <w:gridCol w:w="738"/>
        <w:gridCol w:w="1039"/>
        <w:gridCol w:w="1083"/>
      </w:tblGrid>
      <w:tr w:rsidR="00F919FD" w:rsidRPr="00854875" w14:paraId="12861CAE" w14:textId="77777777" w:rsidTr="00462B09">
        <w:trPr>
          <w:trHeight w:val="217"/>
        </w:trPr>
        <w:tc>
          <w:tcPr>
            <w:tcW w:w="443" w:type="pct"/>
            <w:tcBorders>
              <w:top w:val="single" w:sz="4" w:space="0" w:color="auto"/>
              <w:left w:val="nil"/>
              <w:right w:val="nil"/>
            </w:tcBorders>
            <w:vAlign w:val="bottom"/>
          </w:tcPr>
          <w:p w14:paraId="3D677853" w14:textId="77777777" w:rsidR="004507C9" w:rsidRPr="00854875" w:rsidRDefault="004507C9" w:rsidP="00CA1C47">
            <w:pPr>
              <w:pStyle w:val="Compact"/>
              <w:spacing w:before="0" w:after="0"/>
              <w:rPr>
                <w:rFonts w:ascii="Times New Roman" w:hAnsi="Times New Roman" w:cs="Times New Roman"/>
                <w:sz w:val="20"/>
                <w:szCs w:val="19"/>
              </w:rPr>
            </w:pPr>
          </w:p>
        </w:tc>
        <w:tc>
          <w:tcPr>
            <w:tcW w:w="1313" w:type="pct"/>
            <w:gridSpan w:val="4"/>
            <w:tcBorders>
              <w:top w:val="single" w:sz="4" w:space="0" w:color="auto"/>
              <w:left w:val="nil"/>
              <w:bottom w:val="single" w:sz="4" w:space="0" w:color="auto"/>
              <w:right w:val="nil"/>
            </w:tcBorders>
            <w:vAlign w:val="bottom"/>
          </w:tcPr>
          <w:p w14:paraId="47FE218E" w14:textId="0CBABB9A" w:rsidR="004507C9" w:rsidRPr="00854875" w:rsidRDefault="004507C9" w:rsidP="00CA1C47">
            <w:pPr>
              <w:pStyle w:val="Compact"/>
              <w:spacing w:before="0" w:after="0"/>
              <w:jc w:val="center"/>
              <w:rPr>
                <w:rFonts w:ascii="Times New Roman" w:hAnsi="Times New Roman" w:cs="Times New Roman"/>
                <w:sz w:val="20"/>
                <w:szCs w:val="19"/>
              </w:rPr>
            </w:pPr>
            <w:r w:rsidRPr="00854875">
              <w:rPr>
                <w:rFonts w:ascii="Times New Roman" w:hAnsi="Times New Roman" w:cs="Times New Roman"/>
                <w:sz w:val="20"/>
                <w:szCs w:val="19"/>
              </w:rPr>
              <w:t>Life history</w:t>
            </w:r>
          </w:p>
        </w:tc>
        <w:tc>
          <w:tcPr>
            <w:tcW w:w="119" w:type="pct"/>
            <w:tcBorders>
              <w:top w:val="single" w:sz="4" w:space="0" w:color="auto"/>
              <w:left w:val="nil"/>
              <w:right w:val="nil"/>
            </w:tcBorders>
          </w:tcPr>
          <w:p w14:paraId="1830BA07" w14:textId="77777777" w:rsidR="004507C9" w:rsidRPr="00854875" w:rsidRDefault="004507C9" w:rsidP="00CA1C47">
            <w:pPr>
              <w:pStyle w:val="Compact"/>
              <w:spacing w:before="0" w:after="0"/>
              <w:jc w:val="center"/>
              <w:rPr>
                <w:rFonts w:ascii="Times New Roman" w:hAnsi="Times New Roman" w:cs="Times New Roman"/>
                <w:sz w:val="20"/>
                <w:szCs w:val="19"/>
              </w:rPr>
            </w:pPr>
          </w:p>
        </w:tc>
        <w:tc>
          <w:tcPr>
            <w:tcW w:w="1476" w:type="pct"/>
            <w:gridSpan w:val="4"/>
            <w:tcBorders>
              <w:top w:val="single" w:sz="4" w:space="0" w:color="auto"/>
              <w:left w:val="nil"/>
              <w:bottom w:val="single" w:sz="4" w:space="0" w:color="auto"/>
              <w:right w:val="nil"/>
            </w:tcBorders>
            <w:vAlign w:val="bottom"/>
          </w:tcPr>
          <w:p w14:paraId="3DBEE3BB" w14:textId="3D343DB9" w:rsidR="004507C9" w:rsidRPr="00854875" w:rsidRDefault="004507C9" w:rsidP="00CA1C47">
            <w:pPr>
              <w:pStyle w:val="Compact"/>
              <w:spacing w:before="0" w:after="0"/>
              <w:jc w:val="center"/>
              <w:rPr>
                <w:rFonts w:ascii="Times New Roman" w:hAnsi="Times New Roman" w:cs="Times New Roman"/>
                <w:sz w:val="20"/>
                <w:szCs w:val="19"/>
              </w:rPr>
            </w:pPr>
            <w:r w:rsidRPr="00854875">
              <w:rPr>
                <w:rFonts w:ascii="Times New Roman" w:hAnsi="Times New Roman" w:cs="Times New Roman"/>
                <w:sz w:val="20"/>
                <w:szCs w:val="19"/>
              </w:rPr>
              <w:t>Exploitation level</w:t>
            </w:r>
          </w:p>
        </w:tc>
        <w:tc>
          <w:tcPr>
            <w:tcW w:w="119" w:type="pct"/>
            <w:tcBorders>
              <w:top w:val="single" w:sz="4" w:space="0" w:color="auto"/>
              <w:left w:val="nil"/>
              <w:right w:val="nil"/>
            </w:tcBorders>
          </w:tcPr>
          <w:p w14:paraId="654A1B3C" w14:textId="77777777" w:rsidR="004507C9" w:rsidRPr="00854875" w:rsidRDefault="004507C9" w:rsidP="00CA1C47">
            <w:pPr>
              <w:pStyle w:val="Compact"/>
              <w:spacing w:before="0" w:after="0"/>
              <w:jc w:val="center"/>
              <w:rPr>
                <w:rFonts w:ascii="Times New Roman" w:hAnsi="Times New Roman" w:cs="Times New Roman"/>
                <w:sz w:val="20"/>
                <w:szCs w:val="19"/>
              </w:rPr>
            </w:pPr>
          </w:p>
        </w:tc>
        <w:tc>
          <w:tcPr>
            <w:tcW w:w="1530" w:type="pct"/>
            <w:gridSpan w:val="3"/>
            <w:tcBorders>
              <w:top w:val="single" w:sz="4" w:space="0" w:color="auto"/>
              <w:left w:val="nil"/>
              <w:bottom w:val="single" w:sz="4" w:space="0" w:color="auto"/>
              <w:right w:val="nil"/>
            </w:tcBorders>
            <w:vAlign w:val="bottom"/>
          </w:tcPr>
          <w:p w14:paraId="668EE222" w14:textId="2F297A6B" w:rsidR="004507C9" w:rsidRPr="00854875" w:rsidRDefault="004507C9" w:rsidP="00CA1C47">
            <w:pPr>
              <w:pStyle w:val="Compact"/>
              <w:spacing w:before="0" w:after="0"/>
              <w:jc w:val="center"/>
              <w:rPr>
                <w:rFonts w:ascii="Times New Roman" w:hAnsi="Times New Roman" w:cs="Times New Roman"/>
                <w:sz w:val="20"/>
                <w:szCs w:val="19"/>
              </w:rPr>
            </w:pPr>
            <w:r w:rsidRPr="00854875">
              <w:rPr>
                <w:rFonts w:ascii="Times New Roman" w:hAnsi="Times New Roman" w:cs="Times New Roman"/>
                <w:sz w:val="20"/>
                <w:szCs w:val="19"/>
              </w:rPr>
              <w:t>Recruitment</w:t>
            </w:r>
          </w:p>
        </w:tc>
      </w:tr>
      <w:tr w:rsidR="003D213A" w:rsidRPr="00854875" w14:paraId="0922F856" w14:textId="77777777" w:rsidTr="00462B09">
        <w:trPr>
          <w:trHeight w:val="434"/>
        </w:trPr>
        <w:tc>
          <w:tcPr>
            <w:tcW w:w="443" w:type="pct"/>
            <w:tcBorders>
              <w:left w:val="nil"/>
              <w:bottom w:val="single" w:sz="4" w:space="0" w:color="auto"/>
              <w:right w:val="nil"/>
            </w:tcBorders>
            <w:vAlign w:val="bottom"/>
          </w:tcPr>
          <w:p w14:paraId="27BCC1AA" w14:textId="77777777" w:rsidR="004507C9" w:rsidRPr="00854875" w:rsidRDefault="004507C9" w:rsidP="00CA1C47">
            <w:pPr>
              <w:pStyle w:val="Compact"/>
              <w:spacing w:before="0" w:after="0"/>
              <w:rPr>
                <w:rFonts w:ascii="Times New Roman" w:hAnsi="Times New Roman" w:cs="Times New Roman"/>
                <w:sz w:val="20"/>
                <w:szCs w:val="19"/>
              </w:rPr>
            </w:pPr>
          </w:p>
        </w:tc>
        <w:tc>
          <w:tcPr>
            <w:tcW w:w="356" w:type="pct"/>
            <w:tcBorders>
              <w:top w:val="single" w:sz="4" w:space="0" w:color="auto"/>
              <w:left w:val="nil"/>
              <w:bottom w:val="single" w:sz="4" w:space="0" w:color="auto"/>
              <w:right w:val="nil"/>
            </w:tcBorders>
            <w:vAlign w:val="bottom"/>
          </w:tcPr>
          <w:p w14:paraId="0F5E4C2F" w14:textId="15C08ACD" w:rsidR="004507C9" w:rsidRPr="00854875" w:rsidRDefault="004507C9" w:rsidP="00CA1C47">
            <w:pPr>
              <w:pStyle w:val="Compact"/>
              <w:spacing w:before="0" w:after="0"/>
              <w:rPr>
                <w:rFonts w:ascii="Times New Roman" w:hAnsi="Times New Roman" w:cs="Times New Roman"/>
                <w:sz w:val="20"/>
                <w:szCs w:val="19"/>
              </w:rPr>
            </w:pPr>
            <w:r w:rsidRPr="00854875">
              <w:rPr>
                <w:rFonts w:ascii="Times New Roman" w:hAnsi="Times New Roman" w:cs="Times New Roman"/>
                <w:sz w:val="20"/>
                <w:szCs w:val="19"/>
              </w:rPr>
              <w:t>Short</w:t>
            </w:r>
          </w:p>
        </w:tc>
        <w:tc>
          <w:tcPr>
            <w:tcW w:w="532" w:type="pct"/>
            <w:tcBorders>
              <w:top w:val="single" w:sz="4" w:space="0" w:color="auto"/>
              <w:left w:val="nil"/>
              <w:bottom w:val="single" w:sz="4" w:space="0" w:color="auto"/>
              <w:right w:val="nil"/>
            </w:tcBorders>
            <w:vAlign w:val="bottom"/>
          </w:tcPr>
          <w:p w14:paraId="2F9D6E1C" w14:textId="401F430F" w:rsidR="004507C9" w:rsidRPr="00854875" w:rsidRDefault="004507C9" w:rsidP="00CA1C47">
            <w:pPr>
              <w:pStyle w:val="Compact"/>
              <w:spacing w:before="0" w:after="0"/>
              <w:rPr>
                <w:rFonts w:ascii="Times New Roman" w:hAnsi="Times New Roman" w:cs="Times New Roman"/>
                <w:sz w:val="20"/>
                <w:szCs w:val="19"/>
              </w:rPr>
            </w:pPr>
            <w:r w:rsidRPr="00854875">
              <w:rPr>
                <w:rFonts w:ascii="Times New Roman" w:hAnsi="Times New Roman" w:cs="Times New Roman"/>
                <w:sz w:val="20"/>
                <w:szCs w:val="19"/>
              </w:rPr>
              <w:t>Medium*</w:t>
            </w:r>
          </w:p>
        </w:tc>
        <w:tc>
          <w:tcPr>
            <w:tcW w:w="425" w:type="pct"/>
            <w:gridSpan w:val="2"/>
            <w:tcBorders>
              <w:top w:val="single" w:sz="4" w:space="0" w:color="auto"/>
              <w:left w:val="nil"/>
              <w:bottom w:val="single" w:sz="4" w:space="0" w:color="auto"/>
              <w:right w:val="nil"/>
            </w:tcBorders>
            <w:vAlign w:val="bottom"/>
          </w:tcPr>
          <w:p w14:paraId="4595E324" w14:textId="59DD7C09" w:rsidR="004507C9" w:rsidRPr="00854875" w:rsidRDefault="004507C9" w:rsidP="00CA1C47">
            <w:pPr>
              <w:pStyle w:val="Compact"/>
              <w:spacing w:before="0" w:after="0"/>
              <w:rPr>
                <w:rFonts w:ascii="Times New Roman" w:hAnsi="Times New Roman" w:cs="Times New Roman"/>
                <w:sz w:val="20"/>
                <w:szCs w:val="19"/>
              </w:rPr>
            </w:pPr>
            <w:r w:rsidRPr="00854875">
              <w:rPr>
                <w:rFonts w:ascii="Times New Roman" w:hAnsi="Times New Roman" w:cs="Times New Roman"/>
                <w:sz w:val="20"/>
                <w:szCs w:val="19"/>
              </w:rPr>
              <w:t>Longer</w:t>
            </w:r>
          </w:p>
        </w:tc>
        <w:tc>
          <w:tcPr>
            <w:tcW w:w="119" w:type="pct"/>
            <w:tcBorders>
              <w:left w:val="nil"/>
              <w:bottom w:val="single" w:sz="4" w:space="0" w:color="auto"/>
              <w:right w:val="nil"/>
            </w:tcBorders>
          </w:tcPr>
          <w:p w14:paraId="3673E340" w14:textId="77777777" w:rsidR="004507C9" w:rsidRPr="00854875" w:rsidRDefault="004507C9" w:rsidP="00CA1C47">
            <w:pPr>
              <w:pStyle w:val="Compact"/>
              <w:spacing w:before="0" w:after="0"/>
              <w:rPr>
                <w:rFonts w:ascii="Times New Roman" w:hAnsi="Times New Roman" w:cs="Times New Roman"/>
                <w:sz w:val="20"/>
                <w:szCs w:val="19"/>
              </w:rPr>
            </w:pPr>
          </w:p>
        </w:tc>
        <w:tc>
          <w:tcPr>
            <w:tcW w:w="448" w:type="pct"/>
            <w:tcBorders>
              <w:top w:val="single" w:sz="4" w:space="0" w:color="auto"/>
              <w:left w:val="nil"/>
              <w:bottom w:val="single" w:sz="4" w:space="0" w:color="auto"/>
              <w:right w:val="nil"/>
            </w:tcBorders>
            <w:vAlign w:val="bottom"/>
          </w:tcPr>
          <w:p w14:paraId="2237B40C" w14:textId="205D4D86" w:rsidR="004507C9" w:rsidRPr="00854875" w:rsidRDefault="004507C9" w:rsidP="00CA1C47">
            <w:pPr>
              <w:pStyle w:val="Compact"/>
              <w:spacing w:before="0" w:after="0"/>
              <w:rPr>
                <w:rFonts w:ascii="Times New Roman" w:hAnsi="Times New Roman" w:cs="Times New Roman"/>
                <w:sz w:val="20"/>
                <w:szCs w:val="19"/>
              </w:rPr>
            </w:pPr>
            <w:r w:rsidRPr="00854875">
              <w:rPr>
                <w:rFonts w:ascii="Times New Roman" w:hAnsi="Times New Roman" w:cs="Times New Roman"/>
                <w:sz w:val="20"/>
                <w:szCs w:val="19"/>
              </w:rPr>
              <w:t>Target*</w:t>
            </w:r>
          </w:p>
        </w:tc>
        <w:tc>
          <w:tcPr>
            <w:tcW w:w="514" w:type="pct"/>
            <w:gridSpan w:val="2"/>
            <w:tcBorders>
              <w:top w:val="single" w:sz="4" w:space="0" w:color="auto"/>
              <w:left w:val="nil"/>
              <w:bottom w:val="single" w:sz="4" w:space="0" w:color="auto"/>
              <w:right w:val="nil"/>
            </w:tcBorders>
            <w:vAlign w:val="bottom"/>
          </w:tcPr>
          <w:p w14:paraId="4E02ED47" w14:textId="14532614" w:rsidR="004507C9" w:rsidRPr="00854875" w:rsidRDefault="004507C9" w:rsidP="00CA1C47">
            <w:pPr>
              <w:pStyle w:val="Compact"/>
              <w:spacing w:before="0" w:after="0"/>
              <w:rPr>
                <w:rFonts w:ascii="Times New Roman" w:hAnsi="Times New Roman" w:cs="Times New Roman"/>
                <w:sz w:val="20"/>
                <w:szCs w:val="19"/>
              </w:rPr>
            </w:pPr>
            <w:r w:rsidRPr="00854875">
              <w:rPr>
                <w:rFonts w:ascii="Times New Roman" w:hAnsi="Times New Roman" w:cs="Times New Roman"/>
                <w:sz w:val="20"/>
                <w:szCs w:val="19"/>
              </w:rPr>
              <w:t>Under-exploited</w:t>
            </w:r>
          </w:p>
        </w:tc>
        <w:tc>
          <w:tcPr>
            <w:tcW w:w="514" w:type="pct"/>
            <w:tcBorders>
              <w:top w:val="single" w:sz="4" w:space="0" w:color="auto"/>
              <w:left w:val="nil"/>
              <w:bottom w:val="single" w:sz="4" w:space="0" w:color="auto"/>
              <w:right w:val="nil"/>
            </w:tcBorders>
            <w:vAlign w:val="bottom"/>
          </w:tcPr>
          <w:p w14:paraId="61558A1E" w14:textId="54E8798C" w:rsidR="004507C9" w:rsidRPr="00854875" w:rsidRDefault="004507C9" w:rsidP="00CA1C47">
            <w:pPr>
              <w:pStyle w:val="Compact"/>
              <w:spacing w:before="0" w:after="0"/>
              <w:rPr>
                <w:rFonts w:ascii="Times New Roman" w:hAnsi="Times New Roman" w:cs="Times New Roman"/>
                <w:sz w:val="20"/>
                <w:szCs w:val="19"/>
              </w:rPr>
            </w:pPr>
            <w:r w:rsidRPr="00854875">
              <w:rPr>
                <w:rFonts w:ascii="Times New Roman" w:hAnsi="Times New Roman" w:cs="Times New Roman"/>
                <w:sz w:val="20"/>
                <w:szCs w:val="19"/>
              </w:rPr>
              <w:t>Over-exploited</w:t>
            </w:r>
          </w:p>
        </w:tc>
        <w:tc>
          <w:tcPr>
            <w:tcW w:w="119" w:type="pct"/>
            <w:tcBorders>
              <w:left w:val="nil"/>
              <w:bottom w:val="single" w:sz="4" w:space="0" w:color="auto"/>
              <w:right w:val="nil"/>
            </w:tcBorders>
          </w:tcPr>
          <w:p w14:paraId="1247AAF3" w14:textId="77777777" w:rsidR="004507C9" w:rsidRPr="00854875" w:rsidRDefault="004507C9" w:rsidP="00CA1C47">
            <w:pPr>
              <w:pStyle w:val="Compact"/>
              <w:spacing w:before="0" w:after="0"/>
              <w:rPr>
                <w:rFonts w:ascii="Times New Roman" w:hAnsi="Times New Roman" w:cs="Times New Roman"/>
                <w:sz w:val="20"/>
                <w:szCs w:val="19"/>
              </w:rPr>
            </w:pPr>
          </w:p>
        </w:tc>
        <w:tc>
          <w:tcPr>
            <w:tcW w:w="395" w:type="pct"/>
            <w:tcBorders>
              <w:top w:val="single" w:sz="4" w:space="0" w:color="auto"/>
              <w:left w:val="nil"/>
              <w:bottom w:val="single" w:sz="4" w:space="0" w:color="auto"/>
              <w:right w:val="nil"/>
            </w:tcBorders>
            <w:vAlign w:val="bottom"/>
          </w:tcPr>
          <w:p w14:paraId="29A08C1F" w14:textId="6703A7C2" w:rsidR="004507C9" w:rsidRPr="00854875" w:rsidRDefault="004507C9" w:rsidP="00CA1C47">
            <w:pPr>
              <w:pStyle w:val="Compact"/>
              <w:spacing w:before="0" w:after="0"/>
              <w:rPr>
                <w:rFonts w:ascii="Times New Roman" w:hAnsi="Times New Roman" w:cs="Times New Roman"/>
                <w:sz w:val="20"/>
                <w:szCs w:val="19"/>
              </w:rPr>
            </w:pPr>
            <w:r w:rsidRPr="00854875">
              <w:rPr>
                <w:rFonts w:ascii="Times New Roman" w:hAnsi="Times New Roman" w:cs="Times New Roman"/>
                <w:sz w:val="20"/>
                <w:szCs w:val="19"/>
              </w:rPr>
              <w:t>No Error*</w:t>
            </w:r>
          </w:p>
        </w:tc>
        <w:tc>
          <w:tcPr>
            <w:tcW w:w="556" w:type="pct"/>
            <w:tcBorders>
              <w:top w:val="single" w:sz="4" w:space="0" w:color="auto"/>
              <w:left w:val="nil"/>
              <w:bottom w:val="single" w:sz="4" w:space="0" w:color="auto"/>
              <w:right w:val="nil"/>
            </w:tcBorders>
            <w:vAlign w:val="bottom"/>
          </w:tcPr>
          <w:p w14:paraId="0F2C5855" w14:textId="0A50DC3B" w:rsidR="004507C9" w:rsidRPr="00854875" w:rsidRDefault="004507C9" w:rsidP="00CA1C47">
            <w:pPr>
              <w:pStyle w:val="Compact"/>
              <w:spacing w:before="0" w:after="0"/>
              <w:rPr>
                <w:rFonts w:ascii="Times New Roman" w:hAnsi="Times New Roman" w:cs="Times New Roman"/>
                <w:sz w:val="20"/>
                <w:szCs w:val="19"/>
              </w:rPr>
            </w:pPr>
            <w:r w:rsidRPr="00854875">
              <w:rPr>
                <w:rFonts w:ascii="Times New Roman" w:hAnsi="Times New Roman" w:cs="Times New Roman"/>
                <w:sz w:val="20"/>
                <w:szCs w:val="19"/>
              </w:rPr>
              <w:t>Stochastic</w:t>
            </w:r>
          </w:p>
        </w:tc>
        <w:tc>
          <w:tcPr>
            <w:tcW w:w="579" w:type="pct"/>
            <w:tcBorders>
              <w:top w:val="single" w:sz="4" w:space="0" w:color="auto"/>
              <w:left w:val="nil"/>
              <w:bottom w:val="single" w:sz="4" w:space="0" w:color="auto"/>
              <w:right w:val="nil"/>
            </w:tcBorders>
            <w:vAlign w:val="bottom"/>
          </w:tcPr>
          <w:p w14:paraId="33456AE7" w14:textId="6B481BEB" w:rsidR="004507C9" w:rsidRPr="00854875" w:rsidRDefault="004507C9" w:rsidP="00CA1C47">
            <w:pPr>
              <w:pStyle w:val="Compact"/>
              <w:spacing w:before="0" w:after="0"/>
              <w:rPr>
                <w:rFonts w:ascii="Times New Roman" w:hAnsi="Times New Roman" w:cs="Times New Roman"/>
                <w:sz w:val="20"/>
                <w:szCs w:val="19"/>
              </w:rPr>
            </w:pPr>
            <w:r w:rsidRPr="00854875">
              <w:rPr>
                <w:rFonts w:ascii="Times New Roman" w:hAnsi="Times New Roman" w:cs="Times New Roman"/>
                <w:sz w:val="20"/>
                <w:szCs w:val="19"/>
              </w:rPr>
              <w:t>Auto-correlation</w:t>
            </w:r>
          </w:p>
        </w:tc>
      </w:tr>
      <w:tr w:rsidR="004507C9" w:rsidRPr="00854875" w14:paraId="7170B708" w14:textId="77777777" w:rsidTr="003D213A">
        <w:trPr>
          <w:trHeight w:val="256"/>
        </w:trPr>
        <w:tc>
          <w:tcPr>
            <w:tcW w:w="1343" w:type="pct"/>
            <w:gridSpan w:val="4"/>
            <w:tcBorders>
              <w:top w:val="single" w:sz="4" w:space="0" w:color="auto"/>
            </w:tcBorders>
          </w:tcPr>
          <w:p w14:paraId="704FF187" w14:textId="679CA689"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Bias (MRE)</w:t>
            </w:r>
          </w:p>
        </w:tc>
        <w:tc>
          <w:tcPr>
            <w:tcW w:w="1405" w:type="pct"/>
            <w:gridSpan w:val="4"/>
            <w:tcBorders>
              <w:top w:val="single" w:sz="4" w:space="0" w:color="auto"/>
            </w:tcBorders>
          </w:tcPr>
          <w:p w14:paraId="614087D3" w14:textId="77777777" w:rsidR="004507C9" w:rsidRPr="00854875" w:rsidRDefault="004507C9" w:rsidP="004507C9">
            <w:pPr>
              <w:pStyle w:val="Compact"/>
              <w:spacing w:after="0"/>
              <w:rPr>
                <w:rFonts w:ascii="Times New Roman" w:hAnsi="Times New Roman" w:cs="Times New Roman"/>
                <w:sz w:val="20"/>
                <w:szCs w:val="19"/>
              </w:rPr>
            </w:pPr>
          </w:p>
        </w:tc>
        <w:tc>
          <w:tcPr>
            <w:tcW w:w="2252" w:type="pct"/>
            <w:gridSpan w:val="6"/>
          </w:tcPr>
          <w:p w14:paraId="7FC2DBA1" w14:textId="6275EE36" w:rsidR="004507C9" w:rsidRPr="00854875" w:rsidRDefault="004507C9" w:rsidP="004507C9">
            <w:pPr>
              <w:pStyle w:val="Compact"/>
              <w:spacing w:after="0"/>
              <w:rPr>
                <w:rFonts w:ascii="Times New Roman" w:hAnsi="Times New Roman" w:cs="Times New Roman"/>
                <w:sz w:val="20"/>
                <w:szCs w:val="19"/>
              </w:rPr>
            </w:pPr>
          </w:p>
        </w:tc>
      </w:tr>
      <w:tr w:rsidR="00314846" w:rsidRPr="00854875" w14:paraId="134EAC46" w14:textId="77777777" w:rsidTr="00462B09">
        <w:trPr>
          <w:trHeight w:val="256"/>
        </w:trPr>
        <w:tc>
          <w:tcPr>
            <w:tcW w:w="443" w:type="pct"/>
          </w:tcPr>
          <w:p w14:paraId="1D9DBB9C" w14:textId="76498A50"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TB</w:t>
            </w:r>
          </w:p>
        </w:tc>
        <w:tc>
          <w:tcPr>
            <w:tcW w:w="356" w:type="pct"/>
            <w:shd w:val="clear" w:color="auto" w:fill="FED5CE"/>
          </w:tcPr>
          <w:p w14:paraId="47330445" w14:textId="5F8E112D" w:rsidR="004507C9" w:rsidRPr="00854875" w:rsidRDefault="004507C9" w:rsidP="004507C9">
            <w:pPr>
              <w:pStyle w:val="Compact"/>
              <w:spacing w:after="0"/>
              <w:rPr>
                <w:rFonts w:ascii="Times New Roman" w:hAnsi="Times New Roman" w:cs="Times New Roman"/>
                <w:sz w:val="18"/>
                <w:szCs w:val="19"/>
              </w:rPr>
            </w:pPr>
            <w:r w:rsidRPr="00854875">
              <w:rPr>
                <w:rFonts w:ascii="Times New Roman" w:hAnsi="Times New Roman" w:cs="Times New Roman"/>
                <w:sz w:val="20"/>
                <w:szCs w:val="19"/>
              </w:rPr>
              <w:t>0.016</w:t>
            </w:r>
          </w:p>
        </w:tc>
        <w:tc>
          <w:tcPr>
            <w:tcW w:w="532" w:type="pct"/>
            <w:shd w:val="clear" w:color="auto" w:fill="FDB2A5"/>
          </w:tcPr>
          <w:p w14:paraId="0B37B88A" w14:textId="6550D688"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081</w:t>
            </w:r>
          </w:p>
        </w:tc>
        <w:tc>
          <w:tcPr>
            <w:tcW w:w="425" w:type="pct"/>
            <w:gridSpan w:val="2"/>
            <w:shd w:val="clear" w:color="auto" w:fill="FED5CE"/>
          </w:tcPr>
          <w:p w14:paraId="73AF4811" w14:textId="5788796F"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048</w:t>
            </w:r>
          </w:p>
        </w:tc>
        <w:tc>
          <w:tcPr>
            <w:tcW w:w="119" w:type="pct"/>
            <w:shd w:val="clear" w:color="auto" w:fill="auto"/>
          </w:tcPr>
          <w:p w14:paraId="686AE152" w14:textId="77777777" w:rsidR="004507C9" w:rsidRPr="00854875" w:rsidRDefault="004507C9" w:rsidP="004507C9">
            <w:pPr>
              <w:pStyle w:val="Compact"/>
              <w:spacing w:after="0"/>
              <w:rPr>
                <w:rFonts w:ascii="Times New Roman" w:hAnsi="Times New Roman" w:cs="Times New Roman"/>
                <w:sz w:val="20"/>
                <w:szCs w:val="19"/>
              </w:rPr>
            </w:pPr>
          </w:p>
        </w:tc>
        <w:tc>
          <w:tcPr>
            <w:tcW w:w="448" w:type="pct"/>
            <w:shd w:val="clear" w:color="auto" w:fill="FDB2A5"/>
          </w:tcPr>
          <w:p w14:paraId="266CAE63" w14:textId="45F1CDA4"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081</w:t>
            </w:r>
          </w:p>
        </w:tc>
        <w:tc>
          <w:tcPr>
            <w:tcW w:w="514" w:type="pct"/>
            <w:gridSpan w:val="2"/>
            <w:shd w:val="clear" w:color="auto" w:fill="FED5CE"/>
          </w:tcPr>
          <w:p w14:paraId="326AC955" w14:textId="4818C73C"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023</w:t>
            </w:r>
          </w:p>
        </w:tc>
        <w:tc>
          <w:tcPr>
            <w:tcW w:w="514" w:type="pct"/>
            <w:shd w:val="clear" w:color="auto" w:fill="FC7A64"/>
          </w:tcPr>
          <w:p w14:paraId="45BA92A7" w14:textId="1093F67C"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197</w:t>
            </w:r>
          </w:p>
        </w:tc>
        <w:tc>
          <w:tcPr>
            <w:tcW w:w="119" w:type="pct"/>
            <w:shd w:val="clear" w:color="auto" w:fill="auto"/>
          </w:tcPr>
          <w:p w14:paraId="4DE4D981" w14:textId="77777777" w:rsidR="004507C9" w:rsidRPr="00854875" w:rsidRDefault="004507C9" w:rsidP="004507C9">
            <w:pPr>
              <w:pStyle w:val="Compact"/>
              <w:spacing w:after="0"/>
              <w:rPr>
                <w:rFonts w:ascii="Times New Roman" w:hAnsi="Times New Roman" w:cs="Times New Roman"/>
                <w:sz w:val="20"/>
                <w:szCs w:val="19"/>
              </w:rPr>
            </w:pPr>
          </w:p>
        </w:tc>
        <w:tc>
          <w:tcPr>
            <w:tcW w:w="395" w:type="pct"/>
            <w:shd w:val="clear" w:color="auto" w:fill="FDB2A5"/>
          </w:tcPr>
          <w:p w14:paraId="2198E32B" w14:textId="03A78D50"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081</w:t>
            </w:r>
          </w:p>
        </w:tc>
        <w:tc>
          <w:tcPr>
            <w:tcW w:w="556" w:type="pct"/>
            <w:shd w:val="clear" w:color="auto" w:fill="FED5CE"/>
          </w:tcPr>
          <w:p w14:paraId="014F9B94" w14:textId="497F912C"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0</w:t>
            </w:r>
            <w:r w:rsidR="009020D4" w:rsidRPr="00854875">
              <w:rPr>
                <w:rFonts w:ascii="Times New Roman" w:hAnsi="Times New Roman" w:cs="Times New Roman"/>
                <w:sz w:val="20"/>
                <w:szCs w:val="19"/>
              </w:rPr>
              <w:t>03</w:t>
            </w:r>
          </w:p>
        </w:tc>
        <w:tc>
          <w:tcPr>
            <w:tcW w:w="579" w:type="pct"/>
            <w:shd w:val="clear" w:color="auto" w:fill="FDB2A5"/>
          </w:tcPr>
          <w:p w14:paraId="66101DA8" w14:textId="60F70089"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076</w:t>
            </w:r>
          </w:p>
        </w:tc>
      </w:tr>
      <w:tr w:rsidR="00314846" w:rsidRPr="00854875" w14:paraId="08EA6823" w14:textId="77777777" w:rsidTr="00462B09">
        <w:trPr>
          <w:trHeight w:val="256"/>
        </w:trPr>
        <w:tc>
          <w:tcPr>
            <w:tcW w:w="443" w:type="pct"/>
          </w:tcPr>
          <w:p w14:paraId="4C33AA22" w14:textId="7E4C25B5"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LBSPR</w:t>
            </w:r>
          </w:p>
        </w:tc>
        <w:tc>
          <w:tcPr>
            <w:tcW w:w="356" w:type="pct"/>
            <w:shd w:val="clear" w:color="auto" w:fill="FC9988"/>
          </w:tcPr>
          <w:p w14:paraId="7512B6BC" w14:textId="6D660ED5"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188</w:t>
            </w:r>
          </w:p>
        </w:tc>
        <w:tc>
          <w:tcPr>
            <w:tcW w:w="532" w:type="pct"/>
            <w:shd w:val="clear" w:color="auto" w:fill="FC7A64"/>
          </w:tcPr>
          <w:p w14:paraId="69F94913" w14:textId="17A21030"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121</w:t>
            </w:r>
          </w:p>
        </w:tc>
        <w:tc>
          <w:tcPr>
            <w:tcW w:w="425" w:type="pct"/>
            <w:gridSpan w:val="2"/>
            <w:shd w:val="clear" w:color="auto" w:fill="FC7A64"/>
          </w:tcPr>
          <w:p w14:paraId="1B7544A2" w14:textId="3677D3D9"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102</w:t>
            </w:r>
          </w:p>
        </w:tc>
        <w:tc>
          <w:tcPr>
            <w:tcW w:w="119" w:type="pct"/>
            <w:shd w:val="clear" w:color="auto" w:fill="auto"/>
          </w:tcPr>
          <w:p w14:paraId="74015551" w14:textId="77777777" w:rsidR="004507C9" w:rsidRPr="00854875" w:rsidRDefault="004507C9" w:rsidP="004507C9">
            <w:pPr>
              <w:pStyle w:val="Compact"/>
              <w:spacing w:after="0"/>
              <w:rPr>
                <w:rFonts w:ascii="Times New Roman" w:hAnsi="Times New Roman" w:cs="Times New Roman"/>
                <w:sz w:val="20"/>
                <w:szCs w:val="19"/>
              </w:rPr>
            </w:pPr>
          </w:p>
        </w:tc>
        <w:tc>
          <w:tcPr>
            <w:tcW w:w="448" w:type="pct"/>
            <w:shd w:val="clear" w:color="auto" w:fill="FC7A64"/>
          </w:tcPr>
          <w:p w14:paraId="7CD6AF73" w14:textId="6752F156"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121</w:t>
            </w:r>
          </w:p>
        </w:tc>
        <w:tc>
          <w:tcPr>
            <w:tcW w:w="514" w:type="pct"/>
            <w:gridSpan w:val="2"/>
            <w:shd w:val="clear" w:color="auto" w:fill="FDB2A5"/>
          </w:tcPr>
          <w:p w14:paraId="5315BC3F" w14:textId="38F2CBC5"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081</w:t>
            </w:r>
          </w:p>
        </w:tc>
        <w:tc>
          <w:tcPr>
            <w:tcW w:w="514" w:type="pct"/>
            <w:shd w:val="clear" w:color="auto" w:fill="FED5CE"/>
          </w:tcPr>
          <w:p w14:paraId="03E3A544" w14:textId="4A442F9A"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035</w:t>
            </w:r>
          </w:p>
        </w:tc>
        <w:tc>
          <w:tcPr>
            <w:tcW w:w="119" w:type="pct"/>
            <w:shd w:val="clear" w:color="auto" w:fill="auto"/>
          </w:tcPr>
          <w:p w14:paraId="401447A0" w14:textId="77777777" w:rsidR="004507C9" w:rsidRPr="00854875" w:rsidRDefault="004507C9" w:rsidP="004507C9">
            <w:pPr>
              <w:pStyle w:val="Compact"/>
              <w:spacing w:after="0"/>
              <w:rPr>
                <w:rFonts w:ascii="Times New Roman" w:hAnsi="Times New Roman" w:cs="Times New Roman"/>
                <w:sz w:val="20"/>
                <w:szCs w:val="19"/>
              </w:rPr>
            </w:pPr>
          </w:p>
        </w:tc>
        <w:tc>
          <w:tcPr>
            <w:tcW w:w="395" w:type="pct"/>
            <w:shd w:val="clear" w:color="auto" w:fill="FC7A64"/>
          </w:tcPr>
          <w:p w14:paraId="4F47D627" w14:textId="5F79007B"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121</w:t>
            </w:r>
          </w:p>
        </w:tc>
        <w:tc>
          <w:tcPr>
            <w:tcW w:w="556" w:type="pct"/>
            <w:shd w:val="clear" w:color="auto" w:fill="FED5CE"/>
          </w:tcPr>
          <w:p w14:paraId="11EF75B4" w14:textId="22E8D1BC"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w:t>
            </w:r>
            <w:r w:rsidR="009020D4" w:rsidRPr="00854875">
              <w:rPr>
                <w:rFonts w:ascii="Times New Roman" w:hAnsi="Times New Roman" w:cs="Times New Roman"/>
                <w:sz w:val="20"/>
                <w:szCs w:val="19"/>
              </w:rPr>
              <w:t>007</w:t>
            </w:r>
          </w:p>
        </w:tc>
        <w:tc>
          <w:tcPr>
            <w:tcW w:w="579" w:type="pct"/>
            <w:shd w:val="clear" w:color="auto" w:fill="FED5CE"/>
          </w:tcPr>
          <w:p w14:paraId="2A834492" w14:textId="43099070"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056</w:t>
            </w:r>
          </w:p>
        </w:tc>
      </w:tr>
      <w:tr w:rsidR="00314846" w:rsidRPr="00854875" w14:paraId="78D7FA40" w14:textId="77777777" w:rsidTr="00462B09">
        <w:trPr>
          <w:trHeight w:val="256"/>
        </w:trPr>
        <w:tc>
          <w:tcPr>
            <w:tcW w:w="443" w:type="pct"/>
          </w:tcPr>
          <w:p w14:paraId="23A9CB0D" w14:textId="4A4F7A54"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LIME</w:t>
            </w:r>
          </w:p>
        </w:tc>
        <w:tc>
          <w:tcPr>
            <w:tcW w:w="356" w:type="pct"/>
            <w:shd w:val="clear" w:color="auto" w:fill="FC9988"/>
          </w:tcPr>
          <w:p w14:paraId="43DF7E60" w14:textId="7F53EF72"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149</w:t>
            </w:r>
          </w:p>
        </w:tc>
        <w:tc>
          <w:tcPr>
            <w:tcW w:w="532" w:type="pct"/>
            <w:shd w:val="clear" w:color="auto" w:fill="FED5CE"/>
          </w:tcPr>
          <w:p w14:paraId="6FFFFBBE" w14:textId="3F53C28D"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042</w:t>
            </w:r>
          </w:p>
        </w:tc>
        <w:tc>
          <w:tcPr>
            <w:tcW w:w="425" w:type="pct"/>
            <w:gridSpan w:val="2"/>
            <w:shd w:val="clear" w:color="auto" w:fill="FED5CE"/>
          </w:tcPr>
          <w:p w14:paraId="4A69A42E" w14:textId="490DEE32"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029</w:t>
            </w:r>
          </w:p>
        </w:tc>
        <w:tc>
          <w:tcPr>
            <w:tcW w:w="119" w:type="pct"/>
            <w:shd w:val="clear" w:color="auto" w:fill="auto"/>
          </w:tcPr>
          <w:p w14:paraId="2A7643F7" w14:textId="77777777" w:rsidR="004507C9" w:rsidRPr="00854875" w:rsidRDefault="004507C9" w:rsidP="004507C9">
            <w:pPr>
              <w:pStyle w:val="Compact"/>
              <w:spacing w:after="0"/>
              <w:rPr>
                <w:rFonts w:ascii="Times New Roman" w:hAnsi="Times New Roman" w:cs="Times New Roman"/>
                <w:sz w:val="20"/>
                <w:szCs w:val="19"/>
              </w:rPr>
            </w:pPr>
          </w:p>
        </w:tc>
        <w:tc>
          <w:tcPr>
            <w:tcW w:w="448" w:type="pct"/>
            <w:shd w:val="clear" w:color="auto" w:fill="FED5CE"/>
          </w:tcPr>
          <w:p w14:paraId="51CC51CD" w14:textId="723305E6"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042</w:t>
            </w:r>
          </w:p>
        </w:tc>
        <w:tc>
          <w:tcPr>
            <w:tcW w:w="514" w:type="pct"/>
            <w:gridSpan w:val="2"/>
            <w:shd w:val="clear" w:color="auto" w:fill="FB4425"/>
          </w:tcPr>
          <w:p w14:paraId="266AFE31" w14:textId="43F56A10"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424</w:t>
            </w:r>
          </w:p>
        </w:tc>
        <w:tc>
          <w:tcPr>
            <w:tcW w:w="514" w:type="pct"/>
            <w:shd w:val="clear" w:color="auto" w:fill="FB4425"/>
          </w:tcPr>
          <w:p w14:paraId="71A653AC" w14:textId="4402E23F"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560</w:t>
            </w:r>
          </w:p>
        </w:tc>
        <w:tc>
          <w:tcPr>
            <w:tcW w:w="119" w:type="pct"/>
            <w:shd w:val="clear" w:color="auto" w:fill="auto"/>
          </w:tcPr>
          <w:p w14:paraId="2DF97566" w14:textId="77777777" w:rsidR="004507C9" w:rsidRPr="00854875" w:rsidRDefault="004507C9" w:rsidP="004507C9">
            <w:pPr>
              <w:pStyle w:val="Compact"/>
              <w:spacing w:after="0"/>
              <w:rPr>
                <w:rFonts w:ascii="Times New Roman" w:hAnsi="Times New Roman" w:cs="Times New Roman"/>
                <w:sz w:val="20"/>
                <w:szCs w:val="19"/>
              </w:rPr>
            </w:pPr>
          </w:p>
        </w:tc>
        <w:tc>
          <w:tcPr>
            <w:tcW w:w="395" w:type="pct"/>
            <w:shd w:val="clear" w:color="auto" w:fill="FED5CE"/>
          </w:tcPr>
          <w:p w14:paraId="14E4DE54" w14:textId="650C8FE7"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042</w:t>
            </w:r>
          </w:p>
        </w:tc>
        <w:tc>
          <w:tcPr>
            <w:tcW w:w="556" w:type="pct"/>
            <w:shd w:val="clear" w:color="auto" w:fill="FED5CE"/>
          </w:tcPr>
          <w:p w14:paraId="2B320546" w14:textId="1354E124"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w:t>
            </w:r>
            <w:r w:rsidR="009020D4" w:rsidRPr="00854875">
              <w:rPr>
                <w:rFonts w:ascii="Times New Roman" w:hAnsi="Times New Roman" w:cs="Times New Roman"/>
                <w:sz w:val="20"/>
                <w:szCs w:val="19"/>
              </w:rPr>
              <w:t>023</w:t>
            </w:r>
          </w:p>
        </w:tc>
        <w:tc>
          <w:tcPr>
            <w:tcW w:w="579" w:type="pct"/>
            <w:shd w:val="clear" w:color="auto" w:fill="FDB2A5"/>
          </w:tcPr>
          <w:p w14:paraId="39011038" w14:textId="2E7469BF"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089</w:t>
            </w:r>
          </w:p>
        </w:tc>
      </w:tr>
      <w:tr w:rsidR="0066002E" w:rsidRPr="00854875" w14:paraId="03FBE927" w14:textId="77777777" w:rsidTr="00462B09">
        <w:trPr>
          <w:trHeight w:val="256"/>
        </w:trPr>
        <w:tc>
          <w:tcPr>
            <w:tcW w:w="443" w:type="pct"/>
          </w:tcPr>
          <w:p w14:paraId="10A85526" w14:textId="6614BFCE"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LBRA</w:t>
            </w:r>
          </w:p>
        </w:tc>
        <w:tc>
          <w:tcPr>
            <w:tcW w:w="356" w:type="pct"/>
            <w:shd w:val="clear" w:color="auto" w:fill="FDB2A5"/>
          </w:tcPr>
          <w:p w14:paraId="24D75BDD" w14:textId="5215E22C"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054</w:t>
            </w:r>
          </w:p>
        </w:tc>
        <w:tc>
          <w:tcPr>
            <w:tcW w:w="532" w:type="pct"/>
            <w:shd w:val="clear" w:color="auto" w:fill="FC7A64"/>
          </w:tcPr>
          <w:p w14:paraId="74EBE494" w14:textId="0B5B6F25"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159</w:t>
            </w:r>
          </w:p>
        </w:tc>
        <w:tc>
          <w:tcPr>
            <w:tcW w:w="425" w:type="pct"/>
            <w:gridSpan w:val="2"/>
            <w:shd w:val="clear" w:color="auto" w:fill="FB644B"/>
          </w:tcPr>
          <w:p w14:paraId="18AD03EB" w14:textId="0A3908A9"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215</w:t>
            </w:r>
          </w:p>
        </w:tc>
        <w:tc>
          <w:tcPr>
            <w:tcW w:w="119" w:type="pct"/>
            <w:shd w:val="clear" w:color="auto" w:fill="auto"/>
          </w:tcPr>
          <w:p w14:paraId="01914E11" w14:textId="77777777" w:rsidR="004507C9" w:rsidRPr="00854875" w:rsidRDefault="004507C9" w:rsidP="004507C9">
            <w:pPr>
              <w:pStyle w:val="Compact"/>
              <w:spacing w:after="0"/>
              <w:rPr>
                <w:rFonts w:ascii="Times New Roman" w:hAnsi="Times New Roman" w:cs="Times New Roman"/>
                <w:sz w:val="20"/>
                <w:szCs w:val="19"/>
              </w:rPr>
            </w:pPr>
          </w:p>
        </w:tc>
        <w:tc>
          <w:tcPr>
            <w:tcW w:w="448" w:type="pct"/>
            <w:shd w:val="clear" w:color="auto" w:fill="FC7A64"/>
          </w:tcPr>
          <w:p w14:paraId="407C157A" w14:textId="161A1481"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159</w:t>
            </w:r>
          </w:p>
        </w:tc>
        <w:tc>
          <w:tcPr>
            <w:tcW w:w="514" w:type="pct"/>
            <w:gridSpan w:val="2"/>
            <w:shd w:val="clear" w:color="auto" w:fill="FB4425"/>
          </w:tcPr>
          <w:p w14:paraId="7350D19E" w14:textId="2C25DF54"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350</w:t>
            </w:r>
          </w:p>
        </w:tc>
        <w:tc>
          <w:tcPr>
            <w:tcW w:w="514" w:type="pct"/>
            <w:shd w:val="clear" w:color="auto" w:fill="FB4425"/>
          </w:tcPr>
          <w:p w14:paraId="7E86949A" w14:textId="3DAE6ADF"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364</w:t>
            </w:r>
          </w:p>
        </w:tc>
        <w:tc>
          <w:tcPr>
            <w:tcW w:w="119" w:type="pct"/>
            <w:shd w:val="clear" w:color="auto" w:fill="auto"/>
          </w:tcPr>
          <w:p w14:paraId="2E4755AB" w14:textId="77777777" w:rsidR="004507C9" w:rsidRPr="00854875" w:rsidRDefault="004507C9" w:rsidP="004507C9">
            <w:pPr>
              <w:pStyle w:val="Compact"/>
              <w:spacing w:after="0"/>
              <w:rPr>
                <w:rFonts w:ascii="Times New Roman" w:hAnsi="Times New Roman" w:cs="Times New Roman"/>
                <w:sz w:val="20"/>
                <w:szCs w:val="19"/>
              </w:rPr>
            </w:pPr>
          </w:p>
        </w:tc>
        <w:tc>
          <w:tcPr>
            <w:tcW w:w="395" w:type="pct"/>
            <w:shd w:val="clear" w:color="auto" w:fill="FC7A64"/>
          </w:tcPr>
          <w:p w14:paraId="0BFFE20B" w14:textId="561993C8"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159</w:t>
            </w:r>
          </w:p>
        </w:tc>
        <w:tc>
          <w:tcPr>
            <w:tcW w:w="556" w:type="pct"/>
            <w:shd w:val="clear" w:color="auto" w:fill="FB4425"/>
          </w:tcPr>
          <w:p w14:paraId="728F6A7A" w14:textId="12A92CF1" w:rsidR="004507C9" w:rsidRPr="00854875" w:rsidRDefault="009020D4"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377</w:t>
            </w:r>
          </w:p>
        </w:tc>
        <w:tc>
          <w:tcPr>
            <w:tcW w:w="579" w:type="pct"/>
            <w:shd w:val="clear" w:color="auto" w:fill="FB4425"/>
          </w:tcPr>
          <w:p w14:paraId="02F4CA27" w14:textId="5EF66B04"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315</w:t>
            </w:r>
          </w:p>
        </w:tc>
      </w:tr>
      <w:tr w:rsidR="004507C9" w:rsidRPr="00854875" w14:paraId="564232CB" w14:textId="77777777" w:rsidTr="003D213A">
        <w:trPr>
          <w:trHeight w:val="256"/>
        </w:trPr>
        <w:tc>
          <w:tcPr>
            <w:tcW w:w="1343" w:type="pct"/>
            <w:gridSpan w:val="4"/>
          </w:tcPr>
          <w:p w14:paraId="66823BAB" w14:textId="5201AA1A"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Precision (MARE)</w:t>
            </w:r>
          </w:p>
        </w:tc>
        <w:tc>
          <w:tcPr>
            <w:tcW w:w="1405" w:type="pct"/>
            <w:gridSpan w:val="4"/>
          </w:tcPr>
          <w:p w14:paraId="195FFB7B" w14:textId="77777777" w:rsidR="004507C9" w:rsidRPr="00854875" w:rsidRDefault="004507C9" w:rsidP="004507C9">
            <w:pPr>
              <w:pStyle w:val="Compact"/>
              <w:spacing w:after="0"/>
              <w:rPr>
                <w:rFonts w:ascii="Times New Roman" w:hAnsi="Times New Roman" w:cs="Times New Roman"/>
                <w:sz w:val="20"/>
                <w:szCs w:val="19"/>
              </w:rPr>
            </w:pPr>
          </w:p>
        </w:tc>
        <w:tc>
          <w:tcPr>
            <w:tcW w:w="2252" w:type="pct"/>
            <w:gridSpan w:val="6"/>
          </w:tcPr>
          <w:p w14:paraId="065DC459" w14:textId="01AE5E30" w:rsidR="004507C9" w:rsidRPr="00854875" w:rsidRDefault="004507C9" w:rsidP="004507C9">
            <w:pPr>
              <w:pStyle w:val="Compact"/>
              <w:spacing w:after="0"/>
              <w:rPr>
                <w:rFonts w:ascii="Times New Roman" w:hAnsi="Times New Roman" w:cs="Times New Roman"/>
                <w:sz w:val="20"/>
                <w:szCs w:val="19"/>
              </w:rPr>
            </w:pPr>
          </w:p>
        </w:tc>
      </w:tr>
      <w:tr w:rsidR="00314846" w:rsidRPr="00854875" w14:paraId="4F9BBA69" w14:textId="77777777" w:rsidTr="00462B09">
        <w:trPr>
          <w:trHeight w:val="256"/>
        </w:trPr>
        <w:tc>
          <w:tcPr>
            <w:tcW w:w="443" w:type="pct"/>
          </w:tcPr>
          <w:p w14:paraId="722C2C5F" w14:textId="450F3321"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TB</w:t>
            </w:r>
          </w:p>
        </w:tc>
        <w:tc>
          <w:tcPr>
            <w:tcW w:w="356" w:type="pct"/>
            <w:shd w:val="clear" w:color="auto" w:fill="FED5CE"/>
          </w:tcPr>
          <w:p w14:paraId="23AF39FB" w14:textId="2C929245"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043</w:t>
            </w:r>
          </w:p>
        </w:tc>
        <w:tc>
          <w:tcPr>
            <w:tcW w:w="532" w:type="pct"/>
            <w:shd w:val="clear" w:color="auto" w:fill="FDB2A5"/>
          </w:tcPr>
          <w:p w14:paraId="14501818" w14:textId="3A0E44E5"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084</w:t>
            </w:r>
          </w:p>
        </w:tc>
        <w:tc>
          <w:tcPr>
            <w:tcW w:w="425" w:type="pct"/>
            <w:gridSpan w:val="2"/>
            <w:shd w:val="clear" w:color="auto" w:fill="FDB2A5"/>
          </w:tcPr>
          <w:p w14:paraId="5FB91640" w14:textId="5C80EA83"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073</w:t>
            </w:r>
          </w:p>
        </w:tc>
        <w:tc>
          <w:tcPr>
            <w:tcW w:w="119" w:type="pct"/>
          </w:tcPr>
          <w:p w14:paraId="5635C86D" w14:textId="77777777" w:rsidR="004507C9" w:rsidRPr="00854875" w:rsidRDefault="004507C9" w:rsidP="004507C9">
            <w:pPr>
              <w:pStyle w:val="Compact"/>
              <w:spacing w:after="0"/>
              <w:rPr>
                <w:rFonts w:ascii="Times New Roman" w:hAnsi="Times New Roman" w:cs="Times New Roman"/>
                <w:sz w:val="20"/>
                <w:szCs w:val="19"/>
              </w:rPr>
            </w:pPr>
          </w:p>
        </w:tc>
        <w:tc>
          <w:tcPr>
            <w:tcW w:w="448" w:type="pct"/>
            <w:shd w:val="clear" w:color="auto" w:fill="FDB2A5"/>
          </w:tcPr>
          <w:p w14:paraId="5A9784AB" w14:textId="2D37F16E"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084</w:t>
            </w:r>
          </w:p>
        </w:tc>
        <w:tc>
          <w:tcPr>
            <w:tcW w:w="514" w:type="pct"/>
            <w:gridSpan w:val="2"/>
            <w:shd w:val="clear" w:color="auto" w:fill="FDB2A5"/>
          </w:tcPr>
          <w:p w14:paraId="01C971C9" w14:textId="2D7115DD"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066</w:t>
            </w:r>
          </w:p>
        </w:tc>
        <w:tc>
          <w:tcPr>
            <w:tcW w:w="514" w:type="pct"/>
            <w:shd w:val="clear" w:color="auto" w:fill="FC7A64"/>
          </w:tcPr>
          <w:p w14:paraId="281EE172" w14:textId="150633DD"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197</w:t>
            </w:r>
          </w:p>
        </w:tc>
        <w:tc>
          <w:tcPr>
            <w:tcW w:w="119" w:type="pct"/>
          </w:tcPr>
          <w:p w14:paraId="2438C221" w14:textId="77777777" w:rsidR="004507C9" w:rsidRPr="00854875" w:rsidRDefault="004507C9" w:rsidP="004507C9">
            <w:pPr>
              <w:pStyle w:val="Compact"/>
              <w:spacing w:after="0"/>
              <w:rPr>
                <w:rFonts w:ascii="Times New Roman" w:hAnsi="Times New Roman" w:cs="Times New Roman"/>
                <w:sz w:val="20"/>
                <w:szCs w:val="19"/>
              </w:rPr>
            </w:pPr>
          </w:p>
        </w:tc>
        <w:tc>
          <w:tcPr>
            <w:tcW w:w="395" w:type="pct"/>
            <w:shd w:val="clear" w:color="auto" w:fill="FDB2A5"/>
          </w:tcPr>
          <w:p w14:paraId="43BB9973" w14:textId="123F5F54"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084</w:t>
            </w:r>
          </w:p>
        </w:tc>
        <w:tc>
          <w:tcPr>
            <w:tcW w:w="556" w:type="pct"/>
            <w:shd w:val="clear" w:color="auto" w:fill="FDB2A5"/>
          </w:tcPr>
          <w:p w14:paraId="0EFAA2C1" w14:textId="2E515FDD"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w:t>
            </w:r>
            <w:r w:rsidR="009020D4" w:rsidRPr="00854875">
              <w:rPr>
                <w:rFonts w:ascii="Times New Roman" w:hAnsi="Times New Roman" w:cs="Times New Roman"/>
                <w:sz w:val="20"/>
                <w:szCs w:val="19"/>
              </w:rPr>
              <w:t>0</w:t>
            </w:r>
            <w:r w:rsidR="00314846" w:rsidRPr="00854875">
              <w:rPr>
                <w:rFonts w:ascii="Times New Roman" w:hAnsi="Times New Roman" w:cs="Times New Roman"/>
                <w:sz w:val="20"/>
                <w:szCs w:val="19"/>
              </w:rPr>
              <w:t>99</w:t>
            </w:r>
          </w:p>
        </w:tc>
        <w:tc>
          <w:tcPr>
            <w:tcW w:w="579" w:type="pct"/>
            <w:shd w:val="clear" w:color="auto" w:fill="FC7A64"/>
          </w:tcPr>
          <w:p w14:paraId="40426EA6" w14:textId="26587AF5"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146</w:t>
            </w:r>
          </w:p>
        </w:tc>
      </w:tr>
      <w:tr w:rsidR="00314846" w:rsidRPr="00854875" w14:paraId="6C4E003A" w14:textId="77777777" w:rsidTr="00462B09">
        <w:trPr>
          <w:trHeight w:val="256"/>
        </w:trPr>
        <w:tc>
          <w:tcPr>
            <w:tcW w:w="443" w:type="pct"/>
          </w:tcPr>
          <w:p w14:paraId="7A3EE608" w14:textId="7329450A"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LBSPR</w:t>
            </w:r>
          </w:p>
        </w:tc>
        <w:tc>
          <w:tcPr>
            <w:tcW w:w="356" w:type="pct"/>
            <w:shd w:val="clear" w:color="auto" w:fill="FC7A64"/>
          </w:tcPr>
          <w:p w14:paraId="5A0BBDCF" w14:textId="0E022435"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187</w:t>
            </w:r>
          </w:p>
        </w:tc>
        <w:tc>
          <w:tcPr>
            <w:tcW w:w="532" w:type="pct"/>
            <w:shd w:val="clear" w:color="auto" w:fill="FC7A64"/>
          </w:tcPr>
          <w:p w14:paraId="0F7DA69D" w14:textId="2CC72A9C"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121</w:t>
            </w:r>
          </w:p>
        </w:tc>
        <w:tc>
          <w:tcPr>
            <w:tcW w:w="425" w:type="pct"/>
            <w:gridSpan w:val="2"/>
            <w:shd w:val="clear" w:color="auto" w:fill="FC7A64"/>
          </w:tcPr>
          <w:p w14:paraId="626D848A" w14:textId="5EA0A9C9"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102</w:t>
            </w:r>
          </w:p>
        </w:tc>
        <w:tc>
          <w:tcPr>
            <w:tcW w:w="119" w:type="pct"/>
          </w:tcPr>
          <w:p w14:paraId="65B65F51" w14:textId="77777777" w:rsidR="004507C9" w:rsidRPr="00854875" w:rsidRDefault="004507C9" w:rsidP="004507C9">
            <w:pPr>
              <w:pStyle w:val="Compact"/>
              <w:spacing w:after="0"/>
              <w:rPr>
                <w:rFonts w:ascii="Times New Roman" w:hAnsi="Times New Roman" w:cs="Times New Roman"/>
                <w:sz w:val="20"/>
                <w:szCs w:val="19"/>
              </w:rPr>
            </w:pPr>
          </w:p>
        </w:tc>
        <w:tc>
          <w:tcPr>
            <w:tcW w:w="448" w:type="pct"/>
            <w:shd w:val="clear" w:color="auto" w:fill="FC7A64"/>
          </w:tcPr>
          <w:p w14:paraId="1E82821E" w14:textId="6856D1AA"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121</w:t>
            </w:r>
          </w:p>
        </w:tc>
        <w:tc>
          <w:tcPr>
            <w:tcW w:w="514" w:type="pct"/>
            <w:gridSpan w:val="2"/>
            <w:shd w:val="clear" w:color="auto" w:fill="FDB2A5"/>
          </w:tcPr>
          <w:p w14:paraId="0FC68687" w14:textId="4F98A14E"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082</w:t>
            </w:r>
          </w:p>
        </w:tc>
        <w:tc>
          <w:tcPr>
            <w:tcW w:w="514" w:type="pct"/>
            <w:shd w:val="clear" w:color="auto" w:fill="FED5CE"/>
          </w:tcPr>
          <w:p w14:paraId="4E23A369" w14:textId="5CF98B13"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044</w:t>
            </w:r>
          </w:p>
        </w:tc>
        <w:tc>
          <w:tcPr>
            <w:tcW w:w="119" w:type="pct"/>
          </w:tcPr>
          <w:p w14:paraId="27650C29" w14:textId="77777777" w:rsidR="004507C9" w:rsidRPr="00854875" w:rsidRDefault="004507C9" w:rsidP="004507C9">
            <w:pPr>
              <w:pStyle w:val="Compact"/>
              <w:spacing w:after="0"/>
              <w:rPr>
                <w:rFonts w:ascii="Times New Roman" w:hAnsi="Times New Roman" w:cs="Times New Roman"/>
                <w:sz w:val="20"/>
                <w:szCs w:val="19"/>
              </w:rPr>
            </w:pPr>
          </w:p>
        </w:tc>
        <w:tc>
          <w:tcPr>
            <w:tcW w:w="395" w:type="pct"/>
            <w:shd w:val="clear" w:color="auto" w:fill="FC7A64"/>
          </w:tcPr>
          <w:p w14:paraId="4840E017" w14:textId="307C30B3"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121</w:t>
            </w:r>
          </w:p>
        </w:tc>
        <w:tc>
          <w:tcPr>
            <w:tcW w:w="556" w:type="pct"/>
            <w:shd w:val="clear" w:color="auto" w:fill="FC7A64"/>
          </w:tcPr>
          <w:p w14:paraId="7BE1B03D" w14:textId="46B973F6"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w:t>
            </w:r>
            <w:r w:rsidR="009020D4" w:rsidRPr="00854875">
              <w:rPr>
                <w:rFonts w:ascii="Times New Roman" w:hAnsi="Times New Roman" w:cs="Times New Roman"/>
                <w:sz w:val="20"/>
                <w:szCs w:val="19"/>
              </w:rPr>
              <w:t>150</w:t>
            </w:r>
          </w:p>
        </w:tc>
        <w:tc>
          <w:tcPr>
            <w:tcW w:w="579" w:type="pct"/>
            <w:shd w:val="clear" w:color="auto" w:fill="FB644B"/>
          </w:tcPr>
          <w:p w14:paraId="1C3304DB" w14:textId="7FEC4679"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218</w:t>
            </w:r>
          </w:p>
        </w:tc>
      </w:tr>
      <w:tr w:rsidR="0066002E" w:rsidRPr="00854875" w14:paraId="09682917" w14:textId="77777777" w:rsidTr="00462B09">
        <w:trPr>
          <w:trHeight w:val="256"/>
        </w:trPr>
        <w:tc>
          <w:tcPr>
            <w:tcW w:w="443" w:type="pct"/>
          </w:tcPr>
          <w:p w14:paraId="244B1B66" w14:textId="114A787D"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LIME</w:t>
            </w:r>
          </w:p>
        </w:tc>
        <w:tc>
          <w:tcPr>
            <w:tcW w:w="356" w:type="pct"/>
            <w:shd w:val="clear" w:color="auto" w:fill="FC7A64"/>
          </w:tcPr>
          <w:p w14:paraId="7066D5F1" w14:textId="0333AF25"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149</w:t>
            </w:r>
          </w:p>
        </w:tc>
        <w:tc>
          <w:tcPr>
            <w:tcW w:w="532" w:type="pct"/>
            <w:shd w:val="clear" w:color="auto" w:fill="FDB2A5"/>
          </w:tcPr>
          <w:p w14:paraId="342A801A" w14:textId="5A23E3EE"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062</w:t>
            </w:r>
          </w:p>
        </w:tc>
        <w:tc>
          <w:tcPr>
            <w:tcW w:w="425" w:type="pct"/>
            <w:gridSpan w:val="2"/>
            <w:shd w:val="clear" w:color="auto" w:fill="FDB2A5"/>
          </w:tcPr>
          <w:p w14:paraId="5D814188" w14:textId="5B9AD9C1"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057</w:t>
            </w:r>
          </w:p>
        </w:tc>
        <w:tc>
          <w:tcPr>
            <w:tcW w:w="119" w:type="pct"/>
          </w:tcPr>
          <w:p w14:paraId="0B8AD12E" w14:textId="77777777" w:rsidR="004507C9" w:rsidRPr="00854875" w:rsidRDefault="004507C9" w:rsidP="004507C9">
            <w:pPr>
              <w:pStyle w:val="Compact"/>
              <w:spacing w:after="0"/>
              <w:rPr>
                <w:rFonts w:ascii="Times New Roman" w:hAnsi="Times New Roman" w:cs="Times New Roman"/>
                <w:sz w:val="20"/>
                <w:szCs w:val="19"/>
              </w:rPr>
            </w:pPr>
          </w:p>
        </w:tc>
        <w:tc>
          <w:tcPr>
            <w:tcW w:w="448" w:type="pct"/>
            <w:shd w:val="clear" w:color="auto" w:fill="FDB2A5"/>
          </w:tcPr>
          <w:p w14:paraId="42BBE150" w14:textId="20738A3C"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062</w:t>
            </w:r>
          </w:p>
        </w:tc>
        <w:tc>
          <w:tcPr>
            <w:tcW w:w="514" w:type="pct"/>
            <w:gridSpan w:val="2"/>
            <w:shd w:val="clear" w:color="auto" w:fill="FB4425"/>
          </w:tcPr>
          <w:p w14:paraId="3CBF8AE9" w14:textId="3E86AC9C"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424</w:t>
            </w:r>
          </w:p>
        </w:tc>
        <w:tc>
          <w:tcPr>
            <w:tcW w:w="514" w:type="pct"/>
            <w:shd w:val="clear" w:color="auto" w:fill="FB4425"/>
          </w:tcPr>
          <w:p w14:paraId="1B40E61D" w14:textId="3C57C766"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560</w:t>
            </w:r>
          </w:p>
        </w:tc>
        <w:tc>
          <w:tcPr>
            <w:tcW w:w="119" w:type="pct"/>
          </w:tcPr>
          <w:p w14:paraId="3AD3DF90" w14:textId="77777777" w:rsidR="004507C9" w:rsidRPr="00854875" w:rsidRDefault="004507C9" w:rsidP="004507C9">
            <w:pPr>
              <w:pStyle w:val="Compact"/>
              <w:spacing w:after="0"/>
              <w:rPr>
                <w:rFonts w:ascii="Times New Roman" w:hAnsi="Times New Roman" w:cs="Times New Roman"/>
                <w:sz w:val="20"/>
                <w:szCs w:val="19"/>
              </w:rPr>
            </w:pPr>
          </w:p>
        </w:tc>
        <w:tc>
          <w:tcPr>
            <w:tcW w:w="395" w:type="pct"/>
            <w:shd w:val="clear" w:color="auto" w:fill="FDB2A5"/>
          </w:tcPr>
          <w:p w14:paraId="23C8955E" w14:textId="6A903F28"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062</w:t>
            </w:r>
          </w:p>
        </w:tc>
        <w:tc>
          <w:tcPr>
            <w:tcW w:w="556" w:type="pct"/>
            <w:shd w:val="clear" w:color="auto" w:fill="FC7A64"/>
          </w:tcPr>
          <w:p w14:paraId="6116FEC7" w14:textId="0EE54984"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w:t>
            </w:r>
            <w:r w:rsidR="009020D4" w:rsidRPr="00854875">
              <w:rPr>
                <w:rFonts w:ascii="Times New Roman" w:hAnsi="Times New Roman" w:cs="Times New Roman"/>
                <w:sz w:val="20"/>
                <w:szCs w:val="19"/>
              </w:rPr>
              <w:t>163</w:t>
            </w:r>
          </w:p>
        </w:tc>
        <w:tc>
          <w:tcPr>
            <w:tcW w:w="579" w:type="pct"/>
            <w:shd w:val="clear" w:color="auto" w:fill="FB644B"/>
          </w:tcPr>
          <w:p w14:paraId="4A390B02" w14:textId="585CEC90"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226</w:t>
            </w:r>
          </w:p>
        </w:tc>
      </w:tr>
      <w:tr w:rsidR="0066002E" w:rsidRPr="00854875" w14:paraId="4DDEE520" w14:textId="77777777" w:rsidTr="00462B09">
        <w:trPr>
          <w:trHeight w:val="256"/>
        </w:trPr>
        <w:tc>
          <w:tcPr>
            <w:tcW w:w="443" w:type="pct"/>
            <w:tcBorders>
              <w:bottom w:val="single" w:sz="4" w:space="0" w:color="auto"/>
            </w:tcBorders>
          </w:tcPr>
          <w:p w14:paraId="7BFD1744" w14:textId="70FCFD98"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LBRA</w:t>
            </w:r>
          </w:p>
        </w:tc>
        <w:tc>
          <w:tcPr>
            <w:tcW w:w="356" w:type="pct"/>
            <w:tcBorders>
              <w:bottom w:val="single" w:sz="4" w:space="0" w:color="auto"/>
            </w:tcBorders>
            <w:shd w:val="clear" w:color="auto" w:fill="FDB2A5"/>
          </w:tcPr>
          <w:p w14:paraId="37728995" w14:textId="70D2C028"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074</w:t>
            </w:r>
          </w:p>
        </w:tc>
        <w:tc>
          <w:tcPr>
            <w:tcW w:w="532" w:type="pct"/>
            <w:tcBorders>
              <w:bottom w:val="single" w:sz="4" w:space="0" w:color="auto"/>
            </w:tcBorders>
            <w:shd w:val="clear" w:color="auto" w:fill="FC7A64"/>
          </w:tcPr>
          <w:p w14:paraId="4014F8F6" w14:textId="2DEC06EA"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159</w:t>
            </w:r>
          </w:p>
        </w:tc>
        <w:tc>
          <w:tcPr>
            <w:tcW w:w="425" w:type="pct"/>
            <w:gridSpan w:val="2"/>
            <w:tcBorders>
              <w:bottom w:val="single" w:sz="4" w:space="0" w:color="auto"/>
            </w:tcBorders>
            <w:shd w:val="clear" w:color="auto" w:fill="FB644B"/>
          </w:tcPr>
          <w:p w14:paraId="7F9FDB6A" w14:textId="53C8DB88"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215</w:t>
            </w:r>
          </w:p>
        </w:tc>
        <w:tc>
          <w:tcPr>
            <w:tcW w:w="119" w:type="pct"/>
            <w:tcBorders>
              <w:bottom w:val="single" w:sz="4" w:space="0" w:color="auto"/>
            </w:tcBorders>
          </w:tcPr>
          <w:p w14:paraId="535587E5" w14:textId="77777777" w:rsidR="004507C9" w:rsidRPr="00854875" w:rsidRDefault="004507C9" w:rsidP="004507C9">
            <w:pPr>
              <w:pStyle w:val="Compact"/>
              <w:spacing w:after="0"/>
              <w:rPr>
                <w:rFonts w:ascii="Times New Roman" w:hAnsi="Times New Roman" w:cs="Times New Roman"/>
                <w:sz w:val="20"/>
                <w:szCs w:val="19"/>
              </w:rPr>
            </w:pPr>
          </w:p>
        </w:tc>
        <w:tc>
          <w:tcPr>
            <w:tcW w:w="448" w:type="pct"/>
            <w:tcBorders>
              <w:bottom w:val="single" w:sz="4" w:space="0" w:color="auto"/>
            </w:tcBorders>
            <w:shd w:val="clear" w:color="auto" w:fill="FC7A64"/>
          </w:tcPr>
          <w:p w14:paraId="32B180D9" w14:textId="678779B8"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159</w:t>
            </w:r>
          </w:p>
        </w:tc>
        <w:tc>
          <w:tcPr>
            <w:tcW w:w="514" w:type="pct"/>
            <w:gridSpan w:val="2"/>
            <w:tcBorders>
              <w:bottom w:val="single" w:sz="4" w:space="0" w:color="auto"/>
            </w:tcBorders>
            <w:shd w:val="clear" w:color="auto" w:fill="FB4425"/>
          </w:tcPr>
          <w:p w14:paraId="5EA8CABD" w14:textId="562E051A"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350</w:t>
            </w:r>
          </w:p>
        </w:tc>
        <w:tc>
          <w:tcPr>
            <w:tcW w:w="514" w:type="pct"/>
            <w:tcBorders>
              <w:bottom w:val="single" w:sz="4" w:space="0" w:color="auto"/>
            </w:tcBorders>
            <w:shd w:val="clear" w:color="auto" w:fill="FB4425"/>
          </w:tcPr>
          <w:p w14:paraId="0C76A08F" w14:textId="0E897B76"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364</w:t>
            </w:r>
          </w:p>
        </w:tc>
        <w:tc>
          <w:tcPr>
            <w:tcW w:w="119" w:type="pct"/>
            <w:tcBorders>
              <w:bottom w:val="single" w:sz="4" w:space="0" w:color="auto"/>
            </w:tcBorders>
          </w:tcPr>
          <w:p w14:paraId="0D2296A8" w14:textId="77777777" w:rsidR="004507C9" w:rsidRPr="00854875" w:rsidRDefault="004507C9" w:rsidP="004507C9">
            <w:pPr>
              <w:pStyle w:val="Compact"/>
              <w:spacing w:after="0"/>
              <w:rPr>
                <w:rFonts w:ascii="Times New Roman" w:hAnsi="Times New Roman" w:cs="Times New Roman"/>
                <w:sz w:val="20"/>
                <w:szCs w:val="19"/>
              </w:rPr>
            </w:pPr>
          </w:p>
        </w:tc>
        <w:tc>
          <w:tcPr>
            <w:tcW w:w="395" w:type="pct"/>
            <w:tcBorders>
              <w:bottom w:val="single" w:sz="4" w:space="0" w:color="auto"/>
            </w:tcBorders>
            <w:shd w:val="clear" w:color="auto" w:fill="FC7A64"/>
          </w:tcPr>
          <w:p w14:paraId="3DFA5701" w14:textId="6D345EB7"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159</w:t>
            </w:r>
          </w:p>
        </w:tc>
        <w:tc>
          <w:tcPr>
            <w:tcW w:w="556" w:type="pct"/>
            <w:tcBorders>
              <w:bottom w:val="single" w:sz="4" w:space="0" w:color="auto"/>
            </w:tcBorders>
            <w:shd w:val="clear" w:color="auto" w:fill="FB4425"/>
          </w:tcPr>
          <w:p w14:paraId="47E89F06" w14:textId="4E9B1499"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w:t>
            </w:r>
            <w:r w:rsidR="009020D4" w:rsidRPr="00854875">
              <w:rPr>
                <w:rFonts w:ascii="Times New Roman" w:hAnsi="Times New Roman" w:cs="Times New Roman"/>
                <w:sz w:val="20"/>
                <w:szCs w:val="19"/>
              </w:rPr>
              <w:t>377</w:t>
            </w:r>
          </w:p>
        </w:tc>
        <w:tc>
          <w:tcPr>
            <w:tcW w:w="579" w:type="pct"/>
            <w:tcBorders>
              <w:bottom w:val="single" w:sz="4" w:space="0" w:color="auto"/>
            </w:tcBorders>
            <w:shd w:val="clear" w:color="auto" w:fill="FB4425"/>
          </w:tcPr>
          <w:p w14:paraId="422984F8" w14:textId="08B1A0AB" w:rsidR="004507C9" w:rsidRPr="00854875" w:rsidRDefault="004507C9" w:rsidP="004507C9">
            <w:pPr>
              <w:pStyle w:val="Compact"/>
              <w:spacing w:after="0"/>
              <w:rPr>
                <w:rFonts w:ascii="Times New Roman" w:hAnsi="Times New Roman" w:cs="Times New Roman"/>
                <w:sz w:val="20"/>
                <w:szCs w:val="19"/>
              </w:rPr>
            </w:pPr>
            <w:r w:rsidRPr="00854875">
              <w:rPr>
                <w:rFonts w:ascii="Times New Roman" w:hAnsi="Times New Roman" w:cs="Times New Roman"/>
                <w:sz w:val="20"/>
                <w:szCs w:val="19"/>
              </w:rPr>
              <w:t>0.337</w:t>
            </w:r>
          </w:p>
        </w:tc>
      </w:tr>
      <w:tr w:rsidR="003D213A" w:rsidRPr="00854875" w14:paraId="1F46C6DB" w14:textId="77777777" w:rsidTr="00462B09">
        <w:trPr>
          <w:trHeight w:val="256"/>
        </w:trPr>
        <w:tc>
          <w:tcPr>
            <w:tcW w:w="443" w:type="pct"/>
            <w:tcBorders>
              <w:top w:val="single" w:sz="4" w:space="0" w:color="auto"/>
            </w:tcBorders>
          </w:tcPr>
          <w:p w14:paraId="7B08DDF4" w14:textId="3FF076C7" w:rsidR="004507C9" w:rsidRPr="00854875" w:rsidRDefault="004507C9" w:rsidP="004507C9">
            <w:pPr>
              <w:pStyle w:val="Compact"/>
              <w:spacing w:after="0"/>
              <w:rPr>
                <w:rFonts w:ascii="Times New Roman" w:hAnsi="Times New Roman" w:cs="Times New Roman"/>
                <w:sz w:val="20"/>
                <w:szCs w:val="16"/>
              </w:rPr>
            </w:pPr>
          </w:p>
        </w:tc>
        <w:tc>
          <w:tcPr>
            <w:tcW w:w="356" w:type="pct"/>
            <w:tcBorders>
              <w:top w:val="single" w:sz="4" w:space="0" w:color="auto"/>
            </w:tcBorders>
          </w:tcPr>
          <w:p w14:paraId="1E37D7F9" w14:textId="3DC04D0E" w:rsidR="004507C9" w:rsidRPr="00854875" w:rsidRDefault="004507C9" w:rsidP="004507C9">
            <w:pPr>
              <w:pStyle w:val="Compact"/>
              <w:spacing w:after="0"/>
              <w:jc w:val="right"/>
              <w:rPr>
                <w:rFonts w:ascii="Times New Roman" w:hAnsi="Times New Roman" w:cs="Times New Roman"/>
                <w:sz w:val="20"/>
                <w:szCs w:val="16"/>
              </w:rPr>
            </w:pPr>
          </w:p>
        </w:tc>
        <w:tc>
          <w:tcPr>
            <w:tcW w:w="532" w:type="pct"/>
            <w:tcBorders>
              <w:top w:val="single" w:sz="4" w:space="0" w:color="auto"/>
            </w:tcBorders>
          </w:tcPr>
          <w:p w14:paraId="5F652886" w14:textId="4AFBED02" w:rsidR="004507C9" w:rsidRPr="00854875" w:rsidRDefault="004507C9" w:rsidP="004507C9">
            <w:pPr>
              <w:pStyle w:val="Compact"/>
              <w:spacing w:after="0"/>
              <w:jc w:val="right"/>
              <w:rPr>
                <w:rFonts w:ascii="Times New Roman" w:hAnsi="Times New Roman" w:cs="Times New Roman"/>
                <w:sz w:val="20"/>
                <w:szCs w:val="16"/>
              </w:rPr>
            </w:pPr>
          </w:p>
        </w:tc>
        <w:tc>
          <w:tcPr>
            <w:tcW w:w="425" w:type="pct"/>
            <w:gridSpan w:val="2"/>
            <w:tcBorders>
              <w:top w:val="single" w:sz="4" w:space="0" w:color="auto"/>
            </w:tcBorders>
          </w:tcPr>
          <w:p w14:paraId="46D077F1" w14:textId="79299311" w:rsidR="004507C9" w:rsidRPr="00854875" w:rsidRDefault="004507C9" w:rsidP="004507C9">
            <w:pPr>
              <w:pStyle w:val="Compact"/>
              <w:spacing w:after="0"/>
              <w:jc w:val="right"/>
              <w:rPr>
                <w:rFonts w:ascii="Times New Roman" w:hAnsi="Times New Roman" w:cs="Times New Roman"/>
                <w:sz w:val="20"/>
                <w:szCs w:val="16"/>
              </w:rPr>
            </w:pPr>
          </w:p>
        </w:tc>
        <w:tc>
          <w:tcPr>
            <w:tcW w:w="119" w:type="pct"/>
            <w:tcBorders>
              <w:top w:val="single" w:sz="4" w:space="0" w:color="auto"/>
            </w:tcBorders>
          </w:tcPr>
          <w:p w14:paraId="49D46684" w14:textId="77777777" w:rsidR="004507C9" w:rsidRPr="00854875" w:rsidRDefault="004507C9" w:rsidP="004507C9">
            <w:pPr>
              <w:pStyle w:val="Compact"/>
              <w:spacing w:after="0"/>
              <w:jc w:val="right"/>
              <w:rPr>
                <w:rFonts w:ascii="Times New Roman" w:hAnsi="Times New Roman" w:cs="Times New Roman"/>
                <w:sz w:val="20"/>
                <w:szCs w:val="16"/>
              </w:rPr>
            </w:pPr>
          </w:p>
        </w:tc>
        <w:tc>
          <w:tcPr>
            <w:tcW w:w="448" w:type="pct"/>
            <w:tcBorders>
              <w:top w:val="single" w:sz="4" w:space="0" w:color="auto"/>
            </w:tcBorders>
          </w:tcPr>
          <w:p w14:paraId="46963B88" w14:textId="134B464B" w:rsidR="004507C9" w:rsidRPr="00854875" w:rsidRDefault="004507C9" w:rsidP="004507C9">
            <w:pPr>
              <w:pStyle w:val="Compact"/>
              <w:spacing w:after="0"/>
              <w:jc w:val="right"/>
              <w:rPr>
                <w:rFonts w:ascii="Times New Roman" w:hAnsi="Times New Roman" w:cs="Times New Roman"/>
                <w:sz w:val="20"/>
                <w:szCs w:val="16"/>
              </w:rPr>
            </w:pPr>
          </w:p>
        </w:tc>
        <w:tc>
          <w:tcPr>
            <w:tcW w:w="514" w:type="pct"/>
            <w:gridSpan w:val="2"/>
            <w:tcBorders>
              <w:top w:val="single" w:sz="4" w:space="0" w:color="auto"/>
            </w:tcBorders>
          </w:tcPr>
          <w:p w14:paraId="0C76A83A" w14:textId="3F32B3F6" w:rsidR="004507C9" w:rsidRPr="00854875" w:rsidRDefault="004507C9" w:rsidP="004507C9">
            <w:pPr>
              <w:pStyle w:val="Compact"/>
              <w:spacing w:after="0"/>
              <w:jc w:val="right"/>
              <w:rPr>
                <w:rFonts w:ascii="Times New Roman" w:hAnsi="Times New Roman" w:cs="Times New Roman"/>
                <w:sz w:val="20"/>
                <w:szCs w:val="16"/>
              </w:rPr>
            </w:pPr>
          </w:p>
        </w:tc>
        <w:tc>
          <w:tcPr>
            <w:tcW w:w="514" w:type="pct"/>
            <w:tcBorders>
              <w:top w:val="single" w:sz="4" w:space="0" w:color="auto"/>
            </w:tcBorders>
          </w:tcPr>
          <w:p w14:paraId="3F20680D" w14:textId="3751262F" w:rsidR="004507C9" w:rsidRPr="00854875" w:rsidRDefault="004507C9" w:rsidP="004507C9">
            <w:pPr>
              <w:pStyle w:val="Compact"/>
              <w:spacing w:after="0"/>
              <w:jc w:val="right"/>
              <w:rPr>
                <w:rFonts w:ascii="Times New Roman" w:hAnsi="Times New Roman" w:cs="Times New Roman"/>
                <w:sz w:val="20"/>
                <w:szCs w:val="16"/>
              </w:rPr>
            </w:pPr>
          </w:p>
        </w:tc>
        <w:tc>
          <w:tcPr>
            <w:tcW w:w="119" w:type="pct"/>
            <w:tcBorders>
              <w:top w:val="single" w:sz="4" w:space="0" w:color="auto"/>
            </w:tcBorders>
          </w:tcPr>
          <w:p w14:paraId="5C69D77B" w14:textId="77777777" w:rsidR="004507C9" w:rsidRPr="00854875" w:rsidRDefault="004507C9" w:rsidP="004507C9">
            <w:pPr>
              <w:pStyle w:val="Compact"/>
              <w:spacing w:after="0"/>
              <w:jc w:val="right"/>
              <w:rPr>
                <w:rFonts w:ascii="Times New Roman" w:hAnsi="Times New Roman" w:cs="Times New Roman"/>
                <w:sz w:val="20"/>
                <w:szCs w:val="16"/>
              </w:rPr>
            </w:pPr>
          </w:p>
        </w:tc>
        <w:tc>
          <w:tcPr>
            <w:tcW w:w="395" w:type="pct"/>
            <w:tcBorders>
              <w:top w:val="single" w:sz="4" w:space="0" w:color="auto"/>
            </w:tcBorders>
          </w:tcPr>
          <w:p w14:paraId="5944904A" w14:textId="02FA6E65" w:rsidR="004507C9" w:rsidRPr="00854875" w:rsidRDefault="004507C9" w:rsidP="004507C9">
            <w:pPr>
              <w:pStyle w:val="Compact"/>
              <w:spacing w:after="0"/>
              <w:jc w:val="right"/>
              <w:rPr>
                <w:rFonts w:ascii="Times New Roman" w:hAnsi="Times New Roman" w:cs="Times New Roman"/>
                <w:sz w:val="20"/>
                <w:szCs w:val="16"/>
              </w:rPr>
            </w:pPr>
          </w:p>
        </w:tc>
        <w:tc>
          <w:tcPr>
            <w:tcW w:w="556" w:type="pct"/>
            <w:tcBorders>
              <w:top w:val="single" w:sz="4" w:space="0" w:color="auto"/>
            </w:tcBorders>
          </w:tcPr>
          <w:p w14:paraId="3660515B" w14:textId="05F7AD66" w:rsidR="004507C9" w:rsidRPr="00854875" w:rsidRDefault="004507C9" w:rsidP="004507C9">
            <w:pPr>
              <w:pStyle w:val="Compact"/>
              <w:spacing w:after="0"/>
              <w:jc w:val="right"/>
              <w:rPr>
                <w:rFonts w:ascii="Times New Roman" w:hAnsi="Times New Roman" w:cs="Times New Roman"/>
                <w:sz w:val="20"/>
                <w:szCs w:val="16"/>
              </w:rPr>
            </w:pPr>
          </w:p>
        </w:tc>
        <w:tc>
          <w:tcPr>
            <w:tcW w:w="579" w:type="pct"/>
            <w:tcBorders>
              <w:top w:val="single" w:sz="4" w:space="0" w:color="auto"/>
            </w:tcBorders>
          </w:tcPr>
          <w:p w14:paraId="281DEE2C" w14:textId="7CC3FE17" w:rsidR="004507C9" w:rsidRPr="00854875" w:rsidRDefault="004507C9" w:rsidP="004507C9">
            <w:pPr>
              <w:pStyle w:val="Compact"/>
              <w:spacing w:after="0"/>
              <w:jc w:val="right"/>
              <w:rPr>
                <w:rFonts w:ascii="Times New Roman" w:hAnsi="Times New Roman" w:cs="Times New Roman"/>
                <w:sz w:val="20"/>
                <w:szCs w:val="16"/>
              </w:rPr>
            </w:pPr>
          </w:p>
        </w:tc>
      </w:tr>
    </w:tbl>
    <w:p w14:paraId="4CA57676" w14:textId="74065460" w:rsidR="00462B09" w:rsidRPr="00854875" w:rsidRDefault="00462B09" w:rsidP="00462B09">
      <w:pPr>
        <w:widowControl/>
        <w:autoSpaceDE/>
        <w:autoSpaceDN/>
        <w:spacing w:after="160" w:line="259" w:lineRule="auto"/>
        <w:rPr>
          <w:sz w:val="18"/>
          <w:szCs w:val="18"/>
        </w:rPr>
      </w:pPr>
      <w:r w:rsidRPr="00854875">
        <w:rPr>
          <w:sz w:val="18"/>
          <w:szCs w:val="18"/>
        </w:rPr>
        <w:t>* These are components of the base model, and thus are of a single scenario.</w:t>
      </w:r>
    </w:p>
    <w:p w14:paraId="0B2E3185" w14:textId="22F5D97E" w:rsidR="00C77681" w:rsidRPr="00854875" w:rsidRDefault="00C77681" w:rsidP="00462B09">
      <w:pPr>
        <w:widowControl/>
        <w:autoSpaceDE/>
        <w:autoSpaceDN/>
        <w:spacing w:after="160" w:line="259" w:lineRule="auto"/>
        <w:rPr>
          <w:sz w:val="28"/>
        </w:rPr>
      </w:pPr>
      <w:r w:rsidRPr="00854875">
        <w:rPr>
          <w:sz w:val="28"/>
        </w:rPr>
        <w:br w:type="page"/>
      </w:r>
    </w:p>
    <w:p w14:paraId="694E8A00" w14:textId="77777777" w:rsidR="00E37CC1" w:rsidRPr="00854875" w:rsidRDefault="009020D4" w:rsidP="00E37CC1">
      <w:pPr>
        <w:keepNext/>
        <w:widowControl/>
        <w:autoSpaceDE/>
        <w:autoSpaceDN/>
        <w:spacing w:after="160" w:line="259" w:lineRule="auto"/>
        <w:jc w:val="both"/>
      </w:pPr>
      <w:r w:rsidRPr="00854875">
        <w:rPr>
          <w:noProof/>
          <w:sz w:val="28"/>
        </w:rPr>
        <w:lastRenderedPageBreak/>
        <w:drawing>
          <wp:inline distT="0" distB="0" distL="0" distR="0" wp14:anchorId="5D2F546C" wp14:editId="2360DB5B">
            <wp:extent cx="5943600" cy="5200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_FFmsy.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200650"/>
                    </a:xfrm>
                    <a:prstGeom prst="rect">
                      <a:avLst/>
                    </a:prstGeom>
                  </pic:spPr>
                </pic:pic>
              </a:graphicData>
            </a:graphic>
          </wp:inline>
        </w:drawing>
      </w:r>
    </w:p>
    <w:p w14:paraId="42152C2E" w14:textId="6C509A1C" w:rsidR="009020D4" w:rsidRPr="00854875" w:rsidRDefault="00E37CC1" w:rsidP="00C3753B">
      <w:pPr>
        <w:pStyle w:val="Caption"/>
        <w:spacing w:line="480" w:lineRule="auto"/>
        <w:jc w:val="both"/>
        <w:rPr>
          <w:i w:val="0"/>
          <w:color w:val="auto"/>
          <w:sz w:val="24"/>
          <w:szCs w:val="24"/>
        </w:rPr>
      </w:pPr>
      <w:bookmarkStart w:id="20" w:name="_Ref2872299"/>
      <w:r w:rsidRPr="00854875">
        <w:rPr>
          <w:b/>
          <w:i w:val="0"/>
          <w:color w:val="auto"/>
          <w:sz w:val="24"/>
          <w:szCs w:val="24"/>
        </w:rPr>
        <w:t xml:space="preserve">Figure </w:t>
      </w:r>
      <w:r w:rsidRPr="00854875">
        <w:rPr>
          <w:b/>
          <w:i w:val="0"/>
          <w:color w:val="auto"/>
          <w:sz w:val="24"/>
          <w:szCs w:val="24"/>
        </w:rPr>
        <w:fldChar w:fldCharType="begin"/>
      </w:r>
      <w:r w:rsidRPr="00854875">
        <w:rPr>
          <w:b/>
          <w:i w:val="0"/>
          <w:color w:val="auto"/>
          <w:sz w:val="24"/>
          <w:szCs w:val="24"/>
        </w:rPr>
        <w:instrText xml:space="preserve"> SEQ Figure \* ARABIC </w:instrText>
      </w:r>
      <w:r w:rsidRPr="00854875">
        <w:rPr>
          <w:b/>
          <w:i w:val="0"/>
          <w:color w:val="auto"/>
          <w:sz w:val="24"/>
          <w:szCs w:val="24"/>
        </w:rPr>
        <w:fldChar w:fldCharType="separate"/>
      </w:r>
      <w:r w:rsidR="00F8577D" w:rsidRPr="00854875">
        <w:rPr>
          <w:b/>
          <w:i w:val="0"/>
          <w:noProof/>
          <w:color w:val="auto"/>
          <w:sz w:val="24"/>
          <w:szCs w:val="24"/>
        </w:rPr>
        <w:t>4</w:t>
      </w:r>
      <w:r w:rsidRPr="00854875">
        <w:rPr>
          <w:b/>
          <w:i w:val="0"/>
          <w:color w:val="auto"/>
          <w:sz w:val="24"/>
          <w:szCs w:val="24"/>
        </w:rPr>
        <w:fldChar w:fldCharType="end"/>
      </w:r>
      <w:bookmarkEnd w:id="20"/>
      <w:r w:rsidRPr="00854875">
        <w:rPr>
          <w:b/>
          <w:i w:val="0"/>
          <w:color w:val="auto"/>
          <w:sz w:val="24"/>
          <w:szCs w:val="24"/>
        </w:rPr>
        <w:t xml:space="preserve">. </w:t>
      </w:r>
      <w:r w:rsidRPr="00854875">
        <w:rPr>
          <w:i w:val="0"/>
          <w:color w:val="auto"/>
          <w:sz w:val="24"/>
          <w:szCs w:val="24"/>
        </w:rPr>
        <w:t>Violin plots of relative error for F/F</w:t>
      </w:r>
      <w:r w:rsidRPr="00854875">
        <w:rPr>
          <w:i w:val="0"/>
          <w:color w:val="auto"/>
          <w:sz w:val="24"/>
          <w:szCs w:val="24"/>
          <w:vertAlign w:val="subscript"/>
        </w:rPr>
        <w:t>MSY</w:t>
      </w:r>
      <w:r w:rsidRPr="00854875">
        <w:rPr>
          <w:i w:val="0"/>
          <w:color w:val="auto"/>
          <w:sz w:val="24"/>
          <w:szCs w:val="24"/>
        </w:rPr>
        <w:t xml:space="preserve"> for 300 iterations per scenario with 200 individuals per month for one year across three life histories (short-, medium-, and longer-lived), three exploitation levels (target, under-, and overexploited), and three recruitments (no error, stochastic error, and autocorrelation pattern and error). Four methods (</w:t>
      </w:r>
      <w:r w:rsidR="00462B09" w:rsidRPr="00854875">
        <w:rPr>
          <w:i w:val="0"/>
          <w:color w:val="auto"/>
          <w:sz w:val="24"/>
          <w:szCs w:val="24"/>
        </w:rPr>
        <w:t>Length-based Thompson</w:t>
      </w:r>
      <w:r w:rsidRPr="00854875">
        <w:rPr>
          <w:i w:val="0"/>
          <w:color w:val="auto"/>
          <w:sz w:val="24"/>
          <w:szCs w:val="24"/>
        </w:rPr>
        <w:t xml:space="preserve"> and Bell (TB), Length-Based </w:t>
      </w:r>
      <w:r w:rsidR="00B71250" w:rsidRPr="00854875">
        <w:rPr>
          <w:i w:val="0"/>
          <w:color w:val="auto"/>
          <w:sz w:val="24"/>
          <w:szCs w:val="24"/>
        </w:rPr>
        <w:t>Spawning potential ratio</w:t>
      </w:r>
      <w:r w:rsidRPr="00854875">
        <w:rPr>
          <w:i w:val="0"/>
          <w:color w:val="auto"/>
          <w:sz w:val="24"/>
          <w:szCs w:val="24"/>
        </w:rPr>
        <w:t xml:space="preserve"> (LBSPR), Length-based Integrated Mixed Effects (LIME), and Length-Based Risk Analysis (LBRA)) were analysed. The grey horizontal line is the zero relative error line, and the black dot is the median relative error indicating bias. Each plot has a different y-axis range with a smoother tail</w:t>
      </w:r>
      <w:r w:rsidR="0045358A" w:rsidRPr="00854875">
        <w:rPr>
          <w:i w:val="0"/>
          <w:color w:val="auto"/>
          <w:sz w:val="24"/>
          <w:szCs w:val="24"/>
        </w:rPr>
        <w:t>.</w:t>
      </w:r>
      <w:r w:rsidR="00FC2A33" w:rsidRPr="00854875">
        <w:rPr>
          <w:color w:val="auto"/>
          <w:sz w:val="28"/>
        </w:rPr>
        <w:br w:type="page"/>
      </w:r>
    </w:p>
    <w:p w14:paraId="64144889" w14:textId="13408DDB" w:rsidR="00462B09" w:rsidRPr="00854875" w:rsidRDefault="00462B09" w:rsidP="00462B09">
      <w:pPr>
        <w:pStyle w:val="Caption"/>
        <w:keepNext/>
        <w:spacing w:line="480" w:lineRule="auto"/>
        <w:rPr>
          <w:b/>
          <w:i w:val="0"/>
          <w:color w:val="auto"/>
          <w:sz w:val="24"/>
          <w:szCs w:val="24"/>
        </w:rPr>
      </w:pPr>
      <w:bookmarkStart w:id="21" w:name="_Ref2872369"/>
      <w:bookmarkStart w:id="22" w:name="_Ref2872359"/>
      <w:r w:rsidRPr="00854875">
        <w:rPr>
          <w:b/>
          <w:i w:val="0"/>
          <w:color w:val="auto"/>
          <w:sz w:val="24"/>
          <w:szCs w:val="24"/>
        </w:rPr>
        <w:lastRenderedPageBreak/>
        <w:t xml:space="preserve">Table </w:t>
      </w:r>
      <w:r w:rsidRPr="00854875">
        <w:rPr>
          <w:b/>
          <w:i w:val="0"/>
          <w:color w:val="auto"/>
          <w:sz w:val="24"/>
          <w:szCs w:val="24"/>
        </w:rPr>
        <w:fldChar w:fldCharType="begin"/>
      </w:r>
      <w:r w:rsidRPr="00854875">
        <w:rPr>
          <w:b/>
          <w:i w:val="0"/>
          <w:color w:val="auto"/>
          <w:sz w:val="24"/>
          <w:szCs w:val="24"/>
        </w:rPr>
        <w:instrText xml:space="preserve"> SEQ Table \* ARABIC </w:instrText>
      </w:r>
      <w:r w:rsidRPr="00854875">
        <w:rPr>
          <w:b/>
          <w:i w:val="0"/>
          <w:color w:val="auto"/>
          <w:sz w:val="24"/>
          <w:szCs w:val="24"/>
        </w:rPr>
        <w:fldChar w:fldCharType="separate"/>
      </w:r>
      <w:r w:rsidRPr="00854875">
        <w:rPr>
          <w:b/>
          <w:i w:val="0"/>
          <w:noProof/>
          <w:color w:val="auto"/>
          <w:sz w:val="24"/>
          <w:szCs w:val="24"/>
        </w:rPr>
        <w:t>3</w:t>
      </w:r>
      <w:r w:rsidRPr="00854875">
        <w:rPr>
          <w:b/>
          <w:i w:val="0"/>
          <w:color w:val="auto"/>
          <w:sz w:val="24"/>
          <w:szCs w:val="24"/>
        </w:rPr>
        <w:fldChar w:fldCharType="end"/>
      </w:r>
      <w:bookmarkEnd w:id="21"/>
      <w:r w:rsidRPr="00854875">
        <w:rPr>
          <w:b/>
          <w:i w:val="0"/>
          <w:color w:val="auto"/>
          <w:sz w:val="24"/>
          <w:szCs w:val="24"/>
        </w:rPr>
        <w:t xml:space="preserve">. </w:t>
      </w:r>
      <w:r w:rsidRPr="00854875">
        <w:rPr>
          <w:i w:val="0"/>
          <w:color w:val="auto"/>
          <w:sz w:val="24"/>
          <w:szCs w:val="24"/>
        </w:rPr>
        <w:t xml:space="preserve">Bias (MRE) and precision (MARE) table of </w:t>
      </w:r>
      <w:r w:rsidR="0028333A" w:rsidRPr="00854875">
        <w:rPr>
          <w:i w:val="0"/>
          <w:color w:val="auto"/>
          <w:sz w:val="24"/>
          <w:szCs w:val="24"/>
        </w:rPr>
        <w:t>F/F</w:t>
      </w:r>
      <w:r w:rsidR="0028333A" w:rsidRPr="00854875">
        <w:rPr>
          <w:i w:val="0"/>
          <w:color w:val="auto"/>
          <w:sz w:val="24"/>
          <w:szCs w:val="24"/>
          <w:vertAlign w:val="subscript"/>
        </w:rPr>
        <w:t>MSY</w:t>
      </w:r>
      <w:r w:rsidRPr="00854875">
        <w:rPr>
          <w:i w:val="0"/>
          <w:color w:val="auto"/>
          <w:sz w:val="24"/>
          <w:szCs w:val="24"/>
        </w:rPr>
        <w:t xml:space="preserve"> from length-based Thompson and Bell (TB), Length-Based </w:t>
      </w:r>
      <w:r w:rsidR="00B71250" w:rsidRPr="00854875">
        <w:rPr>
          <w:i w:val="0"/>
          <w:color w:val="auto"/>
          <w:sz w:val="24"/>
          <w:szCs w:val="24"/>
        </w:rPr>
        <w:t>Spawning potential ratio</w:t>
      </w:r>
      <w:r w:rsidRPr="00854875">
        <w:rPr>
          <w:i w:val="0"/>
          <w:color w:val="auto"/>
          <w:sz w:val="24"/>
          <w:szCs w:val="24"/>
        </w:rPr>
        <w:t xml:space="preserve"> (LBSPR), Length-based Integrated Mixed Effects (LIME), and Length-based Risk Analysis (LBRA) performance across life histories, exploitation levels, and recruitment types.</w:t>
      </w:r>
      <w:r w:rsidR="005952F5" w:rsidRPr="00854875">
        <w:rPr>
          <w:i w:val="0"/>
          <w:color w:val="auto"/>
          <w:sz w:val="24"/>
          <w:szCs w:val="24"/>
        </w:rPr>
        <w:t xml:space="preserve"> The lightest red colour indicates bias/precision less than 5%, and the darkest red colour indicates bias/precision greater than 30%.</w:t>
      </w:r>
      <w:bookmarkEnd w:id="22"/>
    </w:p>
    <w:tbl>
      <w:tblPr>
        <w:tblW w:w="5001" w:type="pct"/>
        <w:tblLook w:val="07E0" w:firstRow="1" w:lastRow="1" w:firstColumn="1" w:lastColumn="1" w:noHBand="1" w:noVBand="1"/>
      </w:tblPr>
      <w:tblGrid>
        <w:gridCol w:w="828"/>
        <w:gridCol w:w="664"/>
        <w:gridCol w:w="121"/>
        <w:gridCol w:w="878"/>
        <w:gridCol w:w="468"/>
        <w:gridCol w:w="328"/>
        <w:gridCol w:w="223"/>
        <w:gridCol w:w="706"/>
        <w:gridCol w:w="133"/>
        <w:gridCol w:w="961"/>
        <w:gridCol w:w="962"/>
        <w:gridCol w:w="230"/>
        <w:gridCol w:w="738"/>
        <w:gridCol w:w="1039"/>
        <w:gridCol w:w="1083"/>
      </w:tblGrid>
      <w:tr w:rsidR="008A0719" w:rsidRPr="00854875" w14:paraId="23E9EE7D" w14:textId="77777777" w:rsidTr="00462B09">
        <w:trPr>
          <w:trHeight w:val="217"/>
        </w:trPr>
        <w:tc>
          <w:tcPr>
            <w:tcW w:w="442" w:type="pct"/>
            <w:tcBorders>
              <w:top w:val="single" w:sz="4" w:space="0" w:color="auto"/>
              <w:left w:val="nil"/>
              <w:right w:val="nil"/>
            </w:tcBorders>
            <w:vAlign w:val="bottom"/>
          </w:tcPr>
          <w:p w14:paraId="70BB82DA" w14:textId="77777777" w:rsidR="009020D4" w:rsidRPr="00854875" w:rsidRDefault="009020D4" w:rsidP="00553413">
            <w:pPr>
              <w:pStyle w:val="Compact"/>
              <w:spacing w:before="0" w:after="0"/>
              <w:rPr>
                <w:rFonts w:ascii="Times New Roman" w:hAnsi="Times New Roman" w:cs="Times New Roman"/>
                <w:sz w:val="20"/>
                <w:szCs w:val="20"/>
              </w:rPr>
            </w:pPr>
            <w:bookmarkStart w:id="23" w:name="_Hlk2792566"/>
          </w:p>
        </w:tc>
        <w:tc>
          <w:tcPr>
            <w:tcW w:w="1313" w:type="pct"/>
            <w:gridSpan w:val="5"/>
            <w:tcBorders>
              <w:top w:val="single" w:sz="4" w:space="0" w:color="auto"/>
              <w:left w:val="nil"/>
              <w:bottom w:val="single" w:sz="4" w:space="0" w:color="auto"/>
              <w:right w:val="nil"/>
            </w:tcBorders>
            <w:vAlign w:val="bottom"/>
          </w:tcPr>
          <w:p w14:paraId="6497D9EF" w14:textId="77777777" w:rsidR="009020D4" w:rsidRPr="00854875" w:rsidRDefault="009020D4" w:rsidP="00553413">
            <w:pPr>
              <w:pStyle w:val="Compact"/>
              <w:spacing w:before="0" w:after="0"/>
              <w:jc w:val="center"/>
              <w:rPr>
                <w:rFonts w:ascii="Times New Roman" w:hAnsi="Times New Roman" w:cs="Times New Roman"/>
                <w:sz w:val="20"/>
                <w:szCs w:val="20"/>
              </w:rPr>
            </w:pPr>
            <w:r w:rsidRPr="00854875">
              <w:rPr>
                <w:rFonts w:ascii="Times New Roman" w:hAnsi="Times New Roman" w:cs="Times New Roman"/>
                <w:sz w:val="20"/>
                <w:szCs w:val="20"/>
              </w:rPr>
              <w:t>Life history</w:t>
            </w:r>
          </w:p>
        </w:tc>
        <w:tc>
          <w:tcPr>
            <w:tcW w:w="119" w:type="pct"/>
            <w:tcBorders>
              <w:top w:val="single" w:sz="4" w:space="0" w:color="auto"/>
              <w:left w:val="nil"/>
              <w:right w:val="nil"/>
            </w:tcBorders>
          </w:tcPr>
          <w:p w14:paraId="30907FAA" w14:textId="77777777" w:rsidR="009020D4" w:rsidRPr="00854875" w:rsidRDefault="009020D4" w:rsidP="00553413">
            <w:pPr>
              <w:pStyle w:val="Compact"/>
              <w:spacing w:before="0" w:after="0"/>
              <w:jc w:val="center"/>
              <w:rPr>
                <w:rFonts w:ascii="Times New Roman" w:hAnsi="Times New Roman" w:cs="Times New Roman"/>
                <w:sz w:val="20"/>
                <w:szCs w:val="20"/>
              </w:rPr>
            </w:pPr>
          </w:p>
        </w:tc>
        <w:tc>
          <w:tcPr>
            <w:tcW w:w="1475" w:type="pct"/>
            <w:gridSpan w:val="4"/>
            <w:tcBorders>
              <w:top w:val="single" w:sz="4" w:space="0" w:color="auto"/>
              <w:left w:val="nil"/>
              <w:bottom w:val="single" w:sz="4" w:space="0" w:color="auto"/>
              <w:right w:val="nil"/>
            </w:tcBorders>
            <w:vAlign w:val="bottom"/>
          </w:tcPr>
          <w:p w14:paraId="327E6E6E" w14:textId="77777777" w:rsidR="009020D4" w:rsidRPr="00854875" w:rsidRDefault="009020D4" w:rsidP="00553413">
            <w:pPr>
              <w:pStyle w:val="Compact"/>
              <w:spacing w:before="0" w:after="0"/>
              <w:jc w:val="center"/>
              <w:rPr>
                <w:rFonts w:ascii="Times New Roman" w:hAnsi="Times New Roman" w:cs="Times New Roman"/>
                <w:sz w:val="20"/>
                <w:szCs w:val="20"/>
              </w:rPr>
            </w:pPr>
            <w:r w:rsidRPr="00854875">
              <w:rPr>
                <w:rFonts w:ascii="Times New Roman" w:hAnsi="Times New Roman" w:cs="Times New Roman"/>
                <w:sz w:val="20"/>
                <w:szCs w:val="20"/>
              </w:rPr>
              <w:t>Exploitation level</w:t>
            </w:r>
          </w:p>
        </w:tc>
        <w:tc>
          <w:tcPr>
            <w:tcW w:w="123" w:type="pct"/>
            <w:tcBorders>
              <w:top w:val="single" w:sz="4" w:space="0" w:color="auto"/>
              <w:left w:val="nil"/>
              <w:right w:val="nil"/>
            </w:tcBorders>
          </w:tcPr>
          <w:p w14:paraId="375F4B5A" w14:textId="77777777" w:rsidR="009020D4" w:rsidRPr="00854875" w:rsidRDefault="009020D4" w:rsidP="00553413">
            <w:pPr>
              <w:pStyle w:val="Compact"/>
              <w:spacing w:before="0" w:after="0"/>
              <w:jc w:val="center"/>
              <w:rPr>
                <w:rFonts w:ascii="Times New Roman" w:hAnsi="Times New Roman" w:cs="Times New Roman"/>
                <w:sz w:val="20"/>
                <w:szCs w:val="20"/>
              </w:rPr>
            </w:pPr>
          </w:p>
        </w:tc>
        <w:tc>
          <w:tcPr>
            <w:tcW w:w="1528" w:type="pct"/>
            <w:gridSpan w:val="3"/>
            <w:tcBorders>
              <w:top w:val="single" w:sz="4" w:space="0" w:color="auto"/>
              <w:left w:val="nil"/>
              <w:bottom w:val="single" w:sz="4" w:space="0" w:color="auto"/>
              <w:right w:val="nil"/>
            </w:tcBorders>
            <w:vAlign w:val="bottom"/>
          </w:tcPr>
          <w:p w14:paraId="5DDA89EB" w14:textId="77777777" w:rsidR="009020D4" w:rsidRPr="00854875" w:rsidRDefault="009020D4" w:rsidP="00553413">
            <w:pPr>
              <w:pStyle w:val="Compact"/>
              <w:spacing w:before="0" w:after="0"/>
              <w:jc w:val="center"/>
              <w:rPr>
                <w:rFonts w:ascii="Times New Roman" w:hAnsi="Times New Roman" w:cs="Times New Roman"/>
                <w:sz w:val="20"/>
                <w:szCs w:val="20"/>
              </w:rPr>
            </w:pPr>
            <w:r w:rsidRPr="00854875">
              <w:rPr>
                <w:rFonts w:ascii="Times New Roman" w:hAnsi="Times New Roman" w:cs="Times New Roman"/>
                <w:sz w:val="20"/>
                <w:szCs w:val="20"/>
              </w:rPr>
              <w:t>Recruitment</w:t>
            </w:r>
          </w:p>
        </w:tc>
      </w:tr>
      <w:tr w:rsidR="008A0719" w:rsidRPr="00854875" w14:paraId="279694BF" w14:textId="77777777" w:rsidTr="00462B09">
        <w:trPr>
          <w:trHeight w:val="434"/>
        </w:trPr>
        <w:tc>
          <w:tcPr>
            <w:tcW w:w="442" w:type="pct"/>
            <w:tcBorders>
              <w:left w:val="nil"/>
              <w:bottom w:val="single" w:sz="4" w:space="0" w:color="auto"/>
              <w:right w:val="nil"/>
            </w:tcBorders>
            <w:vAlign w:val="bottom"/>
          </w:tcPr>
          <w:p w14:paraId="606EFD63" w14:textId="77777777" w:rsidR="009020D4" w:rsidRPr="00854875" w:rsidRDefault="009020D4" w:rsidP="00553413">
            <w:pPr>
              <w:pStyle w:val="Compact"/>
              <w:spacing w:before="0" w:after="0"/>
              <w:rPr>
                <w:rFonts w:ascii="Times New Roman" w:hAnsi="Times New Roman" w:cs="Times New Roman"/>
                <w:sz w:val="20"/>
                <w:szCs w:val="20"/>
              </w:rPr>
            </w:pPr>
          </w:p>
        </w:tc>
        <w:tc>
          <w:tcPr>
            <w:tcW w:w="355" w:type="pct"/>
            <w:tcBorders>
              <w:top w:val="single" w:sz="4" w:space="0" w:color="auto"/>
              <w:left w:val="nil"/>
              <w:bottom w:val="single" w:sz="4" w:space="0" w:color="auto"/>
              <w:right w:val="nil"/>
            </w:tcBorders>
            <w:vAlign w:val="bottom"/>
          </w:tcPr>
          <w:p w14:paraId="1CFB9FD9" w14:textId="77777777" w:rsidR="009020D4" w:rsidRPr="00854875" w:rsidRDefault="009020D4" w:rsidP="00553413">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Short</w:t>
            </w:r>
          </w:p>
        </w:tc>
        <w:tc>
          <w:tcPr>
            <w:tcW w:w="534" w:type="pct"/>
            <w:gridSpan w:val="2"/>
            <w:tcBorders>
              <w:top w:val="single" w:sz="4" w:space="0" w:color="auto"/>
              <w:left w:val="nil"/>
              <w:bottom w:val="single" w:sz="4" w:space="0" w:color="auto"/>
              <w:right w:val="nil"/>
            </w:tcBorders>
            <w:vAlign w:val="bottom"/>
          </w:tcPr>
          <w:p w14:paraId="7C301C59" w14:textId="77777777" w:rsidR="009020D4" w:rsidRPr="00854875" w:rsidRDefault="009020D4" w:rsidP="00553413">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Medium*</w:t>
            </w:r>
          </w:p>
        </w:tc>
        <w:tc>
          <w:tcPr>
            <w:tcW w:w="425" w:type="pct"/>
            <w:gridSpan w:val="2"/>
            <w:tcBorders>
              <w:top w:val="single" w:sz="4" w:space="0" w:color="auto"/>
              <w:left w:val="nil"/>
              <w:bottom w:val="single" w:sz="4" w:space="0" w:color="auto"/>
              <w:right w:val="nil"/>
            </w:tcBorders>
            <w:vAlign w:val="bottom"/>
          </w:tcPr>
          <w:p w14:paraId="5CBC7E56" w14:textId="77777777" w:rsidR="009020D4" w:rsidRPr="00854875" w:rsidRDefault="009020D4" w:rsidP="00553413">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Longer</w:t>
            </w:r>
          </w:p>
        </w:tc>
        <w:tc>
          <w:tcPr>
            <w:tcW w:w="119" w:type="pct"/>
            <w:tcBorders>
              <w:left w:val="nil"/>
              <w:bottom w:val="single" w:sz="4" w:space="0" w:color="auto"/>
              <w:right w:val="nil"/>
            </w:tcBorders>
          </w:tcPr>
          <w:p w14:paraId="46479AC2" w14:textId="77777777" w:rsidR="009020D4" w:rsidRPr="00854875" w:rsidRDefault="009020D4" w:rsidP="00553413">
            <w:pPr>
              <w:pStyle w:val="Compact"/>
              <w:spacing w:before="0" w:after="0"/>
              <w:rPr>
                <w:rFonts w:ascii="Times New Roman" w:hAnsi="Times New Roman" w:cs="Times New Roman"/>
                <w:sz w:val="20"/>
                <w:szCs w:val="20"/>
              </w:rPr>
            </w:pPr>
          </w:p>
        </w:tc>
        <w:tc>
          <w:tcPr>
            <w:tcW w:w="448" w:type="pct"/>
            <w:gridSpan w:val="2"/>
            <w:tcBorders>
              <w:top w:val="single" w:sz="4" w:space="0" w:color="auto"/>
              <w:left w:val="nil"/>
              <w:bottom w:val="single" w:sz="4" w:space="0" w:color="auto"/>
              <w:right w:val="nil"/>
            </w:tcBorders>
            <w:vAlign w:val="bottom"/>
          </w:tcPr>
          <w:p w14:paraId="4408E56F" w14:textId="77777777" w:rsidR="009020D4" w:rsidRPr="00854875" w:rsidRDefault="009020D4" w:rsidP="00553413">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Target*</w:t>
            </w:r>
          </w:p>
        </w:tc>
        <w:tc>
          <w:tcPr>
            <w:tcW w:w="513" w:type="pct"/>
            <w:tcBorders>
              <w:top w:val="single" w:sz="4" w:space="0" w:color="auto"/>
              <w:left w:val="nil"/>
              <w:bottom w:val="single" w:sz="4" w:space="0" w:color="auto"/>
              <w:right w:val="nil"/>
            </w:tcBorders>
            <w:vAlign w:val="bottom"/>
          </w:tcPr>
          <w:p w14:paraId="2456AED0" w14:textId="77777777" w:rsidR="009020D4" w:rsidRPr="00854875" w:rsidRDefault="009020D4" w:rsidP="00553413">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Under-exploited</w:t>
            </w:r>
          </w:p>
        </w:tc>
        <w:tc>
          <w:tcPr>
            <w:tcW w:w="513" w:type="pct"/>
            <w:tcBorders>
              <w:top w:val="single" w:sz="4" w:space="0" w:color="auto"/>
              <w:left w:val="nil"/>
              <w:bottom w:val="single" w:sz="4" w:space="0" w:color="auto"/>
              <w:right w:val="nil"/>
            </w:tcBorders>
            <w:vAlign w:val="bottom"/>
          </w:tcPr>
          <w:p w14:paraId="2C7D3316" w14:textId="77777777" w:rsidR="009020D4" w:rsidRPr="00854875" w:rsidRDefault="009020D4" w:rsidP="00553413">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Over-exploited</w:t>
            </w:r>
          </w:p>
        </w:tc>
        <w:tc>
          <w:tcPr>
            <w:tcW w:w="123" w:type="pct"/>
            <w:tcBorders>
              <w:left w:val="nil"/>
              <w:bottom w:val="single" w:sz="4" w:space="0" w:color="auto"/>
              <w:right w:val="nil"/>
            </w:tcBorders>
          </w:tcPr>
          <w:p w14:paraId="5A1D9E72" w14:textId="77777777" w:rsidR="009020D4" w:rsidRPr="00854875" w:rsidRDefault="009020D4" w:rsidP="00553413">
            <w:pPr>
              <w:pStyle w:val="Compact"/>
              <w:spacing w:before="0" w:after="0"/>
              <w:rPr>
                <w:rFonts w:ascii="Times New Roman" w:hAnsi="Times New Roman" w:cs="Times New Roman"/>
                <w:sz w:val="20"/>
                <w:szCs w:val="20"/>
              </w:rPr>
            </w:pPr>
          </w:p>
        </w:tc>
        <w:tc>
          <w:tcPr>
            <w:tcW w:w="394" w:type="pct"/>
            <w:tcBorders>
              <w:top w:val="single" w:sz="4" w:space="0" w:color="auto"/>
              <w:left w:val="nil"/>
              <w:bottom w:val="single" w:sz="4" w:space="0" w:color="auto"/>
              <w:right w:val="nil"/>
            </w:tcBorders>
            <w:vAlign w:val="bottom"/>
          </w:tcPr>
          <w:p w14:paraId="3D5451E2" w14:textId="77777777" w:rsidR="009020D4" w:rsidRPr="00854875" w:rsidRDefault="009020D4" w:rsidP="00553413">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No Error*</w:t>
            </w:r>
          </w:p>
        </w:tc>
        <w:tc>
          <w:tcPr>
            <w:tcW w:w="555" w:type="pct"/>
            <w:tcBorders>
              <w:top w:val="single" w:sz="4" w:space="0" w:color="auto"/>
              <w:left w:val="nil"/>
              <w:bottom w:val="single" w:sz="4" w:space="0" w:color="auto"/>
              <w:right w:val="nil"/>
            </w:tcBorders>
            <w:vAlign w:val="bottom"/>
          </w:tcPr>
          <w:p w14:paraId="66D6161A" w14:textId="77777777" w:rsidR="009020D4" w:rsidRPr="00854875" w:rsidRDefault="009020D4" w:rsidP="00553413">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Stochastic</w:t>
            </w:r>
          </w:p>
        </w:tc>
        <w:tc>
          <w:tcPr>
            <w:tcW w:w="579" w:type="pct"/>
            <w:tcBorders>
              <w:top w:val="single" w:sz="4" w:space="0" w:color="auto"/>
              <w:left w:val="nil"/>
              <w:bottom w:val="single" w:sz="4" w:space="0" w:color="auto"/>
              <w:right w:val="nil"/>
            </w:tcBorders>
            <w:vAlign w:val="bottom"/>
          </w:tcPr>
          <w:p w14:paraId="3E1ADCD4" w14:textId="77777777" w:rsidR="009020D4" w:rsidRPr="00854875" w:rsidRDefault="009020D4" w:rsidP="00553413">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Auto-correlation</w:t>
            </w:r>
          </w:p>
        </w:tc>
      </w:tr>
      <w:tr w:rsidR="008A0719" w:rsidRPr="00854875" w14:paraId="3FE8D533" w14:textId="77777777" w:rsidTr="00462B09">
        <w:trPr>
          <w:trHeight w:val="256"/>
        </w:trPr>
        <w:tc>
          <w:tcPr>
            <w:tcW w:w="1581" w:type="pct"/>
            <w:gridSpan w:val="5"/>
            <w:tcBorders>
              <w:top w:val="single" w:sz="4" w:space="0" w:color="auto"/>
            </w:tcBorders>
          </w:tcPr>
          <w:p w14:paraId="56D53429" w14:textId="77777777" w:rsidR="009020D4" w:rsidRPr="00854875" w:rsidRDefault="009020D4"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Bias (MRE)</w:t>
            </w:r>
          </w:p>
        </w:tc>
        <w:tc>
          <w:tcPr>
            <w:tcW w:w="671" w:type="pct"/>
            <w:gridSpan w:val="3"/>
            <w:tcBorders>
              <w:top w:val="single" w:sz="4" w:space="0" w:color="auto"/>
            </w:tcBorders>
          </w:tcPr>
          <w:p w14:paraId="4C3EDB64" w14:textId="77777777" w:rsidR="009020D4" w:rsidRPr="00854875" w:rsidRDefault="009020D4" w:rsidP="008A0719">
            <w:pPr>
              <w:pStyle w:val="Compact"/>
              <w:spacing w:after="0"/>
              <w:rPr>
                <w:rFonts w:ascii="Times New Roman" w:hAnsi="Times New Roman" w:cs="Times New Roman"/>
                <w:sz w:val="20"/>
                <w:szCs w:val="20"/>
              </w:rPr>
            </w:pPr>
          </w:p>
        </w:tc>
        <w:tc>
          <w:tcPr>
            <w:tcW w:w="2747" w:type="pct"/>
            <w:gridSpan w:val="7"/>
          </w:tcPr>
          <w:p w14:paraId="227364A5" w14:textId="77777777" w:rsidR="009020D4" w:rsidRPr="00854875" w:rsidRDefault="009020D4" w:rsidP="008A0719">
            <w:pPr>
              <w:pStyle w:val="Compact"/>
              <w:spacing w:after="0"/>
              <w:rPr>
                <w:rFonts w:ascii="Times New Roman" w:hAnsi="Times New Roman" w:cs="Times New Roman"/>
                <w:sz w:val="20"/>
                <w:szCs w:val="20"/>
              </w:rPr>
            </w:pPr>
          </w:p>
        </w:tc>
      </w:tr>
      <w:tr w:rsidR="008A0719" w:rsidRPr="00854875" w14:paraId="2F5E5A9C" w14:textId="77777777" w:rsidTr="00462B09">
        <w:trPr>
          <w:trHeight w:val="256"/>
        </w:trPr>
        <w:tc>
          <w:tcPr>
            <w:tcW w:w="442" w:type="pct"/>
          </w:tcPr>
          <w:p w14:paraId="6247D566" w14:textId="77777777"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TB</w:t>
            </w:r>
          </w:p>
        </w:tc>
        <w:tc>
          <w:tcPr>
            <w:tcW w:w="420" w:type="pct"/>
            <w:gridSpan w:val="2"/>
            <w:shd w:val="clear" w:color="auto" w:fill="FDB2A5"/>
          </w:tcPr>
          <w:p w14:paraId="78D29C04" w14:textId="3C849A1B"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91</w:t>
            </w:r>
          </w:p>
        </w:tc>
        <w:tc>
          <w:tcPr>
            <w:tcW w:w="468" w:type="pct"/>
            <w:shd w:val="clear" w:color="auto" w:fill="FDB2A5"/>
          </w:tcPr>
          <w:p w14:paraId="42B85038" w14:textId="1FB26A2A"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91</w:t>
            </w:r>
          </w:p>
        </w:tc>
        <w:tc>
          <w:tcPr>
            <w:tcW w:w="425" w:type="pct"/>
            <w:gridSpan w:val="2"/>
            <w:shd w:val="clear" w:color="auto" w:fill="FED5CE"/>
          </w:tcPr>
          <w:p w14:paraId="33EA5D78" w14:textId="5DDD0621"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22</w:t>
            </w:r>
          </w:p>
        </w:tc>
        <w:tc>
          <w:tcPr>
            <w:tcW w:w="119" w:type="pct"/>
          </w:tcPr>
          <w:p w14:paraId="4110985D" w14:textId="77777777" w:rsidR="008A0719" w:rsidRPr="00854875" w:rsidRDefault="008A0719" w:rsidP="008A0719">
            <w:pPr>
              <w:pStyle w:val="Compact"/>
              <w:spacing w:after="0"/>
              <w:rPr>
                <w:rFonts w:ascii="Times New Roman" w:hAnsi="Times New Roman" w:cs="Times New Roman"/>
                <w:sz w:val="20"/>
                <w:szCs w:val="20"/>
              </w:rPr>
            </w:pPr>
          </w:p>
        </w:tc>
        <w:tc>
          <w:tcPr>
            <w:tcW w:w="448" w:type="pct"/>
            <w:gridSpan w:val="2"/>
            <w:shd w:val="clear" w:color="auto" w:fill="FDB2A5"/>
          </w:tcPr>
          <w:p w14:paraId="34B20479" w14:textId="670A50CA"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91</w:t>
            </w:r>
          </w:p>
        </w:tc>
        <w:tc>
          <w:tcPr>
            <w:tcW w:w="513" w:type="pct"/>
            <w:shd w:val="clear" w:color="auto" w:fill="FB644B"/>
          </w:tcPr>
          <w:p w14:paraId="2C6263E2" w14:textId="1A90348A"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298</w:t>
            </w:r>
          </w:p>
        </w:tc>
        <w:tc>
          <w:tcPr>
            <w:tcW w:w="513" w:type="pct"/>
            <w:shd w:val="clear" w:color="auto" w:fill="FED5CE"/>
          </w:tcPr>
          <w:p w14:paraId="559EAB58" w14:textId="255024BF"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18</w:t>
            </w:r>
          </w:p>
        </w:tc>
        <w:tc>
          <w:tcPr>
            <w:tcW w:w="123" w:type="pct"/>
          </w:tcPr>
          <w:p w14:paraId="43202B6E" w14:textId="32E3C3ED" w:rsidR="008A0719" w:rsidRPr="00854875" w:rsidRDefault="008A0719" w:rsidP="008A0719">
            <w:pPr>
              <w:pStyle w:val="Compact"/>
              <w:spacing w:after="0"/>
              <w:rPr>
                <w:rFonts w:ascii="Times New Roman" w:hAnsi="Times New Roman" w:cs="Times New Roman"/>
                <w:sz w:val="20"/>
                <w:szCs w:val="20"/>
              </w:rPr>
            </w:pPr>
          </w:p>
        </w:tc>
        <w:tc>
          <w:tcPr>
            <w:tcW w:w="394" w:type="pct"/>
            <w:shd w:val="clear" w:color="auto" w:fill="FDB2A5"/>
          </w:tcPr>
          <w:p w14:paraId="442EFA58" w14:textId="4FAAAF79"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91</w:t>
            </w:r>
          </w:p>
        </w:tc>
        <w:tc>
          <w:tcPr>
            <w:tcW w:w="555" w:type="pct"/>
            <w:shd w:val="clear" w:color="auto" w:fill="FC7A64"/>
          </w:tcPr>
          <w:p w14:paraId="5946E493" w14:textId="79FC9857"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12</w:t>
            </w:r>
          </w:p>
        </w:tc>
        <w:tc>
          <w:tcPr>
            <w:tcW w:w="579" w:type="pct"/>
            <w:shd w:val="clear" w:color="auto" w:fill="FC7A64"/>
          </w:tcPr>
          <w:p w14:paraId="0FBBB6BE" w14:textId="46BDC742"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42</w:t>
            </w:r>
          </w:p>
        </w:tc>
      </w:tr>
      <w:tr w:rsidR="008A0719" w:rsidRPr="00854875" w14:paraId="2C837444" w14:textId="77777777" w:rsidTr="00462B09">
        <w:trPr>
          <w:trHeight w:val="256"/>
        </w:trPr>
        <w:tc>
          <w:tcPr>
            <w:tcW w:w="442" w:type="pct"/>
          </w:tcPr>
          <w:p w14:paraId="51C6E65E" w14:textId="77777777"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LBSPR</w:t>
            </w:r>
          </w:p>
        </w:tc>
        <w:tc>
          <w:tcPr>
            <w:tcW w:w="420" w:type="pct"/>
            <w:gridSpan w:val="2"/>
            <w:shd w:val="clear" w:color="auto" w:fill="FC7A64"/>
          </w:tcPr>
          <w:p w14:paraId="568079DE" w14:textId="42ED6347"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89</w:t>
            </w:r>
          </w:p>
        </w:tc>
        <w:tc>
          <w:tcPr>
            <w:tcW w:w="468" w:type="pct"/>
            <w:shd w:val="clear" w:color="auto" w:fill="FC7A64"/>
          </w:tcPr>
          <w:p w14:paraId="19D00BB3" w14:textId="788FAAA0"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48</w:t>
            </w:r>
          </w:p>
        </w:tc>
        <w:tc>
          <w:tcPr>
            <w:tcW w:w="425" w:type="pct"/>
            <w:gridSpan w:val="2"/>
            <w:shd w:val="clear" w:color="auto" w:fill="FC7A64"/>
          </w:tcPr>
          <w:p w14:paraId="5D5D8188" w14:textId="701BBBE8"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11</w:t>
            </w:r>
          </w:p>
        </w:tc>
        <w:tc>
          <w:tcPr>
            <w:tcW w:w="119" w:type="pct"/>
          </w:tcPr>
          <w:p w14:paraId="673F1E63" w14:textId="77777777" w:rsidR="008A0719" w:rsidRPr="00854875" w:rsidRDefault="008A0719" w:rsidP="008A0719">
            <w:pPr>
              <w:pStyle w:val="Compact"/>
              <w:spacing w:after="0"/>
              <w:rPr>
                <w:rFonts w:ascii="Times New Roman" w:hAnsi="Times New Roman" w:cs="Times New Roman"/>
                <w:sz w:val="20"/>
                <w:szCs w:val="20"/>
              </w:rPr>
            </w:pPr>
          </w:p>
        </w:tc>
        <w:tc>
          <w:tcPr>
            <w:tcW w:w="448" w:type="pct"/>
            <w:gridSpan w:val="2"/>
            <w:shd w:val="clear" w:color="auto" w:fill="FC7A64"/>
          </w:tcPr>
          <w:p w14:paraId="7B7DAFF3" w14:textId="182005BD"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48</w:t>
            </w:r>
          </w:p>
        </w:tc>
        <w:tc>
          <w:tcPr>
            <w:tcW w:w="513" w:type="pct"/>
            <w:shd w:val="clear" w:color="auto" w:fill="FED5CE"/>
          </w:tcPr>
          <w:p w14:paraId="1FD40460" w14:textId="0B74BEBF"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22</w:t>
            </w:r>
          </w:p>
        </w:tc>
        <w:tc>
          <w:tcPr>
            <w:tcW w:w="513" w:type="pct"/>
            <w:shd w:val="clear" w:color="auto" w:fill="FDB2A5"/>
          </w:tcPr>
          <w:p w14:paraId="23B89D89" w14:textId="7396FBFF"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96</w:t>
            </w:r>
          </w:p>
        </w:tc>
        <w:tc>
          <w:tcPr>
            <w:tcW w:w="123" w:type="pct"/>
          </w:tcPr>
          <w:p w14:paraId="7C804F42" w14:textId="66E01F0E" w:rsidR="008A0719" w:rsidRPr="00854875" w:rsidRDefault="008A0719" w:rsidP="008A0719">
            <w:pPr>
              <w:pStyle w:val="Compact"/>
              <w:spacing w:after="0"/>
              <w:rPr>
                <w:rFonts w:ascii="Times New Roman" w:hAnsi="Times New Roman" w:cs="Times New Roman"/>
                <w:sz w:val="20"/>
                <w:szCs w:val="20"/>
              </w:rPr>
            </w:pPr>
          </w:p>
        </w:tc>
        <w:tc>
          <w:tcPr>
            <w:tcW w:w="394" w:type="pct"/>
            <w:shd w:val="clear" w:color="auto" w:fill="FC7A64"/>
          </w:tcPr>
          <w:p w14:paraId="616D838C" w14:textId="30917206"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48</w:t>
            </w:r>
          </w:p>
        </w:tc>
        <w:tc>
          <w:tcPr>
            <w:tcW w:w="555" w:type="pct"/>
            <w:shd w:val="clear" w:color="auto" w:fill="FC7A64"/>
          </w:tcPr>
          <w:p w14:paraId="415C7357" w14:textId="6A6D391D"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05</w:t>
            </w:r>
          </w:p>
        </w:tc>
        <w:tc>
          <w:tcPr>
            <w:tcW w:w="579" w:type="pct"/>
            <w:shd w:val="clear" w:color="auto" w:fill="FDB2A5"/>
          </w:tcPr>
          <w:p w14:paraId="12C1B683" w14:textId="73D05B6E"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89</w:t>
            </w:r>
          </w:p>
        </w:tc>
      </w:tr>
      <w:tr w:rsidR="008A0719" w:rsidRPr="00854875" w14:paraId="28FA1274" w14:textId="77777777" w:rsidTr="00462B09">
        <w:trPr>
          <w:trHeight w:val="256"/>
        </w:trPr>
        <w:tc>
          <w:tcPr>
            <w:tcW w:w="442" w:type="pct"/>
          </w:tcPr>
          <w:p w14:paraId="4A1022C7" w14:textId="77777777"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LIME</w:t>
            </w:r>
          </w:p>
        </w:tc>
        <w:tc>
          <w:tcPr>
            <w:tcW w:w="420" w:type="pct"/>
            <w:gridSpan w:val="2"/>
            <w:shd w:val="clear" w:color="auto" w:fill="FB4425"/>
          </w:tcPr>
          <w:p w14:paraId="68131078" w14:textId="1A50A10D"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684</w:t>
            </w:r>
          </w:p>
        </w:tc>
        <w:tc>
          <w:tcPr>
            <w:tcW w:w="468" w:type="pct"/>
            <w:shd w:val="clear" w:color="auto" w:fill="FB4425"/>
          </w:tcPr>
          <w:p w14:paraId="3E6BC62D" w14:textId="0029FFED"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334</w:t>
            </w:r>
          </w:p>
        </w:tc>
        <w:tc>
          <w:tcPr>
            <w:tcW w:w="425" w:type="pct"/>
            <w:gridSpan w:val="2"/>
            <w:shd w:val="clear" w:color="auto" w:fill="FC7A64"/>
          </w:tcPr>
          <w:p w14:paraId="479E8C7B" w14:textId="15BA0C7C"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38</w:t>
            </w:r>
          </w:p>
        </w:tc>
        <w:tc>
          <w:tcPr>
            <w:tcW w:w="119" w:type="pct"/>
          </w:tcPr>
          <w:p w14:paraId="2880263F" w14:textId="77777777" w:rsidR="008A0719" w:rsidRPr="00854875" w:rsidRDefault="008A0719" w:rsidP="008A0719">
            <w:pPr>
              <w:pStyle w:val="Compact"/>
              <w:spacing w:after="0"/>
              <w:rPr>
                <w:rFonts w:ascii="Times New Roman" w:hAnsi="Times New Roman" w:cs="Times New Roman"/>
                <w:sz w:val="20"/>
                <w:szCs w:val="20"/>
              </w:rPr>
            </w:pPr>
          </w:p>
        </w:tc>
        <w:tc>
          <w:tcPr>
            <w:tcW w:w="448" w:type="pct"/>
            <w:gridSpan w:val="2"/>
            <w:shd w:val="clear" w:color="auto" w:fill="FB4425"/>
          </w:tcPr>
          <w:p w14:paraId="57481760" w14:textId="61FC9101"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334</w:t>
            </w:r>
          </w:p>
        </w:tc>
        <w:tc>
          <w:tcPr>
            <w:tcW w:w="513" w:type="pct"/>
            <w:shd w:val="clear" w:color="auto" w:fill="FB4425"/>
          </w:tcPr>
          <w:p w14:paraId="03B5AB93" w14:textId="0FAD2108"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752</w:t>
            </w:r>
          </w:p>
        </w:tc>
        <w:tc>
          <w:tcPr>
            <w:tcW w:w="513" w:type="pct"/>
            <w:shd w:val="clear" w:color="auto" w:fill="FB4425"/>
          </w:tcPr>
          <w:p w14:paraId="6B83D6E1" w14:textId="15D0AD68"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400</w:t>
            </w:r>
          </w:p>
        </w:tc>
        <w:tc>
          <w:tcPr>
            <w:tcW w:w="123" w:type="pct"/>
          </w:tcPr>
          <w:p w14:paraId="3BD76395" w14:textId="3F14529F" w:rsidR="008A0719" w:rsidRPr="00854875" w:rsidRDefault="008A0719" w:rsidP="008A0719">
            <w:pPr>
              <w:pStyle w:val="Compact"/>
              <w:spacing w:after="0"/>
              <w:rPr>
                <w:rFonts w:ascii="Times New Roman" w:hAnsi="Times New Roman" w:cs="Times New Roman"/>
                <w:sz w:val="20"/>
                <w:szCs w:val="20"/>
              </w:rPr>
            </w:pPr>
          </w:p>
        </w:tc>
        <w:tc>
          <w:tcPr>
            <w:tcW w:w="394" w:type="pct"/>
            <w:shd w:val="clear" w:color="auto" w:fill="FB4425"/>
          </w:tcPr>
          <w:p w14:paraId="5114300E" w14:textId="084831C1"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334</w:t>
            </w:r>
          </w:p>
        </w:tc>
        <w:tc>
          <w:tcPr>
            <w:tcW w:w="555" w:type="pct"/>
            <w:shd w:val="clear" w:color="auto" w:fill="FB4425"/>
          </w:tcPr>
          <w:p w14:paraId="0E847CA1" w14:textId="7B3502F2"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568</w:t>
            </w:r>
          </w:p>
        </w:tc>
        <w:tc>
          <w:tcPr>
            <w:tcW w:w="579" w:type="pct"/>
            <w:shd w:val="clear" w:color="auto" w:fill="FB4425"/>
          </w:tcPr>
          <w:p w14:paraId="0BADE36A" w14:textId="7973B8F8"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644</w:t>
            </w:r>
          </w:p>
        </w:tc>
      </w:tr>
      <w:tr w:rsidR="008A0719" w:rsidRPr="00854875" w14:paraId="396B86B5" w14:textId="77777777" w:rsidTr="00462B09">
        <w:trPr>
          <w:trHeight w:val="256"/>
        </w:trPr>
        <w:tc>
          <w:tcPr>
            <w:tcW w:w="442" w:type="pct"/>
          </w:tcPr>
          <w:p w14:paraId="1CA2C7C8" w14:textId="77777777"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LBRA</w:t>
            </w:r>
          </w:p>
        </w:tc>
        <w:tc>
          <w:tcPr>
            <w:tcW w:w="420" w:type="pct"/>
            <w:gridSpan w:val="2"/>
            <w:shd w:val="clear" w:color="auto" w:fill="FDB2A5"/>
          </w:tcPr>
          <w:p w14:paraId="2BD6FCC1" w14:textId="6F831BAA"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66</w:t>
            </w:r>
          </w:p>
        </w:tc>
        <w:tc>
          <w:tcPr>
            <w:tcW w:w="468" w:type="pct"/>
            <w:shd w:val="clear" w:color="auto" w:fill="FB644B"/>
          </w:tcPr>
          <w:p w14:paraId="71AB3B52" w14:textId="047AC8B2"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247</w:t>
            </w:r>
          </w:p>
        </w:tc>
        <w:tc>
          <w:tcPr>
            <w:tcW w:w="425" w:type="pct"/>
            <w:gridSpan w:val="2"/>
            <w:shd w:val="clear" w:color="auto" w:fill="FB4425"/>
          </w:tcPr>
          <w:p w14:paraId="510FB65E" w14:textId="7942AD28"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343</w:t>
            </w:r>
          </w:p>
        </w:tc>
        <w:tc>
          <w:tcPr>
            <w:tcW w:w="119" w:type="pct"/>
          </w:tcPr>
          <w:p w14:paraId="62D41E78" w14:textId="77777777" w:rsidR="008A0719" w:rsidRPr="00854875" w:rsidRDefault="008A0719" w:rsidP="008A0719">
            <w:pPr>
              <w:pStyle w:val="Compact"/>
              <w:spacing w:after="0"/>
              <w:rPr>
                <w:rFonts w:ascii="Times New Roman" w:hAnsi="Times New Roman" w:cs="Times New Roman"/>
                <w:sz w:val="20"/>
                <w:szCs w:val="20"/>
              </w:rPr>
            </w:pPr>
          </w:p>
        </w:tc>
        <w:tc>
          <w:tcPr>
            <w:tcW w:w="448" w:type="pct"/>
            <w:gridSpan w:val="2"/>
            <w:shd w:val="clear" w:color="auto" w:fill="FB644B"/>
          </w:tcPr>
          <w:p w14:paraId="7EA1D820" w14:textId="7295B0A5"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247</w:t>
            </w:r>
          </w:p>
        </w:tc>
        <w:tc>
          <w:tcPr>
            <w:tcW w:w="513" w:type="pct"/>
            <w:shd w:val="clear" w:color="auto" w:fill="FB4425"/>
          </w:tcPr>
          <w:p w14:paraId="21ED5177" w14:textId="425AECF3"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1.484</w:t>
            </w:r>
          </w:p>
        </w:tc>
        <w:tc>
          <w:tcPr>
            <w:tcW w:w="513" w:type="pct"/>
            <w:shd w:val="clear" w:color="auto" w:fill="FB4425"/>
          </w:tcPr>
          <w:p w14:paraId="285B163A" w14:textId="6AC146C7"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505</w:t>
            </w:r>
          </w:p>
        </w:tc>
        <w:tc>
          <w:tcPr>
            <w:tcW w:w="123" w:type="pct"/>
          </w:tcPr>
          <w:p w14:paraId="49707A4C" w14:textId="09B2853E" w:rsidR="008A0719" w:rsidRPr="00854875" w:rsidRDefault="008A0719" w:rsidP="008A0719">
            <w:pPr>
              <w:pStyle w:val="Compact"/>
              <w:spacing w:after="0"/>
              <w:rPr>
                <w:rFonts w:ascii="Times New Roman" w:hAnsi="Times New Roman" w:cs="Times New Roman"/>
                <w:sz w:val="20"/>
                <w:szCs w:val="20"/>
              </w:rPr>
            </w:pPr>
          </w:p>
        </w:tc>
        <w:tc>
          <w:tcPr>
            <w:tcW w:w="394" w:type="pct"/>
            <w:shd w:val="clear" w:color="auto" w:fill="FB644B"/>
          </w:tcPr>
          <w:p w14:paraId="7B109D88" w14:textId="036FA641"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247</w:t>
            </w:r>
          </w:p>
        </w:tc>
        <w:tc>
          <w:tcPr>
            <w:tcW w:w="555" w:type="pct"/>
            <w:shd w:val="clear" w:color="auto" w:fill="FB4425"/>
          </w:tcPr>
          <w:p w14:paraId="47786823" w14:textId="3BBEEFF5"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867</w:t>
            </w:r>
          </w:p>
        </w:tc>
        <w:tc>
          <w:tcPr>
            <w:tcW w:w="579" w:type="pct"/>
            <w:shd w:val="clear" w:color="auto" w:fill="FB4425"/>
          </w:tcPr>
          <w:p w14:paraId="713FD8C2" w14:textId="0297000C"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448</w:t>
            </w:r>
          </w:p>
        </w:tc>
      </w:tr>
      <w:tr w:rsidR="008A0719" w:rsidRPr="00854875" w14:paraId="69FE5257" w14:textId="77777777" w:rsidTr="00462B09">
        <w:trPr>
          <w:trHeight w:val="256"/>
        </w:trPr>
        <w:tc>
          <w:tcPr>
            <w:tcW w:w="1581" w:type="pct"/>
            <w:gridSpan w:val="5"/>
          </w:tcPr>
          <w:p w14:paraId="6D1BADE2" w14:textId="77777777" w:rsidR="009020D4" w:rsidRPr="00854875" w:rsidRDefault="009020D4"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Precision (MARE)</w:t>
            </w:r>
          </w:p>
        </w:tc>
        <w:tc>
          <w:tcPr>
            <w:tcW w:w="671" w:type="pct"/>
            <w:gridSpan w:val="3"/>
          </w:tcPr>
          <w:p w14:paraId="59EAB907" w14:textId="77777777" w:rsidR="009020D4" w:rsidRPr="00854875" w:rsidRDefault="009020D4" w:rsidP="008A0719">
            <w:pPr>
              <w:pStyle w:val="Compact"/>
              <w:spacing w:after="0"/>
              <w:rPr>
                <w:rFonts w:ascii="Times New Roman" w:hAnsi="Times New Roman" w:cs="Times New Roman"/>
                <w:sz w:val="20"/>
                <w:szCs w:val="20"/>
              </w:rPr>
            </w:pPr>
          </w:p>
        </w:tc>
        <w:tc>
          <w:tcPr>
            <w:tcW w:w="2747" w:type="pct"/>
            <w:gridSpan w:val="7"/>
          </w:tcPr>
          <w:p w14:paraId="1CC91A30" w14:textId="77777777" w:rsidR="009020D4" w:rsidRPr="00854875" w:rsidRDefault="009020D4" w:rsidP="008A0719">
            <w:pPr>
              <w:pStyle w:val="Compact"/>
              <w:spacing w:after="0"/>
              <w:rPr>
                <w:rFonts w:ascii="Times New Roman" w:hAnsi="Times New Roman" w:cs="Times New Roman"/>
                <w:sz w:val="20"/>
                <w:szCs w:val="20"/>
              </w:rPr>
            </w:pPr>
          </w:p>
        </w:tc>
      </w:tr>
      <w:tr w:rsidR="008A0719" w:rsidRPr="00854875" w14:paraId="27B2EA45" w14:textId="77777777" w:rsidTr="00462B09">
        <w:trPr>
          <w:trHeight w:val="256"/>
        </w:trPr>
        <w:tc>
          <w:tcPr>
            <w:tcW w:w="442" w:type="pct"/>
          </w:tcPr>
          <w:p w14:paraId="5CA9C891" w14:textId="77777777"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TB</w:t>
            </w:r>
          </w:p>
        </w:tc>
        <w:tc>
          <w:tcPr>
            <w:tcW w:w="420" w:type="pct"/>
            <w:gridSpan w:val="2"/>
            <w:shd w:val="clear" w:color="auto" w:fill="FDB2A5"/>
          </w:tcPr>
          <w:p w14:paraId="78805144" w14:textId="118E682A"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96</w:t>
            </w:r>
          </w:p>
        </w:tc>
        <w:tc>
          <w:tcPr>
            <w:tcW w:w="468" w:type="pct"/>
            <w:shd w:val="clear" w:color="auto" w:fill="FC7A64"/>
          </w:tcPr>
          <w:p w14:paraId="6DBAA1CD" w14:textId="1651065F"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14</w:t>
            </w:r>
          </w:p>
        </w:tc>
        <w:tc>
          <w:tcPr>
            <w:tcW w:w="425" w:type="pct"/>
            <w:gridSpan w:val="2"/>
            <w:shd w:val="clear" w:color="auto" w:fill="FDB2A5"/>
          </w:tcPr>
          <w:p w14:paraId="2BDE184E" w14:textId="4FD137B6"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89</w:t>
            </w:r>
          </w:p>
        </w:tc>
        <w:tc>
          <w:tcPr>
            <w:tcW w:w="119" w:type="pct"/>
          </w:tcPr>
          <w:p w14:paraId="0257324B" w14:textId="77777777" w:rsidR="008A0719" w:rsidRPr="00854875" w:rsidRDefault="008A0719" w:rsidP="008A0719">
            <w:pPr>
              <w:pStyle w:val="Compact"/>
              <w:spacing w:after="0"/>
              <w:rPr>
                <w:rFonts w:ascii="Times New Roman" w:hAnsi="Times New Roman" w:cs="Times New Roman"/>
                <w:sz w:val="20"/>
                <w:szCs w:val="20"/>
              </w:rPr>
            </w:pPr>
          </w:p>
        </w:tc>
        <w:tc>
          <w:tcPr>
            <w:tcW w:w="448" w:type="pct"/>
            <w:gridSpan w:val="2"/>
            <w:shd w:val="clear" w:color="auto" w:fill="FC7A64"/>
          </w:tcPr>
          <w:p w14:paraId="6631256F" w14:textId="491D7A4C"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14</w:t>
            </w:r>
          </w:p>
        </w:tc>
        <w:tc>
          <w:tcPr>
            <w:tcW w:w="513" w:type="pct"/>
            <w:shd w:val="clear" w:color="auto" w:fill="FB4425"/>
          </w:tcPr>
          <w:p w14:paraId="06760A64" w14:textId="62990C12"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306</w:t>
            </w:r>
          </w:p>
        </w:tc>
        <w:tc>
          <w:tcPr>
            <w:tcW w:w="513" w:type="pct"/>
            <w:shd w:val="clear" w:color="auto" w:fill="FDB2A5"/>
          </w:tcPr>
          <w:p w14:paraId="79795A7E" w14:textId="632DBF50"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75</w:t>
            </w:r>
          </w:p>
        </w:tc>
        <w:tc>
          <w:tcPr>
            <w:tcW w:w="123" w:type="pct"/>
          </w:tcPr>
          <w:p w14:paraId="3F918E82" w14:textId="20AE4915" w:rsidR="008A0719" w:rsidRPr="00854875" w:rsidRDefault="008A0719" w:rsidP="008A0719">
            <w:pPr>
              <w:pStyle w:val="Compact"/>
              <w:spacing w:after="0"/>
              <w:rPr>
                <w:rFonts w:ascii="Times New Roman" w:hAnsi="Times New Roman" w:cs="Times New Roman"/>
                <w:sz w:val="20"/>
                <w:szCs w:val="20"/>
              </w:rPr>
            </w:pPr>
          </w:p>
        </w:tc>
        <w:tc>
          <w:tcPr>
            <w:tcW w:w="394" w:type="pct"/>
            <w:shd w:val="clear" w:color="auto" w:fill="FC7A64"/>
          </w:tcPr>
          <w:p w14:paraId="4E14D915" w14:textId="23AAE019"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14</w:t>
            </w:r>
          </w:p>
        </w:tc>
        <w:tc>
          <w:tcPr>
            <w:tcW w:w="555" w:type="pct"/>
            <w:shd w:val="clear" w:color="auto" w:fill="FC7A64"/>
          </w:tcPr>
          <w:p w14:paraId="10D8DBE4" w14:textId="50389CFF"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97</w:t>
            </w:r>
          </w:p>
        </w:tc>
        <w:tc>
          <w:tcPr>
            <w:tcW w:w="579" w:type="pct"/>
            <w:shd w:val="clear" w:color="auto" w:fill="FC7A64"/>
          </w:tcPr>
          <w:p w14:paraId="6A786476" w14:textId="67515BA8"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90</w:t>
            </w:r>
          </w:p>
        </w:tc>
      </w:tr>
      <w:tr w:rsidR="008A0719" w:rsidRPr="00854875" w14:paraId="58C1577D" w14:textId="77777777" w:rsidTr="00462B09">
        <w:trPr>
          <w:trHeight w:val="256"/>
        </w:trPr>
        <w:tc>
          <w:tcPr>
            <w:tcW w:w="442" w:type="pct"/>
          </w:tcPr>
          <w:p w14:paraId="15D22605" w14:textId="77777777"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LBSPR</w:t>
            </w:r>
          </w:p>
        </w:tc>
        <w:tc>
          <w:tcPr>
            <w:tcW w:w="420" w:type="pct"/>
            <w:gridSpan w:val="2"/>
            <w:shd w:val="clear" w:color="auto" w:fill="FC7A64"/>
          </w:tcPr>
          <w:p w14:paraId="3A095633" w14:textId="47CADB6A"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89</w:t>
            </w:r>
          </w:p>
        </w:tc>
        <w:tc>
          <w:tcPr>
            <w:tcW w:w="468" w:type="pct"/>
            <w:shd w:val="clear" w:color="auto" w:fill="FC7A64"/>
          </w:tcPr>
          <w:p w14:paraId="133CA7D7" w14:textId="4736056A"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48</w:t>
            </w:r>
          </w:p>
        </w:tc>
        <w:tc>
          <w:tcPr>
            <w:tcW w:w="425" w:type="pct"/>
            <w:gridSpan w:val="2"/>
            <w:shd w:val="clear" w:color="auto" w:fill="FC7A64"/>
          </w:tcPr>
          <w:p w14:paraId="18FF9742" w14:textId="1909E5FC"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11</w:t>
            </w:r>
          </w:p>
        </w:tc>
        <w:tc>
          <w:tcPr>
            <w:tcW w:w="119" w:type="pct"/>
          </w:tcPr>
          <w:p w14:paraId="205A82A4" w14:textId="77777777" w:rsidR="008A0719" w:rsidRPr="00854875" w:rsidRDefault="008A0719" w:rsidP="008A0719">
            <w:pPr>
              <w:pStyle w:val="Compact"/>
              <w:spacing w:after="0"/>
              <w:rPr>
                <w:rFonts w:ascii="Times New Roman" w:hAnsi="Times New Roman" w:cs="Times New Roman"/>
                <w:sz w:val="20"/>
                <w:szCs w:val="20"/>
              </w:rPr>
            </w:pPr>
          </w:p>
        </w:tc>
        <w:tc>
          <w:tcPr>
            <w:tcW w:w="448" w:type="pct"/>
            <w:gridSpan w:val="2"/>
            <w:shd w:val="clear" w:color="auto" w:fill="FC7A64"/>
          </w:tcPr>
          <w:p w14:paraId="4B5281E1" w14:textId="3E05B6E1"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48</w:t>
            </w:r>
          </w:p>
        </w:tc>
        <w:tc>
          <w:tcPr>
            <w:tcW w:w="513" w:type="pct"/>
            <w:shd w:val="clear" w:color="auto" w:fill="FC7A64"/>
          </w:tcPr>
          <w:p w14:paraId="374D6656" w14:textId="1E2499A8"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45</w:t>
            </w:r>
          </w:p>
        </w:tc>
        <w:tc>
          <w:tcPr>
            <w:tcW w:w="513" w:type="pct"/>
            <w:shd w:val="clear" w:color="auto" w:fill="FDB2A5"/>
          </w:tcPr>
          <w:p w14:paraId="2F5BC3AA" w14:textId="4C7C1B56"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96</w:t>
            </w:r>
          </w:p>
        </w:tc>
        <w:tc>
          <w:tcPr>
            <w:tcW w:w="123" w:type="pct"/>
          </w:tcPr>
          <w:p w14:paraId="6E6E231A" w14:textId="59366EE3" w:rsidR="008A0719" w:rsidRPr="00854875" w:rsidRDefault="008A0719" w:rsidP="008A0719">
            <w:pPr>
              <w:pStyle w:val="Compact"/>
              <w:spacing w:after="0"/>
              <w:rPr>
                <w:rFonts w:ascii="Times New Roman" w:hAnsi="Times New Roman" w:cs="Times New Roman"/>
                <w:sz w:val="20"/>
                <w:szCs w:val="20"/>
              </w:rPr>
            </w:pPr>
          </w:p>
        </w:tc>
        <w:tc>
          <w:tcPr>
            <w:tcW w:w="394" w:type="pct"/>
            <w:shd w:val="clear" w:color="auto" w:fill="FC7A64"/>
          </w:tcPr>
          <w:p w14:paraId="12458E31" w14:textId="2BB0D12E"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48</w:t>
            </w:r>
          </w:p>
        </w:tc>
        <w:tc>
          <w:tcPr>
            <w:tcW w:w="555" w:type="pct"/>
            <w:shd w:val="clear" w:color="auto" w:fill="FB644B"/>
          </w:tcPr>
          <w:p w14:paraId="116C9717" w14:textId="26EBB4E9"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223</w:t>
            </w:r>
          </w:p>
        </w:tc>
        <w:tc>
          <w:tcPr>
            <w:tcW w:w="579" w:type="pct"/>
            <w:shd w:val="clear" w:color="auto" w:fill="FB644B"/>
          </w:tcPr>
          <w:p w14:paraId="0DED040E" w14:textId="342238F5"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282</w:t>
            </w:r>
          </w:p>
        </w:tc>
      </w:tr>
      <w:tr w:rsidR="008A0719" w:rsidRPr="00854875" w14:paraId="25FFE105" w14:textId="77777777" w:rsidTr="00462B09">
        <w:trPr>
          <w:trHeight w:val="256"/>
        </w:trPr>
        <w:tc>
          <w:tcPr>
            <w:tcW w:w="442" w:type="pct"/>
          </w:tcPr>
          <w:p w14:paraId="0C463E6A" w14:textId="77777777"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LIME</w:t>
            </w:r>
          </w:p>
        </w:tc>
        <w:tc>
          <w:tcPr>
            <w:tcW w:w="420" w:type="pct"/>
            <w:gridSpan w:val="2"/>
            <w:shd w:val="clear" w:color="auto" w:fill="FB4425"/>
          </w:tcPr>
          <w:p w14:paraId="7DD5207A" w14:textId="40C6173A"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684</w:t>
            </w:r>
          </w:p>
        </w:tc>
        <w:tc>
          <w:tcPr>
            <w:tcW w:w="468" w:type="pct"/>
            <w:shd w:val="clear" w:color="auto" w:fill="FB4425"/>
          </w:tcPr>
          <w:p w14:paraId="744BDC75" w14:textId="3F1FFA69"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334</w:t>
            </w:r>
          </w:p>
        </w:tc>
        <w:tc>
          <w:tcPr>
            <w:tcW w:w="425" w:type="pct"/>
            <w:gridSpan w:val="2"/>
            <w:shd w:val="clear" w:color="auto" w:fill="FC7A64"/>
          </w:tcPr>
          <w:p w14:paraId="1D556353" w14:textId="507D4AD4"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88</w:t>
            </w:r>
          </w:p>
        </w:tc>
        <w:tc>
          <w:tcPr>
            <w:tcW w:w="119" w:type="pct"/>
          </w:tcPr>
          <w:p w14:paraId="6FD03380" w14:textId="77777777" w:rsidR="008A0719" w:rsidRPr="00854875" w:rsidRDefault="008A0719" w:rsidP="008A0719">
            <w:pPr>
              <w:pStyle w:val="Compact"/>
              <w:spacing w:after="0"/>
              <w:rPr>
                <w:rFonts w:ascii="Times New Roman" w:hAnsi="Times New Roman" w:cs="Times New Roman"/>
                <w:sz w:val="20"/>
                <w:szCs w:val="20"/>
              </w:rPr>
            </w:pPr>
          </w:p>
        </w:tc>
        <w:tc>
          <w:tcPr>
            <w:tcW w:w="448" w:type="pct"/>
            <w:gridSpan w:val="2"/>
            <w:shd w:val="clear" w:color="auto" w:fill="FB4425"/>
          </w:tcPr>
          <w:p w14:paraId="2154B93A" w14:textId="18A70FDB"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334</w:t>
            </w:r>
          </w:p>
        </w:tc>
        <w:tc>
          <w:tcPr>
            <w:tcW w:w="513" w:type="pct"/>
            <w:shd w:val="clear" w:color="auto" w:fill="FB4425"/>
          </w:tcPr>
          <w:p w14:paraId="4A52A622" w14:textId="71F87E2D"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752</w:t>
            </w:r>
          </w:p>
        </w:tc>
        <w:tc>
          <w:tcPr>
            <w:tcW w:w="513" w:type="pct"/>
            <w:shd w:val="clear" w:color="auto" w:fill="FB4425"/>
          </w:tcPr>
          <w:p w14:paraId="5FBC4BCE" w14:textId="163FA5AB"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400</w:t>
            </w:r>
          </w:p>
        </w:tc>
        <w:tc>
          <w:tcPr>
            <w:tcW w:w="123" w:type="pct"/>
          </w:tcPr>
          <w:p w14:paraId="55B4F56D" w14:textId="1848E684" w:rsidR="008A0719" w:rsidRPr="00854875" w:rsidRDefault="008A0719" w:rsidP="008A0719">
            <w:pPr>
              <w:pStyle w:val="Compact"/>
              <w:spacing w:after="0"/>
              <w:rPr>
                <w:rFonts w:ascii="Times New Roman" w:hAnsi="Times New Roman" w:cs="Times New Roman"/>
                <w:sz w:val="20"/>
                <w:szCs w:val="20"/>
              </w:rPr>
            </w:pPr>
          </w:p>
        </w:tc>
        <w:tc>
          <w:tcPr>
            <w:tcW w:w="394" w:type="pct"/>
            <w:shd w:val="clear" w:color="auto" w:fill="FB4425"/>
          </w:tcPr>
          <w:p w14:paraId="1A383D67" w14:textId="24D72697"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334</w:t>
            </w:r>
          </w:p>
        </w:tc>
        <w:tc>
          <w:tcPr>
            <w:tcW w:w="555" w:type="pct"/>
            <w:shd w:val="clear" w:color="auto" w:fill="FB4425"/>
          </w:tcPr>
          <w:p w14:paraId="7A9853FC" w14:textId="3B88130E"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568</w:t>
            </w:r>
          </w:p>
        </w:tc>
        <w:tc>
          <w:tcPr>
            <w:tcW w:w="579" w:type="pct"/>
            <w:shd w:val="clear" w:color="auto" w:fill="FB4425"/>
          </w:tcPr>
          <w:p w14:paraId="40DAD3E5" w14:textId="4EC7DA8A"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644</w:t>
            </w:r>
          </w:p>
        </w:tc>
      </w:tr>
      <w:tr w:rsidR="008A0719" w:rsidRPr="00854875" w14:paraId="361FE5A2" w14:textId="77777777" w:rsidTr="00462B09">
        <w:trPr>
          <w:trHeight w:val="256"/>
        </w:trPr>
        <w:tc>
          <w:tcPr>
            <w:tcW w:w="442" w:type="pct"/>
            <w:tcBorders>
              <w:bottom w:val="single" w:sz="4" w:space="0" w:color="auto"/>
            </w:tcBorders>
          </w:tcPr>
          <w:p w14:paraId="646834B6" w14:textId="77777777"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LBRA</w:t>
            </w:r>
          </w:p>
        </w:tc>
        <w:tc>
          <w:tcPr>
            <w:tcW w:w="420" w:type="pct"/>
            <w:gridSpan w:val="2"/>
            <w:tcBorders>
              <w:bottom w:val="single" w:sz="4" w:space="0" w:color="auto"/>
            </w:tcBorders>
            <w:shd w:val="clear" w:color="auto" w:fill="FDB2A5"/>
          </w:tcPr>
          <w:p w14:paraId="0CBB174B" w14:textId="67557513"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98</w:t>
            </w:r>
          </w:p>
        </w:tc>
        <w:tc>
          <w:tcPr>
            <w:tcW w:w="468" w:type="pct"/>
            <w:tcBorders>
              <w:bottom w:val="single" w:sz="4" w:space="0" w:color="auto"/>
            </w:tcBorders>
            <w:shd w:val="clear" w:color="auto" w:fill="FB644B"/>
          </w:tcPr>
          <w:p w14:paraId="00793E50" w14:textId="6191608C"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253</w:t>
            </w:r>
          </w:p>
        </w:tc>
        <w:tc>
          <w:tcPr>
            <w:tcW w:w="425" w:type="pct"/>
            <w:gridSpan w:val="2"/>
            <w:tcBorders>
              <w:bottom w:val="single" w:sz="4" w:space="0" w:color="auto"/>
            </w:tcBorders>
            <w:shd w:val="clear" w:color="auto" w:fill="FB4425"/>
          </w:tcPr>
          <w:p w14:paraId="46584107" w14:textId="0187A6DB"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343</w:t>
            </w:r>
          </w:p>
        </w:tc>
        <w:tc>
          <w:tcPr>
            <w:tcW w:w="119" w:type="pct"/>
            <w:tcBorders>
              <w:bottom w:val="single" w:sz="4" w:space="0" w:color="auto"/>
            </w:tcBorders>
          </w:tcPr>
          <w:p w14:paraId="42C38BB3" w14:textId="77777777" w:rsidR="008A0719" w:rsidRPr="00854875" w:rsidRDefault="008A0719" w:rsidP="008A0719">
            <w:pPr>
              <w:pStyle w:val="Compact"/>
              <w:spacing w:after="0"/>
              <w:rPr>
                <w:rFonts w:ascii="Times New Roman" w:hAnsi="Times New Roman" w:cs="Times New Roman"/>
                <w:sz w:val="20"/>
                <w:szCs w:val="20"/>
              </w:rPr>
            </w:pPr>
          </w:p>
        </w:tc>
        <w:tc>
          <w:tcPr>
            <w:tcW w:w="448" w:type="pct"/>
            <w:gridSpan w:val="2"/>
            <w:tcBorders>
              <w:bottom w:val="single" w:sz="4" w:space="0" w:color="auto"/>
            </w:tcBorders>
            <w:shd w:val="clear" w:color="auto" w:fill="FB644B"/>
          </w:tcPr>
          <w:p w14:paraId="62D33561" w14:textId="1DAD4D4A"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253</w:t>
            </w:r>
          </w:p>
        </w:tc>
        <w:tc>
          <w:tcPr>
            <w:tcW w:w="513" w:type="pct"/>
            <w:tcBorders>
              <w:bottom w:val="single" w:sz="4" w:space="0" w:color="auto"/>
            </w:tcBorders>
            <w:shd w:val="clear" w:color="auto" w:fill="FB4425"/>
          </w:tcPr>
          <w:p w14:paraId="5BB3C4E5" w14:textId="4EE891E8"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1.484</w:t>
            </w:r>
          </w:p>
        </w:tc>
        <w:tc>
          <w:tcPr>
            <w:tcW w:w="513" w:type="pct"/>
            <w:tcBorders>
              <w:bottom w:val="single" w:sz="4" w:space="0" w:color="auto"/>
            </w:tcBorders>
            <w:shd w:val="clear" w:color="auto" w:fill="FB4425"/>
          </w:tcPr>
          <w:p w14:paraId="1A956C4C" w14:textId="398FE338"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505</w:t>
            </w:r>
          </w:p>
        </w:tc>
        <w:tc>
          <w:tcPr>
            <w:tcW w:w="123" w:type="pct"/>
            <w:tcBorders>
              <w:bottom w:val="single" w:sz="4" w:space="0" w:color="auto"/>
            </w:tcBorders>
          </w:tcPr>
          <w:p w14:paraId="716850AF" w14:textId="3FC00695" w:rsidR="008A0719" w:rsidRPr="00854875" w:rsidRDefault="008A0719" w:rsidP="008A0719">
            <w:pPr>
              <w:pStyle w:val="Compact"/>
              <w:spacing w:after="0"/>
              <w:rPr>
                <w:rFonts w:ascii="Times New Roman" w:hAnsi="Times New Roman" w:cs="Times New Roman"/>
                <w:sz w:val="20"/>
                <w:szCs w:val="20"/>
              </w:rPr>
            </w:pPr>
          </w:p>
        </w:tc>
        <w:tc>
          <w:tcPr>
            <w:tcW w:w="394" w:type="pct"/>
            <w:tcBorders>
              <w:bottom w:val="single" w:sz="4" w:space="0" w:color="auto"/>
            </w:tcBorders>
            <w:shd w:val="clear" w:color="auto" w:fill="FB644B"/>
          </w:tcPr>
          <w:p w14:paraId="49EC48CD" w14:textId="54649CE9"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253</w:t>
            </w:r>
          </w:p>
        </w:tc>
        <w:tc>
          <w:tcPr>
            <w:tcW w:w="555" w:type="pct"/>
            <w:tcBorders>
              <w:bottom w:val="single" w:sz="4" w:space="0" w:color="auto"/>
            </w:tcBorders>
            <w:shd w:val="clear" w:color="auto" w:fill="FB4425"/>
          </w:tcPr>
          <w:p w14:paraId="08B1CACD" w14:textId="6E4FD3B4"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867</w:t>
            </w:r>
          </w:p>
        </w:tc>
        <w:tc>
          <w:tcPr>
            <w:tcW w:w="579" w:type="pct"/>
            <w:tcBorders>
              <w:bottom w:val="single" w:sz="4" w:space="0" w:color="auto"/>
            </w:tcBorders>
            <w:shd w:val="clear" w:color="auto" w:fill="FB4425"/>
          </w:tcPr>
          <w:p w14:paraId="27BDC449" w14:textId="008231E3" w:rsidR="008A0719" w:rsidRPr="00854875" w:rsidRDefault="008A0719" w:rsidP="008A0719">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469</w:t>
            </w:r>
          </w:p>
        </w:tc>
      </w:tr>
    </w:tbl>
    <w:bookmarkEnd w:id="23"/>
    <w:p w14:paraId="4B0C6B01" w14:textId="41F8F301" w:rsidR="009020D4" w:rsidRPr="00854875" w:rsidRDefault="00462B09">
      <w:pPr>
        <w:widowControl/>
        <w:autoSpaceDE/>
        <w:autoSpaceDN/>
        <w:spacing w:after="160" w:line="259" w:lineRule="auto"/>
        <w:rPr>
          <w:sz w:val="18"/>
          <w:szCs w:val="18"/>
        </w:rPr>
      </w:pPr>
      <w:r w:rsidRPr="00854875">
        <w:rPr>
          <w:sz w:val="18"/>
          <w:szCs w:val="18"/>
        </w:rPr>
        <w:t>* These are components of the base model, and thus are of a single scenario.</w:t>
      </w:r>
    </w:p>
    <w:p w14:paraId="6AC57009" w14:textId="25873EB8" w:rsidR="00B1132D" w:rsidRPr="00854875" w:rsidRDefault="00FC2A33" w:rsidP="00124D1B">
      <w:pPr>
        <w:widowControl/>
        <w:autoSpaceDE/>
        <w:autoSpaceDN/>
        <w:spacing w:after="160" w:line="259" w:lineRule="auto"/>
        <w:rPr>
          <w:sz w:val="28"/>
        </w:rPr>
      </w:pPr>
      <w:r w:rsidRPr="00854875">
        <w:rPr>
          <w:sz w:val="28"/>
        </w:rPr>
        <w:br w:type="page"/>
      </w:r>
    </w:p>
    <w:p w14:paraId="6F1B561D" w14:textId="58C4C436" w:rsidR="006E706E" w:rsidRPr="00854875" w:rsidRDefault="00336646" w:rsidP="006E706E">
      <w:pPr>
        <w:pStyle w:val="ListParagraph"/>
        <w:numPr>
          <w:ilvl w:val="0"/>
          <w:numId w:val="5"/>
        </w:numPr>
        <w:spacing w:line="480" w:lineRule="auto"/>
        <w:ind w:left="360"/>
        <w:jc w:val="both"/>
        <w:rPr>
          <w:rFonts w:ascii="Times New Roman" w:hAnsi="Times New Roman" w:cs="Times New Roman"/>
          <w:sz w:val="28"/>
        </w:rPr>
      </w:pPr>
      <w:r w:rsidRPr="00854875">
        <w:rPr>
          <w:rFonts w:ascii="Times New Roman" w:hAnsi="Times New Roman" w:cs="Times New Roman"/>
          <w:sz w:val="28"/>
        </w:rPr>
        <w:lastRenderedPageBreak/>
        <w:t>Appendix</w:t>
      </w:r>
    </w:p>
    <w:p w14:paraId="07B31E0F" w14:textId="6E336A6B" w:rsidR="00803799" w:rsidRPr="00854875" w:rsidRDefault="00803799" w:rsidP="00B47C91">
      <w:pPr>
        <w:pStyle w:val="Caption"/>
        <w:keepNext/>
        <w:spacing w:line="480" w:lineRule="auto"/>
        <w:rPr>
          <w:i w:val="0"/>
          <w:color w:val="auto"/>
          <w:sz w:val="24"/>
          <w:szCs w:val="24"/>
        </w:rPr>
      </w:pPr>
      <w:bookmarkStart w:id="24" w:name="_Ref3218906"/>
      <w:r w:rsidRPr="00854875">
        <w:rPr>
          <w:b/>
          <w:i w:val="0"/>
          <w:color w:val="auto"/>
          <w:sz w:val="24"/>
          <w:szCs w:val="24"/>
        </w:rPr>
        <w:t xml:space="preserve">Appendix </w:t>
      </w:r>
      <w:r w:rsidRPr="00854875">
        <w:rPr>
          <w:b/>
          <w:i w:val="0"/>
          <w:color w:val="auto"/>
          <w:sz w:val="24"/>
          <w:szCs w:val="24"/>
        </w:rPr>
        <w:fldChar w:fldCharType="begin"/>
      </w:r>
      <w:r w:rsidRPr="00854875">
        <w:rPr>
          <w:b/>
          <w:i w:val="0"/>
          <w:color w:val="auto"/>
          <w:sz w:val="24"/>
          <w:szCs w:val="24"/>
        </w:rPr>
        <w:instrText xml:space="preserve"> SEQ Appendix \* ARABIC </w:instrText>
      </w:r>
      <w:r w:rsidRPr="00854875">
        <w:rPr>
          <w:b/>
          <w:i w:val="0"/>
          <w:color w:val="auto"/>
          <w:sz w:val="24"/>
          <w:szCs w:val="24"/>
        </w:rPr>
        <w:fldChar w:fldCharType="separate"/>
      </w:r>
      <w:r w:rsidR="00A32CE8" w:rsidRPr="00854875">
        <w:rPr>
          <w:b/>
          <w:i w:val="0"/>
          <w:noProof/>
          <w:color w:val="auto"/>
          <w:sz w:val="24"/>
          <w:szCs w:val="24"/>
        </w:rPr>
        <w:t>1</w:t>
      </w:r>
      <w:r w:rsidRPr="00854875">
        <w:rPr>
          <w:b/>
          <w:i w:val="0"/>
          <w:color w:val="auto"/>
          <w:sz w:val="24"/>
          <w:szCs w:val="24"/>
        </w:rPr>
        <w:fldChar w:fldCharType="end"/>
      </w:r>
      <w:bookmarkEnd w:id="24"/>
      <w:r w:rsidR="00D80ACF" w:rsidRPr="00854875">
        <w:rPr>
          <w:b/>
          <w:i w:val="0"/>
          <w:color w:val="auto"/>
          <w:sz w:val="24"/>
          <w:szCs w:val="24"/>
        </w:rPr>
        <w:t xml:space="preserve">. </w:t>
      </w:r>
      <w:r w:rsidR="00F740D0" w:rsidRPr="00854875">
        <w:rPr>
          <w:i w:val="0"/>
          <w:color w:val="auto"/>
          <w:sz w:val="24"/>
          <w:szCs w:val="24"/>
        </w:rPr>
        <w:t xml:space="preserve">Functions </w:t>
      </w:r>
      <w:r w:rsidR="00197C1E" w:rsidRPr="00854875">
        <w:rPr>
          <w:i w:val="0"/>
          <w:color w:val="auto"/>
          <w:sz w:val="24"/>
          <w:szCs w:val="24"/>
        </w:rPr>
        <w:t>and population dynamic equations used for generating stocks and length frequency data in the operating models</w:t>
      </w:r>
      <w:r w:rsidR="00F872DC" w:rsidRPr="00854875">
        <w:rPr>
          <w:i w:val="0"/>
          <w:color w:val="auto"/>
          <w:sz w:val="24"/>
          <w:szCs w:val="24"/>
        </w:rPr>
        <w:t>.</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5490"/>
        <w:gridCol w:w="3870"/>
      </w:tblGrid>
      <w:tr w:rsidR="0035091D" w:rsidRPr="00854875" w14:paraId="6B5FA6DA" w14:textId="77777777" w:rsidTr="008940C0">
        <w:trPr>
          <w:jc w:val="center"/>
        </w:trPr>
        <w:tc>
          <w:tcPr>
            <w:tcW w:w="5490" w:type="dxa"/>
            <w:tcBorders>
              <w:left w:val="nil"/>
              <w:right w:val="nil"/>
            </w:tcBorders>
          </w:tcPr>
          <w:p w14:paraId="1D6A2744" w14:textId="77777777" w:rsidR="0035091D" w:rsidRPr="00854875" w:rsidRDefault="0035091D" w:rsidP="00BC757E">
            <w:pPr>
              <w:spacing w:line="480" w:lineRule="auto"/>
              <w:jc w:val="both"/>
              <w:rPr>
                <w:sz w:val="20"/>
              </w:rPr>
            </w:pPr>
            <w:r w:rsidRPr="00854875">
              <w:rPr>
                <w:sz w:val="20"/>
              </w:rPr>
              <w:t>Function/Equation</w:t>
            </w:r>
          </w:p>
        </w:tc>
        <w:tc>
          <w:tcPr>
            <w:tcW w:w="3870" w:type="dxa"/>
            <w:tcBorders>
              <w:left w:val="nil"/>
            </w:tcBorders>
          </w:tcPr>
          <w:p w14:paraId="0C712330" w14:textId="77777777" w:rsidR="0035091D" w:rsidRPr="00854875" w:rsidRDefault="0035091D" w:rsidP="00BC757E">
            <w:pPr>
              <w:spacing w:line="480" w:lineRule="auto"/>
              <w:jc w:val="both"/>
              <w:rPr>
                <w:sz w:val="20"/>
              </w:rPr>
            </w:pPr>
            <w:r w:rsidRPr="00854875">
              <w:rPr>
                <w:sz w:val="20"/>
              </w:rPr>
              <w:t>Description</w:t>
            </w:r>
          </w:p>
        </w:tc>
      </w:tr>
      <w:tr w:rsidR="0035091D" w:rsidRPr="00854875" w14:paraId="6B18929C" w14:textId="77777777" w:rsidTr="008940C0">
        <w:trPr>
          <w:jc w:val="center"/>
        </w:trPr>
        <w:tc>
          <w:tcPr>
            <w:tcW w:w="5490" w:type="dxa"/>
            <w:tcBorders>
              <w:left w:val="nil"/>
              <w:right w:val="nil"/>
            </w:tcBorders>
          </w:tcPr>
          <w:p w14:paraId="03C01DA4" w14:textId="77777777" w:rsidR="0035091D" w:rsidRPr="00854875" w:rsidRDefault="008D7A66" w:rsidP="00A325F1">
            <w:pPr>
              <w:spacing w:line="276" w:lineRule="auto"/>
              <w:jc w:val="both"/>
              <w:rPr>
                <w:sz w:val="20"/>
              </w:rPr>
            </w:pPr>
            <m:oMathPara>
              <m:oMathParaPr>
                <m:jc m:val="left"/>
              </m:oMathParaPr>
              <m:oMath>
                <m:sSub>
                  <m:sSubPr>
                    <m:ctrlPr>
                      <w:rPr>
                        <w:rFonts w:ascii="Cambria Math" w:eastAsia="Times New Roman" w:hAnsi="Cambria Math"/>
                        <w:i/>
                        <w:sz w:val="20"/>
                        <w:lang w:eastAsia="en-US"/>
                      </w:rPr>
                    </m:ctrlPr>
                  </m:sSubPr>
                  <m:e>
                    <m:r>
                      <w:rPr>
                        <w:rFonts w:ascii="Cambria Math" w:hAnsi="Cambria Math"/>
                        <w:sz w:val="20"/>
                      </w:rPr>
                      <m:t>L</m:t>
                    </m:r>
                  </m:e>
                  <m:sub>
                    <m:r>
                      <w:rPr>
                        <w:rFonts w:ascii="Cambria Math" w:hAnsi="Cambria Math"/>
                        <w:sz w:val="20"/>
                      </w:rPr>
                      <m:t>t</m:t>
                    </m:r>
                  </m:sub>
                </m:sSub>
                <m:r>
                  <w:rPr>
                    <w:rFonts w:ascii="Cambria Math" w:hAnsi="Cambria Math"/>
                    <w:sz w:val="20"/>
                  </w:rPr>
                  <m:t>=</m:t>
                </m:r>
                <m:sSub>
                  <m:sSubPr>
                    <m:ctrlPr>
                      <w:rPr>
                        <w:rFonts w:ascii="Cambria Math" w:eastAsia="Times New Roman" w:hAnsi="Cambria Math"/>
                        <w:i/>
                        <w:sz w:val="20"/>
                        <w:lang w:eastAsia="en-US"/>
                      </w:rPr>
                    </m:ctrlPr>
                  </m:sSubPr>
                  <m:e>
                    <m:r>
                      <w:rPr>
                        <w:rFonts w:ascii="Cambria Math" w:hAnsi="Cambria Math"/>
                        <w:sz w:val="20"/>
                      </w:rPr>
                      <m:t>L</m:t>
                    </m:r>
                  </m:e>
                  <m:sub>
                    <m:r>
                      <w:rPr>
                        <w:rFonts w:ascii="Cambria Math" w:hAnsi="Cambria Math"/>
                        <w:sz w:val="20"/>
                      </w:rPr>
                      <m:t>∞</m:t>
                    </m:r>
                  </m:sub>
                </m:sSub>
                <m:r>
                  <w:rPr>
                    <w:rFonts w:ascii="Cambria Math" w:hAnsi="Cambria Math"/>
                    <w:sz w:val="20"/>
                  </w:rPr>
                  <m:t>(1-</m:t>
                </m:r>
                <m:func>
                  <m:funcPr>
                    <m:ctrlPr>
                      <w:rPr>
                        <w:rFonts w:ascii="Cambria Math" w:eastAsia="Times New Roman" w:hAnsi="Cambria Math"/>
                        <w:i/>
                        <w:sz w:val="20"/>
                        <w:lang w:eastAsia="en-US"/>
                      </w:rPr>
                    </m:ctrlPr>
                  </m:funcPr>
                  <m:fName>
                    <m:r>
                      <w:rPr>
                        <w:rFonts w:ascii="Cambria Math" w:hAnsi="Cambria Math"/>
                        <w:sz w:val="20"/>
                      </w:rPr>
                      <m:t>exp</m:t>
                    </m:r>
                  </m:fName>
                  <m:e>
                    <m:d>
                      <m:dPr>
                        <m:ctrlPr>
                          <w:rPr>
                            <w:rFonts w:ascii="Cambria Math" w:eastAsia="Times New Roman" w:hAnsi="Cambria Math"/>
                            <w:i/>
                            <w:sz w:val="20"/>
                            <w:lang w:eastAsia="en-US"/>
                          </w:rPr>
                        </m:ctrlPr>
                      </m:dPr>
                      <m:e>
                        <m:r>
                          <w:rPr>
                            <w:rFonts w:ascii="Cambria Math" w:hAnsi="Cambria Math"/>
                            <w:sz w:val="20"/>
                          </w:rPr>
                          <m:t>-K</m:t>
                        </m:r>
                        <m:d>
                          <m:dPr>
                            <m:ctrlPr>
                              <w:rPr>
                                <w:rFonts w:ascii="Cambria Math" w:eastAsia="Times New Roman" w:hAnsi="Cambria Math"/>
                                <w:i/>
                                <w:sz w:val="20"/>
                                <w:lang w:eastAsia="en-US"/>
                              </w:rPr>
                            </m:ctrlPr>
                          </m:dPr>
                          <m:e>
                            <m:r>
                              <w:rPr>
                                <w:rFonts w:ascii="Cambria Math" w:hAnsi="Cambria Math"/>
                                <w:sz w:val="20"/>
                              </w:rPr>
                              <m:t>t-</m:t>
                            </m:r>
                            <m:sSub>
                              <m:sSubPr>
                                <m:ctrlPr>
                                  <w:rPr>
                                    <w:rFonts w:ascii="Cambria Math" w:eastAsia="Times New Roman" w:hAnsi="Cambria Math"/>
                                    <w:i/>
                                    <w:sz w:val="20"/>
                                    <w:lang w:eastAsia="en-US"/>
                                  </w:rPr>
                                </m:ctrlPr>
                              </m:sSubPr>
                              <m:e>
                                <m:r>
                                  <w:rPr>
                                    <w:rFonts w:ascii="Cambria Math" w:hAnsi="Cambria Math"/>
                                    <w:sz w:val="20"/>
                                  </w:rPr>
                                  <m:t>t</m:t>
                                </m:r>
                              </m:e>
                              <m:sub>
                                <m:r>
                                  <w:rPr>
                                    <w:rFonts w:ascii="Cambria Math" w:hAnsi="Cambria Math"/>
                                    <w:sz w:val="20"/>
                                  </w:rPr>
                                  <m:t>0</m:t>
                                </m:r>
                              </m:sub>
                            </m:sSub>
                          </m:e>
                        </m:d>
                      </m:e>
                    </m:d>
                  </m:e>
                </m:func>
              </m:oMath>
            </m:oMathPara>
          </w:p>
        </w:tc>
        <w:tc>
          <w:tcPr>
            <w:tcW w:w="3870" w:type="dxa"/>
            <w:tcBorders>
              <w:left w:val="nil"/>
            </w:tcBorders>
          </w:tcPr>
          <w:p w14:paraId="7C3DD4C5" w14:textId="77777777" w:rsidR="0035091D" w:rsidRPr="00854875" w:rsidRDefault="0035091D" w:rsidP="00A325F1">
            <w:pPr>
              <w:spacing w:line="276" w:lineRule="auto"/>
              <w:rPr>
                <w:sz w:val="20"/>
              </w:rPr>
            </w:pPr>
            <w:r w:rsidRPr="00854875">
              <w:rPr>
                <w:sz w:val="20"/>
              </w:rPr>
              <w:t>von Bertalanffy growth function</w:t>
            </w:r>
          </w:p>
        </w:tc>
      </w:tr>
      <w:tr w:rsidR="0035091D" w:rsidRPr="00854875" w14:paraId="01A10B2C" w14:textId="77777777" w:rsidTr="008940C0">
        <w:trPr>
          <w:jc w:val="center"/>
        </w:trPr>
        <w:tc>
          <w:tcPr>
            <w:tcW w:w="5490" w:type="dxa"/>
            <w:tcBorders>
              <w:left w:val="nil"/>
              <w:right w:val="nil"/>
            </w:tcBorders>
          </w:tcPr>
          <w:p w14:paraId="0141D899" w14:textId="77777777" w:rsidR="0035091D" w:rsidRPr="00854875" w:rsidRDefault="008D7A66" w:rsidP="00A325F1">
            <w:pPr>
              <w:spacing w:line="276" w:lineRule="auto"/>
              <w:rPr>
                <w:sz w:val="20"/>
              </w:rPr>
            </w:pPr>
            <m:oMathPara>
              <m:oMathParaPr>
                <m:jc m:val="left"/>
              </m:oMathParaPr>
              <m:oMath>
                <m:sSub>
                  <m:sSubPr>
                    <m:ctrlPr>
                      <w:rPr>
                        <w:rFonts w:ascii="Cambria Math" w:eastAsia="Times New Roman" w:hAnsi="Cambria Math"/>
                        <w:i/>
                        <w:sz w:val="20"/>
                        <w:lang w:eastAsia="en-US"/>
                      </w:rPr>
                    </m:ctrlPr>
                  </m:sSubPr>
                  <m:e>
                    <m:r>
                      <w:rPr>
                        <w:rFonts w:ascii="Cambria Math" w:hAnsi="Cambria Math"/>
                        <w:sz w:val="20"/>
                      </w:rPr>
                      <m:t>L</m:t>
                    </m:r>
                  </m:e>
                  <m:sub>
                    <m:r>
                      <w:rPr>
                        <w:rFonts w:ascii="Cambria Math" w:hAnsi="Cambria Math"/>
                        <w:sz w:val="20"/>
                      </w:rPr>
                      <m:t>∞,i</m:t>
                    </m:r>
                  </m:sub>
                </m:sSub>
                <m:r>
                  <w:rPr>
                    <w:rFonts w:ascii="Cambria Math" w:hAnsi="Cambria Math"/>
                    <w:sz w:val="20"/>
                  </w:rPr>
                  <m:t>=</m:t>
                </m:r>
                <m:sSub>
                  <m:sSubPr>
                    <m:ctrlPr>
                      <w:rPr>
                        <w:rFonts w:ascii="Cambria Math" w:eastAsia="Times New Roman" w:hAnsi="Cambria Math"/>
                        <w:i/>
                        <w:sz w:val="20"/>
                        <w:lang w:eastAsia="en-US"/>
                      </w:rPr>
                    </m:ctrlPr>
                  </m:sSubPr>
                  <m:e>
                    <m:r>
                      <w:rPr>
                        <w:rFonts w:ascii="Cambria Math" w:hAnsi="Cambria Math"/>
                        <w:sz w:val="20"/>
                      </w:rPr>
                      <m:t>L</m:t>
                    </m:r>
                  </m:e>
                  <m:sub>
                    <m:r>
                      <w:rPr>
                        <w:rFonts w:ascii="Cambria Math" w:hAnsi="Cambria Math"/>
                        <w:sz w:val="20"/>
                      </w:rPr>
                      <m:t>∞,P</m:t>
                    </m:r>
                  </m:sub>
                </m:sSub>
                <m:r>
                  <w:rPr>
                    <w:rFonts w:ascii="Cambria Math" w:hAnsi="Cambria Math"/>
                    <w:sz w:val="20"/>
                  </w:rPr>
                  <m:t xml:space="preserve">*Lognorm(0, </m:t>
                </m:r>
                <m:sSub>
                  <m:sSubPr>
                    <m:ctrlPr>
                      <w:rPr>
                        <w:rFonts w:ascii="Cambria Math" w:eastAsia="Times New Roman" w:hAnsi="Cambria Math"/>
                        <w:i/>
                        <w:sz w:val="20"/>
                        <w:lang w:eastAsia="en-US"/>
                      </w:rPr>
                    </m:ctrlPr>
                  </m:sSubPr>
                  <m:e>
                    <m:r>
                      <w:rPr>
                        <w:rFonts w:ascii="Cambria Math" w:hAnsi="Cambria Math"/>
                        <w:sz w:val="20"/>
                      </w:rPr>
                      <m:t>CV</m:t>
                    </m:r>
                  </m:e>
                  <m:sub>
                    <m:sSub>
                      <m:sSubPr>
                        <m:ctrlPr>
                          <w:rPr>
                            <w:rFonts w:ascii="Cambria Math" w:eastAsia="Times New Roman" w:hAnsi="Cambria Math"/>
                            <w:i/>
                            <w:sz w:val="20"/>
                            <w:lang w:eastAsia="en-US"/>
                          </w:rPr>
                        </m:ctrlPr>
                      </m:sSubPr>
                      <m:e>
                        <m:r>
                          <w:rPr>
                            <w:rFonts w:ascii="Cambria Math" w:hAnsi="Cambria Math"/>
                            <w:sz w:val="20"/>
                          </w:rPr>
                          <m:t>L</m:t>
                        </m:r>
                      </m:e>
                      <m:sub>
                        <m:r>
                          <w:rPr>
                            <w:rFonts w:ascii="Cambria Math" w:hAnsi="Cambria Math"/>
                            <w:sz w:val="20"/>
                          </w:rPr>
                          <m:t>∞</m:t>
                        </m:r>
                      </m:sub>
                    </m:sSub>
                  </m:sub>
                </m:sSub>
                <m:r>
                  <w:rPr>
                    <w:rFonts w:ascii="Cambria Math" w:hAnsi="Cambria Math"/>
                    <w:sz w:val="20"/>
                  </w:rPr>
                  <m:t>)</m:t>
                </m:r>
              </m:oMath>
            </m:oMathPara>
          </w:p>
        </w:tc>
        <w:tc>
          <w:tcPr>
            <w:tcW w:w="3870" w:type="dxa"/>
            <w:tcBorders>
              <w:left w:val="nil"/>
            </w:tcBorders>
          </w:tcPr>
          <w:p w14:paraId="561F1622" w14:textId="77777777" w:rsidR="0035091D" w:rsidRPr="00854875" w:rsidRDefault="0035091D" w:rsidP="00A325F1">
            <w:pPr>
              <w:spacing w:line="276" w:lineRule="auto"/>
              <w:rPr>
                <w:sz w:val="20"/>
              </w:rPr>
            </w:pPr>
            <w:r w:rsidRPr="00854875">
              <w:rPr>
                <w:sz w:val="20"/>
              </w:rPr>
              <w:t xml:space="preserve">Variability in </w:t>
            </w:r>
            <m:oMath>
              <m:sSub>
                <m:sSubPr>
                  <m:ctrlPr>
                    <w:rPr>
                      <w:rFonts w:ascii="Cambria Math" w:eastAsia="Times New Roman" w:hAnsi="Cambria Math"/>
                      <w:i/>
                      <w:sz w:val="20"/>
                      <w:lang w:eastAsia="en-US"/>
                    </w:rPr>
                  </m:ctrlPr>
                </m:sSubPr>
                <m:e>
                  <m:r>
                    <w:rPr>
                      <w:rFonts w:ascii="Cambria Math" w:hAnsi="Cambria Math"/>
                      <w:sz w:val="20"/>
                    </w:rPr>
                    <m:t>L</m:t>
                  </m:r>
                </m:e>
                <m:sub>
                  <m:r>
                    <w:rPr>
                      <w:rFonts w:ascii="Cambria Math" w:hAnsi="Cambria Math"/>
                      <w:sz w:val="20"/>
                    </w:rPr>
                    <m:t>∞</m:t>
                  </m:r>
                </m:sub>
              </m:sSub>
            </m:oMath>
            <w:r w:rsidRPr="00854875">
              <w:rPr>
                <w:sz w:val="20"/>
              </w:rPr>
              <w:t>of von Bertalanffy growth function</w:t>
            </w:r>
          </w:p>
        </w:tc>
      </w:tr>
      <w:tr w:rsidR="0035091D" w:rsidRPr="00854875" w14:paraId="388025B6" w14:textId="77777777" w:rsidTr="008940C0">
        <w:trPr>
          <w:jc w:val="center"/>
        </w:trPr>
        <w:tc>
          <w:tcPr>
            <w:tcW w:w="5490" w:type="dxa"/>
            <w:tcBorders>
              <w:left w:val="nil"/>
              <w:right w:val="nil"/>
            </w:tcBorders>
          </w:tcPr>
          <w:p w14:paraId="2CD10533" w14:textId="77777777" w:rsidR="0035091D" w:rsidRPr="00854875" w:rsidRDefault="008D7A66" w:rsidP="00A325F1">
            <w:pPr>
              <w:spacing w:line="276" w:lineRule="auto"/>
              <w:rPr>
                <w:sz w:val="20"/>
              </w:rPr>
            </w:pPr>
            <m:oMathPara>
              <m:oMathParaPr>
                <m:jc m:val="left"/>
              </m:oMathParaPr>
              <m:oMath>
                <m:sSub>
                  <m:sSubPr>
                    <m:ctrlPr>
                      <w:rPr>
                        <w:rFonts w:ascii="Cambria Math" w:eastAsia="Times New Roman" w:hAnsi="Cambria Math"/>
                        <w:i/>
                        <w:sz w:val="20"/>
                        <w:lang w:eastAsia="en-US"/>
                      </w:rPr>
                    </m:ctrlPr>
                  </m:sSubPr>
                  <m:e>
                    <m:r>
                      <w:rPr>
                        <w:rFonts w:ascii="Cambria Math" w:hAnsi="Cambria Math"/>
                        <w:sz w:val="20"/>
                      </w:rPr>
                      <m:t>K</m:t>
                    </m:r>
                  </m:e>
                  <m:sub>
                    <m:r>
                      <w:rPr>
                        <w:rFonts w:ascii="Cambria Math" w:hAnsi="Cambria Math"/>
                        <w:sz w:val="20"/>
                      </w:rPr>
                      <m:t>i</m:t>
                    </m:r>
                  </m:sub>
                </m:sSub>
                <m:r>
                  <w:rPr>
                    <w:rFonts w:ascii="Cambria Math" w:hAnsi="Cambria Math"/>
                    <w:sz w:val="20"/>
                  </w:rPr>
                  <m:t>=</m:t>
                </m:r>
                <m:sSub>
                  <m:sSubPr>
                    <m:ctrlPr>
                      <w:rPr>
                        <w:rFonts w:ascii="Cambria Math" w:eastAsia="Times New Roman" w:hAnsi="Cambria Math"/>
                        <w:i/>
                        <w:sz w:val="20"/>
                        <w:lang w:eastAsia="en-US"/>
                      </w:rPr>
                    </m:ctrlPr>
                  </m:sSubPr>
                  <m:e>
                    <m:r>
                      <w:rPr>
                        <w:rFonts w:ascii="Cambria Math" w:hAnsi="Cambria Math"/>
                        <w:sz w:val="20"/>
                      </w:rPr>
                      <m:t>K</m:t>
                    </m:r>
                  </m:e>
                  <m:sub>
                    <m:r>
                      <w:rPr>
                        <w:rFonts w:ascii="Cambria Math" w:hAnsi="Cambria Math"/>
                        <w:sz w:val="20"/>
                      </w:rPr>
                      <m:t>P</m:t>
                    </m:r>
                  </m:sub>
                </m:sSub>
                <m:r>
                  <w:rPr>
                    <w:rFonts w:ascii="Cambria Math" w:hAnsi="Cambria Math"/>
                    <w:sz w:val="20"/>
                  </w:rPr>
                  <m:t xml:space="preserve">*Lognorm(0, </m:t>
                </m:r>
                <m:sSub>
                  <m:sSubPr>
                    <m:ctrlPr>
                      <w:rPr>
                        <w:rFonts w:ascii="Cambria Math" w:eastAsia="Times New Roman" w:hAnsi="Cambria Math"/>
                        <w:i/>
                        <w:sz w:val="20"/>
                        <w:lang w:eastAsia="en-US"/>
                      </w:rPr>
                    </m:ctrlPr>
                  </m:sSubPr>
                  <m:e>
                    <m:r>
                      <w:rPr>
                        <w:rFonts w:ascii="Cambria Math" w:hAnsi="Cambria Math"/>
                        <w:sz w:val="20"/>
                      </w:rPr>
                      <m:t>CV</m:t>
                    </m:r>
                  </m:e>
                  <m:sub>
                    <m:r>
                      <w:rPr>
                        <w:rFonts w:ascii="Cambria Math" w:hAnsi="Cambria Math"/>
                        <w:sz w:val="20"/>
                      </w:rPr>
                      <m:t>K</m:t>
                    </m:r>
                  </m:sub>
                </m:sSub>
                <m:r>
                  <w:rPr>
                    <w:rFonts w:ascii="Cambria Math" w:hAnsi="Cambria Math"/>
                    <w:sz w:val="20"/>
                  </w:rPr>
                  <m:t>)</m:t>
                </m:r>
              </m:oMath>
            </m:oMathPara>
          </w:p>
        </w:tc>
        <w:tc>
          <w:tcPr>
            <w:tcW w:w="3870" w:type="dxa"/>
            <w:tcBorders>
              <w:left w:val="nil"/>
            </w:tcBorders>
          </w:tcPr>
          <w:p w14:paraId="69C15253" w14:textId="77777777" w:rsidR="0035091D" w:rsidRPr="00854875" w:rsidRDefault="0035091D" w:rsidP="00A325F1">
            <w:pPr>
              <w:spacing w:line="276" w:lineRule="auto"/>
              <w:rPr>
                <w:sz w:val="20"/>
              </w:rPr>
            </w:pPr>
            <w:r w:rsidRPr="00854875">
              <w:rPr>
                <w:sz w:val="20"/>
              </w:rPr>
              <w:t xml:space="preserve">Variability in </w:t>
            </w:r>
            <w:r w:rsidRPr="00854875">
              <w:rPr>
                <w:i/>
                <w:sz w:val="20"/>
              </w:rPr>
              <w:t xml:space="preserve">K </w:t>
            </w:r>
            <w:r w:rsidRPr="00854875">
              <w:rPr>
                <w:sz w:val="20"/>
              </w:rPr>
              <w:t>of von Bertalanffy growth function</w:t>
            </w:r>
          </w:p>
        </w:tc>
      </w:tr>
      <w:tr w:rsidR="0035091D" w:rsidRPr="00854875" w14:paraId="75A0A1BB" w14:textId="77777777" w:rsidTr="008940C0">
        <w:trPr>
          <w:jc w:val="center"/>
        </w:trPr>
        <w:tc>
          <w:tcPr>
            <w:tcW w:w="5490" w:type="dxa"/>
            <w:tcBorders>
              <w:left w:val="nil"/>
              <w:right w:val="nil"/>
            </w:tcBorders>
          </w:tcPr>
          <w:p w14:paraId="01B42884" w14:textId="77777777" w:rsidR="0035091D" w:rsidRPr="00854875" w:rsidRDefault="0035091D" w:rsidP="00A325F1">
            <w:pPr>
              <w:spacing w:line="276" w:lineRule="auto"/>
              <w:rPr>
                <w:sz w:val="20"/>
              </w:rPr>
            </w:pPr>
            <m:oMathPara>
              <m:oMathParaPr>
                <m:jc m:val="left"/>
              </m:oMathParaPr>
              <m:oMath>
                <m:r>
                  <w:rPr>
                    <w:rFonts w:ascii="Cambria Math" w:hAnsi="Cambria Math"/>
                    <w:sz w:val="20"/>
                  </w:rPr>
                  <m:t>W=α</m:t>
                </m:r>
                <m:sSup>
                  <m:sSupPr>
                    <m:ctrlPr>
                      <w:rPr>
                        <w:rFonts w:ascii="Cambria Math" w:eastAsia="Times New Roman" w:hAnsi="Cambria Math"/>
                        <w:i/>
                        <w:sz w:val="20"/>
                        <w:lang w:eastAsia="en-US"/>
                      </w:rPr>
                    </m:ctrlPr>
                  </m:sSupPr>
                  <m:e>
                    <m:r>
                      <w:rPr>
                        <w:rFonts w:ascii="Cambria Math" w:hAnsi="Cambria Math"/>
                        <w:sz w:val="20"/>
                      </w:rPr>
                      <m:t>L</m:t>
                    </m:r>
                  </m:e>
                  <m:sup>
                    <m:r>
                      <w:rPr>
                        <w:rFonts w:ascii="Cambria Math" w:hAnsi="Cambria Math"/>
                        <w:sz w:val="20"/>
                      </w:rPr>
                      <m:t>β</m:t>
                    </m:r>
                  </m:sup>
                </m:sSup>
              </m:oMath>
            </m:oMathPara>
          </w:p>
        </w:tc>
        <w:tc>
          <w:tcPr>
            <w:tcW w:w="3870" w:type="dxa"/>
            <w:tcBorders>
              <w:left w:val="nil"/>
            </w:tcBorders>
          </w:tcPr>
          <w:p w14:paraId="7782F291" w14:textId="77777777" w:rsidR="0035091D" w:rsidRPr="00854875" w:rsidRDefault="0035091D" w:rsidP="00A325F1">
            <w:pPr>
              <w:spacing w:line="276" w:lineRule="auto"/>
              <w:rPr>
                <w:sz w:val="20"/>
              </w:rPr>
            </w:pPr>
            <w:r w:rsidRPr="00854875">
              <w:rPr>
                <w:sz w:val="20"/>
              </w:rPr>
              <w:t>Length-weight relationship</w:t>
            </w:r>
          </w:p>
        </w:tc>
      </w:tr>
      <w:tr w:rsidR="0035091D" w:rsidRPr="00854875" w14:paraId="3BD8B408" w14:textId="77777777" w:rsidTr="008940C0">
        <w:trPr>
          <w:jc w:val="center"/>
        </w:trPr>
        <w:tc>
          <w:tcPr>
            <w:tcW w:w="5490" w:type="dxa"/>
            <w:tcBorders>
              <w:left w:val="nil"/>
              <w:right w:val="nil"/>
            </w:tcBorders>
          </w:tcPr>
          <w:p w14:paraId="1B24D07A" w14:textId="7AD8C5A0" w:rsidR="0035091D" w:rsidRPr="00854875" w:rsidRDefault="00EC1D16" w:rsidP="00A325F1">
            <w:pPr>
              <w:spacing w:line="276" w:lineRule="auto"/>
              <w:rPr>
                <w:sz w:val="20"/>
              </w:rPr>
            </w:pPr>
            <m:oMath>
              <m:r>
                <w:rPr>
                  <w:rFonts w:ascii="Cambria Math" w:hAnsi="Cambria Math"/>
                  <w:sz w:val="20"/>
                </w:rPr>
                <m:t>Sel or Mat=</m:t>
              </m:r>
              <m:f>
                <m:fPr>
                  <m:ctrlPr>
                    <w:rPr>
                      <w:rFonts w:ascii="Cambria Math" w:eastAsia="Times New Roman" w:hAnsi="Cambria Math"/>
                      <w:i/>
                      <w:sz w:val="20"/>
                      <w:lang w:eastAsia="en-US"/>
                    </w:rPr>
                  </m:ctrlPr>
                </m:fPr>
                <m:num>
                  <m:r>
                    <w:rPr>
                      <w:rFonts w:ascii="Cambria Math" w:hAnsi="Cambria Math"/>
                      <w:sz w:val="20"/>
                    </w:rPr>
                    <m:t>1</m:t>
                  </m:r>
                </m:num>
                <m:den>
                  <m:r>
                    <w:rPr>
                      <w:rFonts w:ascii="Cambria Math" w:hAnsi="Cambria Math"/>
                      <w:sz w:val="20"/>
                    </w:rPr>
                    <m:t>1+</m:t>
                  </m:r>
                  <m:func>
                    <m:funcPr>
                      <m:ctrlPr>
                        <w:rPr>
                          <w:rFonts w:ascii="Cambria Math" w:hAnsi="Cambria Math"/>
                          <w:sz w:val="20"/>
                        </w:rPr>
                      </m:ctrlPr>
                    </m:funcPr>
                    <m:fName>
                      <m:r>
                        <m:rPr>
                          <m:sty m:val="p"/>
                        </m:rPr>
                        <w:rPr>
                          <w:rFonts w:ascii="Cambria Math" w:hAnsi="Cambria Math"/>
                          <w:sz w:val="20"/>
                        </w:rPr>
                        <m:t>exp</m:t>
                      </m:r>
                    </m:fName>
                    <m:e>
                      <m:func>
                        <m:funcPr>
                          <m:ctrlPr>
                            <w:rPr>
                              <w:rFonts w:ascii="Cambria Math" w:hAnsi="Cambria Math"/>
                              <w:sz w:val="20"/>
                            </w:rPr>
                          </m:ctrlPr>
                        </m:funcPr>
                        <m:fName>
                          <m:r>
                            <m:rPr>
                              <m:sty m:val="p"/>
                            </m:rPr>
                            <w:rPr>
                              <w:rFonts w:ascii="Cambria Math" w:hAnsi="Cambria Math"/>
                              <w:sz w:val="20"/>
                            </w:rPr>
                            <m:t>[</m:t>
                          </m:r>
                        </m:fName>
                        <m:e>
                          <m:f>
                            <m:fPr>
                              <m:ctrlPr>
                                <w:rPr>
                                  <w:rFonts w:ascii="Cambria Math" w:hAnsi="Cambria Math"/>
                                  <w:i/>
                                  <w:sz w:val="20"/>
                                </w:rPr>
                              </m:ctrlPr>
                            </m:fPr>
                            <m:num>
                              <m:sSub>
                                <m:sSubPr>
                                  <m:ctrlPr>
                                    <w:rPr>
                                      <w:rFonts w:ascii="Cambria Math" w:eastAsia="Times New Roman" w:hAnsi="Cambria Math"/>
                                      <w:i/>
                                      <w:sz w:val="20"/>
                                      <w:lang w:eastAsia="en-US"/>
                                    </w:rPr>
                                  </m:ctrlPr>
                                </m:sSubPr>
                                <m:e>
                                  <m:r>
                                    <w:rPr>
                                      <w:rFonts w:ascii="Cambria Math" w:hAnsi="Cambria Math"/>
                                      <w:sz w:val="20"/>
                                    </w:rPr>
                                    <m:t>L</m:t>
                                  </m:r>
                                </m:e>
                                <m:sub>
                                  <m:r>
                                    <w:rPr>
                                      <w:rFonts w:ascii="Cambria Math" w:hAnsi="Cambria Math"/>
                                      <w:sz w:val="20"/>
                                    </w:rPr>
                                    <m:t>t</m:t>
                                  </m:r>
                                </m:sub>
                              </m:sSub>
                              <m:r>
                                <w:rPr>
                                  <w:rFonts w:ascii="Cambria Math" w:hAnsi="Cambria Math"/>
                                  <w:sz w:val="20"/>
                                </w:rPr>
                                <m:t>-</m:t>
                              </m:r>
                              <m:sSubSup>
                                <m:sSubSupPr>
                                  <m:ctrlPr>
                                    <w:rPr>
                                      <w:rFonts w:ascii="Cambria Math" w:eastAsia="Times New Roman" w:hAnsi="Cambria Math"/>
                                      <w:i/>
                                      <w:sz w:val="20"/>
                                      <w:lang w:eastAsia="en-US"/>
                                    </w:rPr>
                                  </m:ctrlPr>
                                </m:sSubSupPr>
                                <m:e>
                                  <m:r>
                                    <w:rPr>
                                      <w:rFonts w:ascii="Cambria Math" w:hAnsi="Cambria Math"/>
                                      <w:sz w:val="20"/>
                                    </w:rPr>
                                    <m:t>L</m:t>
                                  </m:r>
                                </m:e>
                                <m:sub>
                                  <m:r>
                                    <w:rPr>
                                      <w:rFonts w:ascii="Cambria Math" w:hAnsi="Cambria Math"/>
                                      <w:sz w:val="20"/>
                                    </w:rPr>
                                    <m:t>50</m:t>
                                  </m:r>
                                </m:sub>
                                <m:sup>
                                  <m:r>
                                    <w:rPr>
                                      <w:rFonts w:ascii="Cambria Math" w:hAnsi="Cambria Math"/>
                                      <w:sz w:val="20"/>
                                    </w:rPr>
                                    <m:t>s</m:t>
                                  </m:r>
                                </m:sup>
                              </m:sSubSup>
                            </m:num>
                            <m:den>
                              <m:func>
                                <m:funcPr>
                                  <m:ctrlPr>
                                    <w:rPr>
                                      <w:rFonts w:ascii="Cambria Math" w:hAnsi="Cambria Math"/>
                                      <w:i/>
                                      <w:sz w:val="20"/>
                                    </w:rPr>
                                  </m:ctrlPr>
                                </m:funcPr>
                                <m:fName>
                                  <m:r>
                                    <m:rPr>
                                      <m:sty m:val="p"/>
                                    </m:rPr>
                                    <w:rPr>
                                      <w:rFonts w:ascii="Cambria Math" w:hAnsi="Cambria Math"/>
                                      <w:sz w:val="20"/>
                                    </w:rPr>
                                    <m:t>ln</m:t>
                                  </m:r>
                                </m:fName>
                                <m:e>
                                  <m:d>
                                    <m:dPr>
                                      <m:ctrlPr>
                                        <w:rPr>
                                          <w:rFonts w:ascii="Cambria Math" w:hAnsi="Cambria Math"/>
                                          <w:i/>
                                          <w:sz w:val="20"/>
                                        </w:rPr>
                                      </m:ctrlPr>
                                    </m:dPr>
                                    <m:e>
                                      <m:f>
                                        <m:fPr>
                                          <m:ctrlPr>
                                            <w:rPr>
                                              <w:rFonts w:ascii="Cambria Math" w:eastAsia="Times New Roman" w:hAnsi="Cambria Math"/>
                                              <w:i/>
                                              <w:sz w:val="20"/>
                                              <w:lang w:eastAsia="en-US"/>
                                            </w:rPr>
                                          </m:ctrlPr>
                                        </m:fPr>
                                        <m:num>
                                          <m:r>
                                            <w:rPr>
                                              <w:rFonts w:ascii="Cambria Math" w:hAnsi="Cambria Math"/>
                                              <w:sz w:val="20"/>
                                            </w:rPr>
                                            <m:t>0.75</m:t>
                                          </m:r>
                                        </m:num>
                                        <m:den>
                                          <m:r>
                                            <w:rPr>
                                              <w:rFonts w:ascii="Cambria Math" w:hAnsi="Cambria Math"/>
                                              <w:sz w:val="20"/>
                                            </w:rPr>
                                            <m:t>1-0.75</m:t>
                                          </m:r>
                                        </m:den>
                                      </m:f>
                                    </m:e>
                                  </m:d>
                                </m:e>
                              </m:func>
                              <m:r>
                                <w:rPr>
                                  <w:rFonts w:ascii="Cambria Math" w:hAnsi="Cambria Math"/>
                                  <w:sz w:val="20"/>
                                </w:rPr>
                                <m:t>-</m:t>
                              </m:r>
                              <m:func>
                                <m:funcPr>
                                  <m:ctrlPr>
                                    <w:rPr>
                                      <w:rFonts w:ascii="Cambria Math" w:hAnsi="Cambria Math"/>
                                      <w:i/>
                                      <w:sz w:val="20"/>
                                    </w:rPr>
                                  </m:ctrlPr>
                                </m:funcPr>
                                <m:fName>
                                  <m:r>
                                    <m:rPr>
                                      <m:sty m:val="p"/>
                                    </m:rPr>
                                    <w:rPr>
                                      <w:rFonts w:ascii="Cambria Math" w:hAnsi="Cambria Math"/>
                                      <w:sz w:val="20"/>
                                    </w:rPr>
                                    <m:t>ln</m:t>
                                  </m:r>
                                </m:fName>
                                <m:e>
                                  <m:d>
                                    <m:dPr>
                                      <m:ctrlPr>
                                        <w:rPr>
                                          <w:rFonts w:ascii="Cambria Math" w:hAnsi="Cambria Math"/>
                                          <w:i/>
                                          <w:sz w:val="20"/>
                                        </w:rPr>
                                      </m:ctrlPr>
                                    </m:dPr>
                                    <m:e>
                                      <m:f>
                                        <m:fPr>
                                          <m:ctrlPr>
                                            <w:rPr>
                                              <w:rFonts w:ascii="Cambria Math" w:eastAsia="Times New Roman" w:hAnsi="Cambria Math"/>
                                              <w:i/>
                                              <w:sz w:val="20"/>
                                              <w:lang w:eastAsia="en-US"/>
                                            </w:rPr>
                                          </m:ctrlPr>
                                        </m:fPr>
                                        <m:num>
                                          <m:r>
                                            <w:rPr>
                                              <w:rFonts w:ascii="Cambria Math" w:hAnsi="Cambria Math"/>
                                              <w:sz w:val="20"/>
                                            </w:rPr>
                                            <m:t>0.25</m:t>
                                          </m:r>
                                        </m:num>
                                        <m:den>
                                          <m:r>
                                            <w:rPr>
                                              <w:rFonts w:ascii="Cambria Math" w:hAnsi="Cambria Math"/>
                                              <w:sz w:val="20"/>
                                            </w:rPr>
                                            <m:t>1-0.25</m:t>
                                          </m:r>
                                        </m:den>
                                      </m:f>
                                    </m:e>
                                  </m:d>
                                </m:e>
                              </m:func>
                            </m:den>
                          </m:f>
                        </m:e>
                      </m:func>
                    </m:e>
                  </m:func>
                  <m:r>
                    <w:rPr>
                      <w:rFonts w:ascii="Cambria Math" w:hAnsi="Cambria Math"/>
                      <w:sz w:val="20"/>
                    </w:rPr>
                    <m:t>]</m:t>
                  </m:r>
                </m:den>
              </m:f>
            </m:oMath>
            <w:r w:rsidR="0035091D" w:rsidRPr="00854875">
              <w:rPr>
                <w:sz w:val="20"/>
              </w:rPr>
              <w:t xml:space="preserve"> </w:t>
            </w:r>
          </w:p>
          <w:p w14:paraId="1F743780" w14:textId="154BE1DE" w:rsidR="0035091D" w:rsidRPr="00854875" w:rsidRDefault="0035091D" w:rsidP="00A325F1">
            <w:pPr>
              <w:spacing w:line="276" w:lineRule="auto"/>
              <w:rPr>
                <w:sz w:val="6"/>
              </w:rPr>
            </w:pPr>
          </w:p>
        </w:tc>
        <w:tc>
          <w:tcPr>
            <w:tcW w:w="3870" w:type="dxa"/>
            <w:tcBorders>
              <w:left w:val="nil"/>
            </w:tcBorders>
          </w:tcPr>
          <w:p w14:paraId="4881EFC8" w14:textId="0C2DE68F" w:rsidR="0035091D" w:rsidRPr="00854875" w:rsidRDefault="0035091D" w:rsidP="00A325F1">
            <w:pPr>
              <w:spacing w:line="276" w:lineRule="auto"/>
              <w:rPr>
                <w:sz w:val="20"/>
              </w:rPr>
            </w:pPr>
            <w:r w:rsidRPr="00854875">
              <w:rPr>
                <w:sz w:val="20"/>
              </w:rPr>
              <w:t>Selectivity</w:t>
            </w:r>
            <w:r w:rsidR="00EC1D16" w:rsidRPr="00854875">
              <w:rPr>
                <w:sz w:val="20"/>
              </w:rPr>
              <w:t>/Maturity</w:t>
            </w:r>
            <w:r w:rsidRPr="00854875">
              <w:rPr>
                <w:sz w:val="20"/>
              </w:rPr>
              <w:t xml:space="preserve"> probability</w:t>
            </w:r>
          </w:p>
        </w:tc>
      </w:tr>
      <w:tr w:rsidR="0035091D" w:rsidRPr="00854875" w14:paraId="040CB9F8" w14:textId="77777777" w:rsidTr="008940C0">
        <w:trPr>
          <w:jc w:val="center"/>
        </w:trPr>
        <w:tc>
          <w:tcPr>
            <w:tcW w:w="5490" w:type="dxa"/>
            <w:tcBorders>
              <w:left w:val="nil"/>
              <w:right w:val="nil"/>
            </w:tcBorders>
          </w:tcPr>
          <w:p w14:paraId="4B3A7F61" w14:textId="77777777" w:rsidR="0035091D" w:rsidRPr="00854875" w:rsidRDefault="008D7A66" w:rsidP="00A325F1">
            <w:pPr>
              <w:spacing w:line="276" w:lineRule="auto"/>
              <w:rPr>
                <w:sz w:val="20"/>
              </w:rPr>
            </w:pPr>
            <m:oMathPara>
              <m:oMathParaPr>
                <m:jc m:val="left"/>
              </m:oMathParaPr>
              <m:oMath>
                <m:sSub>
                  <m:sSubPr>
                    <m:ctrlPr>
                      <w:rPr>
                        <w:rFonts w:ascii="Cambria Math" w:eastAsia="Times New Roman" w:hAnsi="Cambria Math"/>
                        <w:i/>
                        <w:sz w:val="20"/>
                        <w:lang w:eastAsia="en-US"/>
                      </w:rPr>
                    </m:ctrlPr>
                  </m:sSubPr>
                  <m:e>
                    <m:r>
                      <w:rPr>
                        <w:rFonts w:ascii="Cambria Math" w:hAnsi="Cambria Math"/>
                        <w:sz w:val="20"/>
                      </w:rPr>
                      <m:t>R</m:t>
                    </m:r>
                  </m:e>
                  <m:sub>
                    <m:r>
                      <w:rPr>
                        <w:rFonts w:ascii="Cambria Math" w:hAnsi="Cambria Math"/>
                        <w:sz w:val="20"/>
                      </w:rPr>
                      <m:t>t</m:t>
                    </m:r>
                  </m:sub>
                </m:sSub>
                <m:r>
                  <w:rPr>
                    <w:rFonts w:ascii="Cambria Math" w:hAnsi="Cambria Math"/>
                    <w:sz w:val="20"/>
                  </w:rPr>
                  <m:t xml:space="preserve">=Lognorm(0, </m:t>
                </m:r>
                <m:sSubSup>
                  <m:sSubSupPr>
                    <m:ctrlPr>
                      <w:rPr>
                        <w:rFonts w:ascii="Cambria Math" w:eastAsia="Times New Roman" w:hAnsi="Cambria Math"/>
                        <w:i/>
                        <w:sz w:val="20"/>
                        <w:lang w:eastAsia="en-US"/>
                      </w:rPr>
                    </m:ctrlPr>
                  </m:sSubSupPr>
                  <m:e>
                    <m:r>
                      <w:rPr>
                        <w:rFonts w:ascii="Cambria Math" w:hAnsi="Cambria Math"/>
                        <w:sz w:val="20"/>
                      </w:rPr>
                      <m:t>σ</m:t>
                    </m:r>
                  </m:e>
                  <m:sub>
                    <m:r>
                      <w:rPr>
                        <w:rFonts w:ascii="Cambria Math" w:hAnsi="Cambria Math"/>
                        <w:sz w:val="20"/>
                      </w:rPr>
                      <m:t>R</m:t>
                    </m:r>
                  </m:sub>
                  <m:sup>
                    <m:r>
                      <w:rPr>
                        <w:rFonts w:ascii="Cambria Math" w:hAnsi="Cambria Math"/>
                        <w:sz w:val="20"/>
                      </w:rPr>
                      <m:t>2</m:t>
                    </m:r>
                  </m:sup>
                </m:sSubSup>
                <m:r>
                  <w:rPr>
                    <w:rFonts w:ascii="Cambria Math" w:hAnsi="Cambria Math"/>
                    <w:sz w:val="20"/>
                  </w:rPr>
                  <m:t>)</m:t>
                </m:r>
              </m:oMath>
            </m:oMathPara>
          </w:p>
        </w:tc>
        <w:tc>
          <w:tcPr>
            <w:tcW w:w="3870" w:type="dxa"/>
            <w:tcBorders>
              <w:left w:val="nil"/>
            </w:tcBorders>
          </w:tcPr>
          <w:p w14:paraId="1E35766B" w14:textId="77777777" w:rsidR="0035091D" w:rsidRPr="00854875" w:rsidRDefault="0035091D" w:rsidP="00A325F1">
            <w:pPr>
              <w:spacing w:line="276" w:lineRule="auto"/>
              <w:rPr>
                <w:sz w:val="20"/>
              </w:rPr>
            </w:pPr>
            <w:r w:rsidRPr="00854875">
              <w:rPr>
                <w:sz w:val="20"/>
              </w:rPr>
              <w:t>Non-autocorrelated recruitment deviation</w:t>
            </w:r>
          </w:p>
        </w:tc>
      </w:tr>
      <w:tr w:rsidR="0035091D" w:rsidRPr="00854875" w14:paraId="3D7E0605" w14:textId="77777777" w:rsidTr="008940C0">
        <w:trPr>
          <w:jc w:val="center"/>
        </w:trPr>
        <w:tc>
          <w:tcPr>
            <w:tcW w:w="5490" w:type="dxa"/>
            <w:tcBorders>
              <w:left w:val="nil"/>
              <w:right w:val="nil"/>
            </w:tcBorders>
          </w:tcPr>
          <w:p w14:paraId="7F26FF9C" w14:textId="77777777" w:rsidR="0035091D" w:rsidRPr="00854875" w:rsidRDefault="008D7A66" w:rsidP="00A325F1">
            <w:pPr>
              <w:spacing w:line="276" w:lineRule="auto"/>
              <w:rPr>
                <w:sz w:val="20"/>
              </w:rPr>
            </w:pPr>
            <m:oMathPara>
              <m:oMathParaPr>
                <m:jc m:val="left"/>
              </m:oMathParaPr>
              <m:oMath>
                <m:sSub>
                  <m:sSubPr>
                    <m:ctrlPr>
                      <w:rPr>
                        <w:rFonts w:ascii="Cambria Math" w:eastAsia="Times New Roman" w:hAnsi="Cambria Math"/>
                        <w:i/>
                        <w:sz w:val="20"/>
                        <w:lang w:eastAsia="en-US"/>
                      </w:rPr>
                    </m:ctrlPr>
                  </m:sSubPr>
                  <m:e>
                    <m:r>
                      <w:rPr>
                        <w:rFonts w:ascii="Cambria Math" w:hAnsi="Cambria Math"/>
                        <w:sz w:val="20"/>
                      </w:rPr>
                      <m:t>τ</m:t>
                    </m:r>
                  </m:e>
                  <m:sub>
                    <m:r>
                      <w:rPr>
                        <w:rFonts w:ascii="Cambria Math" w:hAnsi="Cambria Math"/>
                        <w:sz w:val="20"/>
                      </w:rPr>
                      <m:t>t</m:t>
                    </m:r>
                  </m:sub>
                </m:sSub>
                <m:r>
                  <w:rPr>
                    <w:rFonts w:ascii="Cambria Math" w:hAnsi="Cambria Math"/>
                    <w:sz w:val="20"/>
                  </w:rPr>
                  <m:t xml:space="preserve">= </m:t>
                </m:r>
                <m:sSub>
                  <m:sSubPr>
                    <m:ctrlPr>
                      <w:rPr>
                        <w:rFonts w:ascii="Cambria Math" w:eastAsia="Times New Roman" w:hAnsi="Cambria Math"/>
                        <w:i/>
                        <w:sz w:val="20"/>
                        <w:lang w:eastAsia="en-US"/>
                      </w:rPr>
                    </m:ctrlPr>
                  </m:sSubPr>
                  <m:e>
                    <m:r>
                      <w:rPr>
                        <w:rFonts w:ascii="Cambria Math" w:hAnsi="Cambria Math"/>
                        <w:sz w:val="20"/>
                      </w:rPr>
                      <m:t>ϵ</m:t>
                    </m:r>
                  </m:e>
                  <m:sub>
                    <m:r>
                      <w:rPr>
                        <w:rFonts w:ascii="Cambria Math" w:hAnsi="Cambria Math"/>
                        <w:sz w:val="20"/>
                      </w:rPr>
                      <m:t>t</m:t>
                    </m:r>
                  </m:sub>
                </m:sSub>
                <m:r>
                  <w:rPr>
                    <w:rFonts w:ascii="Cambria Math" w:hAnsi="Cambria Math"/>
                    <w:sz w:val="20"/>
                  </w:rPr>
                  <m:t>;t=1</m:t>
                </m:r>
              </m:oMath>
            </m:oMathPara>
          </w:p>
        </w:tc>
        <w:tc>
          <w:tcPr>
            <w:tcW w:w="3870" w:type="dxa"/>
            <w:tcBorders>
              <w:left w:val="nil"/>
            </w:tcBorders>
          </w:tcPr>
          <w:p w14:paraId="1628FCFC" w14:textId="77777777" w:rsidR="0035091D" w:rsidRPr="00854875" w:rsidRDefault="0035091D" w:rsidP="00A325F1">
            <w:pPr>
              <w:spacing w:line="276" w:lineRule="auto"/>
              <w:rPr>
                <w:sz w:val="20"/>
              </w:rPr>
            </w:pPr>
            <w:r w:rsidRPr="00854875">
              <w:rPr>
                <w:sz w:val="20"/>
              </w:rPr>
              <w:t>Autocorrelated recruitment deviation</w:t>
            </w:r>
          </w:p>
        </w:tc>
      </w:tr>
      <w:tr w:rsidR="0035091D" w:rsidRPr="00854875" w14:paraId="044DD75C" w14:textId="77777777" w:rsidTr="008940C0">
        <w:trPr>
          <w:jc w:val="center"/>
        </w:trPr>
        <w:tc>
          <w:tcPr>
            <w:tcW w:w="5490" w:type="dxa"/>
            <w:tcBorders>
              <w:left w:val="nil"/>
              <w:right w:val="nil"/>
            </w:tcBorders>
          </w:tcPr>
          <w:p w14:paraId="407AE636" w14:textId="77777777" w:rsidR="0035091D" w:rsidRPr="00854875" w:rsidRDefault="008D7A66" w:rsidP="00A325F1">
            <w:pPr>
              <w:spacing w:line="276" w:lineRule="auto"/>
              <w:rPr>
                <w:sz w:val="20"/>
              </w:rPr>
            </w:pPr>
            <m:oMathPara>
              <m:oMathParaPr>
                <m:jc m:val="left"/>
              </m:oMathParaPr>
              <m:oMath>
                <m:sSub>
                  <m:sSubPr>
                    <m:ctrlPr>
                      <w:rPr>
                        <w:rFonts w:ascii="Cambria Math" w:eastAsia="Times New Roman" w:hAnsi="Cambria Math"/>
                        <w:i/>
                        <w:sz w:val="20"/>
                        <w:lang w:eastAsia="en-US"/>
                      </w:rPr>
                    </m:ctrlPr>
                  </m:sSubPr>
                  <m:e>
                    <m:r>
                      <w:rPr>
                        <w:rFonts w:ascii="Cambria Math" w:hAnsi="Cambria Math"/>
                        <w:sz w:val="20"/>
                      </w:rPr>
                      <m:t>τ</m:t>
                    </m:r>
                  </m:e>
                  <m:sub>
                    <m:r>
                      <w:rPr>
                        <w:rFonts w:ascii="Cambria Math" w:hAnsi="Cambria Math"/>
                        <w:sz w:val="20"/>
                      </w:rPr>
                      <m:t>t</m:t>
                    </m:r>
                  </m:sub>
                </m:sSub>
                <m:r>
                  <w:rPr>
                    <w:rFonts w:ascii="Cambria Math" w:hAnsi="Cambria Math"/>
                    <w:sz w:val="20"/>
                  </w:rPr>
                  <m:t xml:space="preserve">= </m:t>
                </m:r>
                <m:sSub>
                  <m:sSubPr>
                    <m:ctrlPr>
                      <w:rPr>
                        <w:rFonts w:ascii="Cambria Math" w:eastAsia="Times New Roman" w:hAnsi="Cambria Math"/>
                        <w:i/>
                        <w:sz w:val="20"/>
                        <w:lang w:eastAsia="en-US"/>
                      </w:rPr>
                    </m:ctrlPr>
                  </m:sSubPr>
                  <m:e>
                    <m:r>
                      <w:rPr>
                        <w:rFonts w:ascii="Cambria Math" w:hAnsi="Cambria Math"/>
                        <w:sz w:val="20"/>
                      </w:rPr>
                      <m:t>ϵ</m:t>
                    </m:r>
                  </m:e>
                  <m:sub>
                    <m:r>
                      <w:rPr>
                        <w:rFonts w:ascii="Cambria Math" w:hAnsi="Cambria Math"/>
                        <w:sz w:val="20"/>
                      </w:rPr>
                      <m:t>t</m:t>
                    </m:r>
                  </m:sub>
                </m:sSub>
                <m:sSub>
                  <m:sSubPr>
                    <m:ctrlPr>
                      <w:rPr>
                        <w:rFonts w:ascii="Cambria Math" w:eastAsia="Times New Roman" w:hAnsi="Cambria Math"/>
                        <w:i/>
                        <w:sz w:val="20"/>
                        <w:lang w:eastAsia="en-US"/>
                      </w:rPr>
                    </m:ctrlPr>
                  </m:sSubPr>
                  <m:e>
                    <m:r>
                      <w:rPr>
                        <w:rFonts w:ascii="Cambria Math" w:hAnsi="Cambria Math"/>
                        <w:sz w:val="20"/>
                      </w:rPr>
                      <m:t>τ</m:t>
                    </m:r>
                  </m:e>
                  <m:sub>
                    <m:r>
                      <w:rPr>
                        <w:rFonts w:ascii="Cambria Math" w:hAnsi="Cambria Math"/>
                        <w:sz w:val="20"/>
                      </w:rPr>
                      <m:t>t</m:t>
                    </m:r>
                  </m:sub>
                </m:sSub>
                <m:rad>
                  <m:radPr>
                    <m:degHide m:val="1"/>
                    <m:ctrlPr>
                      <w:rPr>
                        <w:rFonts w:ascii="Cambria Math" w:eastAsia="Times New Roman" w:hAnsi="Cambria Math"/>
                        <w:i/>
                        <w:sz w:val="20"/>
                        <w:lang w:eastAsia="en-US"/>
                      </w:rPr>
                    </m:ctrlPr>
                  </m:radPr>
                  <m:deg/>
                  <m:e>
                    <m:r>
                      <w:rPr>
                        <w:rFonts w:ascii="Cambria Math" w:hAnsi="Cambria Math"/>
                        <w:sz w:val="20"/>
                      </w:rPr>
                      <m:t xml:space="preserve">1- </m:t>
                    </m:r>
                    <m:sSup>
                      <m:sSupPr>
                        <m:ctrlPr>
                          <w:rPr>
                            <w:rFonts w:ascii="Cambria Math" w:eastAsia="Times New Roman" w:hAnsi="Cambria Math"/>
                            <w:i/>
                            <w:sz w:val="20"/>
                            <w:lang w:eastAsia="en-US"/>
                          </w:rPr>
                        </m:ctrlPr>
                      </m:sSupPr>
                      <m:e>
                        <m:r>
                          <w:rPr>
                            <w:rFonts w:ascii="Cambria Math" w:hAnsi="Cambria Math"/>
                            <w:sz w:val="20"/>
                          </w:rPr>
                          <m:t>ρ</m:t>
                        </m:r>
                      </m:e>
                      <m:sup>
                        <m:r>
                          <w:rPr>
                            <w:rFonts w:ascii="Cambria Math" w:hAnsi="Cambria Math"/>
                            <w:sz w:val="20"/>
                          </w:rPr>
                          <m:t>2</m:t>
                        </m:r>
                      </m:sup>
                    </m:sSup>
                  </m:e>
                </m:rad>
                <m:r>
                  <w:rPr>
                    <w:rFonts w:ascii="Cambria Math" w:hAnsi="Cambria Math"/>
                    <w:sz w:val="20"/>
                  </w:rPr>
                  <m:t>;t&gt;1</m:t>
                </m:r>
              </m:oMath>
            </m:oMathPara>
          </w:p>
        </w:tc>
        <w:tc>
          <w:tcPr>
            <w:tcW w:w="3870" w:type="dxa"/>
            <w:tcBorders>
              <w:left w:val="nil"/>
            </w:tcBorders>
          </w:tcPr>
          <w:p w14:paraId="45DE82D4" w14:textId="77777777" w:rsidR="0035091D" w:rsidRPr="00854875" w:rsidRDefault="0035091D" w:rsidP="00A325F1">
            <w:pPr>
              <w:spacing w:line="276" w:lineRule="auto"/>
              <w:rPr>
                <w:sz w:val="20"/>
              </w:rPr>
            </w:pPr>
          </w:p>
        </w:tc>
      </w:tr>
      <w:tr w:rsidR="0035091D" w:rsidRPr="00854875" w14:paraId="0271A31D" w14:textId="77777777" w:rsidTr="008940C0">
        <w:trPr>
          <w:jc w:val="center"/>
        </w:trPr>
        <w:tc>
          <w:tcPr>
            <w:tcW w:w="5490" w:type="dxa"/>
            <w:tcBorders>
              <w:left w:val="nil"/>
              <w:right w:val="nil"/>
            </w:tcBorders>
          </w:tcPr>
          <w:p w14:paraId="3BBDF5B8" w14:textId="77777777" w:rsidR="0035091D" w:rsidRPr="00854875" w:rsidRDefault="0035091D" w:rsidP="00A325F1">
            <w:pPr>
              <w:spacing w:line="276" w:lineRule="auto"/>
              <w:rPr>
                <w:sz w:val="20"/>
                <w:lang w:eastAsia="en-US"/>
              </w:rPr>
            </w:pPr>
            <m:oMathPara>
              <m:oMathParaPr>
                <m:jc m:val="left"/>
              </m:oMathParaPr>
              <m:oMath>
                <m:r>
                  <w:rPr>
                    <w:rFonts w:ascii="Cambria Math" w:hAnsi="Cambria Math"/>
                    <w:sz w:val="20"/>
                  </w:rPr>
                  <m:t>SS</m:t>
                </m:r>
                <m:sSub>
                  <m:sSubPr>
                    <m:ctrlPr>
                      <w:rPr>
                        <w:rFonts w:ascii="Cambria Math" w:eastAsia="Times New Roman" w:hAnsi="Cambria Math"/>
                        <w:i/>
                        <w:sz w:val="20"/>
                        <w:lang w:eastAsia="en-US"/>
                      </w:rPr>
                    </m:ctrlPr>
                  </m:sSubPr>
                  <m:e>
                    <m:r>
                      <w:rPr>
                        <w:rFonts w:ascii="Cambria Math" w:hAnsi="Cambria Math"/>
                        <w:sz w:val="20"/>
                      </w:rPr>
                      <m:t>B</m:t>
                    </m:r>
                  </m:e>
                  <m:sub>
                    <m:r>
                      <w:rPr>
                        <w:rFonts w:ascii="Cambria Math" w:hAnsi="Cambria Math"/>
                        <w:sz w:val="20"/>
                      </w:rPr>
                      <m:t>t</m:t>
                    </m:r>
                  </m:sub>
                </m:sSub>
                <m:r>
                  <w:rPr>
                    <w:rFonts w:ascii="Cambria Math" w:hAnsi="Cambria Math"/>
                    <w:sz w:val="20"/>
                  </w:rPr>
                  <m:t>=</m:t>
                </m:r>
                <m:nary>
                  <m:naryPr>
                    <m:chr m:val="∑"/>
                    <m:limLoc m:val="undOvr"/>
                    <m:grow m:val="1"/>
                    <m:ctrlPr>
                      <w:rPr>
                        <w:rFonts w:ascii="Cambria Math" w:eastAsia="Times New Roman" w:hAnsi="Cambria Math"/>
                        <w:i/>
                        <w:sz w:val="20"/>
                        <w:lang w:eastAsia="en-US"/>
                      </w:rPr>
                    </m:ctrlPr>
                  </m:naryPr>
                  <m:sub>
                    <m:r>
                      <w:rPr>
                        <w:rFonts w:ascii="Cambria Math" w:hAnsi="Cambria Math"/>
                        <w:sz w:val="20"/>
                      </w:rPr>
                      <m:t>a=0</m:t>
                    </m:r>
                  </m:sub>
                  <m:sup>
                    <m:r>
                      <w:rPr>
                        <w:rFonts w:ascii="Cambria Math" w:hAnsi="Cambria Math"/>
                        <w:sz w:val="20"/>
                      </w:rPr>
                      <m:t>A</m:t>
                    </m:r>
                  </m:sup>
                  <m:e>
                    <m:sSub>
                      <m:sSubPr>
                        <m:ctrlPr>
                          <w:rPr>
                            <w:rFonts w:ascii="Cambria Math" w:eastAsia="Times New Roman" w:hAnsi="Cambria Math"/>
                            <w:i/>
                            <w:sz w:val="20"/>
                            <w:lang w:eastAsia="en-US"/>
                          </w:rPr>
                        </m:ctrlPr>
                      </m:sSubPr>
                      <m:e>
                        <m:r>
                          <w:rPr>
                            <w:rFonts w:ascii="Cambria Math" w:hAnsi="Cambria Math"/>
                            <w:sz w:val="20"/>
                          </w:rPr>
                          <m:t>N</m:t>
                        </m:r>
                      </m:e>
                      <m:sub>
                        <m:r>
                          <w:rPr>
                            <w:rFonts w:ascii="Cambria Math" w:hAnsi="Cambria Math"/>
                            <w:sz w:val="20"/>
                          </w:rPr>
                          <m:t>a,t</m:t>
                        </m:r>
                      </m:sub>
                    </m:sSub>
                    <m:sSub>
                      <m:sSubPr>
                        <m:ctrlPr>
                          <w:rPr>
                            <w:rFonts w:ascii="Cambria Math" w:eastAsia="Times New Roman" w:hAnsi="Cambria Math"/>
                            <w:i/>
                            <w:sz w:val="20"/>
                            <w:lang w:eastAsia="en-US"/>
                          </w:rPr>
                        </m:ctrlPr>
                      </m:sSubPr>
                      <m:e>
                        <m:r>
                          <w:rPr>
                            <w:rFonts w:ascii="Cambria Math" w:hAnsi="Cambria Math"/>
                            <w:sz w:val="20"/>
                          </w:rPr>
                          <m:t>w</m:t>
                        </m:r>
                      </m:e>
                      <m:sub>
                        <m:r>
                          <w:rPr>
                            <w:rFonts w:ascii="Cambria Math" w:hAnsi="Cambria Math"/>
                            <w:sz w:val="20"/>
                          </w:rPr>
                          <m:t>a</m:t>
                        </m:r>
                      </m:sub>
                    </m:sSub>
                    <m:sSub>
                      <m:sSubPr>
                        <m:ctrlPr>
                          <w:rPr>
                            <w:rFonts w:ascii="Cambria Math" w:eastAsia="Times New Roman" w:hAnsi="Cambria Math"/>
                            <w:i/>
                            <w:sz w:val="20"/>
                            <w:lang w:eastAsia="en-US"/>
                          </w:rPr>
                        </m:ctrlPr>
                      </m:sSubPr>
                      <m:e>
                        <m:r>
                          <w:rPr>
                            <w:rFonts w:ascii="Cambria Math" w:hAnsi="Cambria Math"/>
                            <w:sz w:val="20"/>
                          </w:rPr>
                          <m:t>m</m:t>
                        </m:r>
                      </m:e>
                      <m:sub>
                        <m:r>
                          <w:rPr>
                            <w:rFonts w:ascii="Cambria Math" w:hAnsi="Cambria Math"/>
                            <w:sz w:val="20"/>
                          </w:rPr>
                          <m:t>a</m:t>
                        </m:r>
                      </m:sub>
                    </m:sSub>
                  </m:e>
                </m:nary>
              </m:oMath>
            </m:oMathPara>
          </w:p>
          <w:p w14:paraId="24F23A03" w14:textId="595F654C" w:rsidR="0035091D" w:rsidRPr="00854875" w:rsidRDefault="0035091D" w:rsidP="00A325F1">
            <w:pPr>
              <w:spacing w:line="276" w:lineRule="auto"/>
              <w:rPr>
                <w:sz w:val="14"/>
              </w:rPr>
            </w:pPr>
          </w:p>
        </w:tc>
        <w:tc>
          <w:tcPr>
            <w:tcW w:w="3870" w:type="dxa"/>
            <w:tcBorders>
              <w:left w:val="nil"/>
            </w:tcBorders>
          </w:tcPr>
          <w:p w14:paraId="7BA84BD2" w14:textId="77777777" w:rsidR="0035091D" w:rsidRPr="00854875" w:rsidRDefault="0035091D" w:rsidP="00A325F1">
            <w:pPr>
              <w:spacing w:line="276" w:lineRule="auto"/>
              <w:rPr>
                <w:sz w:val="20"/>
              </w:rPr>
            </w:pPr>
            <w:r w:rsidRPr="00854875">
              <w:rPr>
                <w:sz w:val="20"/>
              </w:rPr>
              <w:t>Spawning stock biomass</w:t>
            </w:r>
          </w:p>
        </w:tc>
      </w:tr>
      <w:tr w:rsidR="0035091D" w:rsidRPr="00854875" w14:paraId="5A98C2B2" w14:textId="77777777" w:rsidTr="008940C0">
        <w:trPr>
          <w:jc w:val="center"/>
        </w:trPr>
        <w:tc>
          <w:tcPr>
            <w:tcW w:w="5490" w:type="dxa"/>
            <w:tcBorders>
              <w:left w:val="nil"/>
              <w:right w:val="nil"/>
            </w:tcBorders>
          </w:tcPr>
          <w:p w14:paraId="67CA026A" w14:textId="1ADED178" w:rsidR="0035091D" w:rsidRPr="00854875" w:rsidRDefault="008D7A66" w:rsidP="00A325F1">
            <w:pPr>
              <w:spacing w:line="276" w:lineRule="auto"/>
              <w:rPr>
                <w:sz w:val="20"/>
              </w:rPr>
            </w:pPr>
            <m:oMath>
              <m:sSub>
                <m:sSubPr>
                  <m:ctrlPr>
                    <w:rPr>
                      <w:rFonts w:ascii="Cambria Math" w:eastAsia="Times New Roman" w:hAnsi="Cambria Math"/>
                      <w:i/>
                      <w:sz w:val="20"/>
                      <w:lang w:eastAsia="en-US"/>
                    </w:rPr>
                  </m:ctrlPr>
                </m:sSubPr>
                <m:e>
                  <m:r>
                    <w:rPr>
                      <w:rFonts w:ascii="Cambria Math" w:hAnsi="Cambria Math"/>
                      <w:sz w:val="20"/>
                    </w:rPr>
                    <m:t>N</m:t>
                  </m:r>
                </m:e>
                <m:sub>
                  <m:r>
                    <w:rPr>
                      <w:rFonts w:ascii="Cambria Math" w:hAnsi="Cambria Math"/>
                      <w:sz w:val="20"/>
                    </w:rPr>
                    <m:t>recruits</m:t>
                  </m:r>
                </m:sub>
              </m:sSub>
              <m:r>
                <w:rPr>
                  <w:rFonts w:ascii="Cambria Math" w:hAnsi="Cambria Math"/>
                  <w:sz w:val="20"/>
                </w:rPr>
                <m:t xml:space="preserve">= </m:t>
              </m:r>
              <m:f>
                <m:fPr>
                  <m:ctrlPr>
                    <w:rPr>
                      <w:rFonts w:ascii="Cambria Math" w:eastAsia="Times New Roman" w:hAnsi="Cambria Math"/>
                      <w:i/>
                      <w:sz w:val="20"/>
                      <w:lang w:eastAsia="en-US"/>
                    </w:rPr>
                  </m:ctrlPr>
                </m:fPr>
                <m:num>
                  <m:r>
                    <w:rPr>
                      <w:rFonts w:ascii="Cambria Math" w:hAnsi="Cambria Math"/>
                      <w:sz w:val="20"/>
                    </w:rPr>
                    <m:t>rmaxBH*</m:t>
                  </m:r>
                  <m:sSub>
                    <m:sSubPr>
                      <m:ctrlPr>
                        <w:rPr>
                          <w:rFonts w:ascii="Cambria Math" w:hAnsi="Cambria Math"/>
                          <w:sz w:val="20"/>
                          <w:lang w:eastAsia="en-US"/>
                        </w:rPr>
                      </m:ctrlPr>
                    </m:sSubPr>
                    <m:e>
                      <m:r>
                        <w:rPr>
                          <w:rFonts w:ascii="Cambria Math" w:hAnsi="Cambria Math"/>
                          <w:sz w:val="20"/>
                        </w:rPr>
                        <m:t>SSB</m:t>
                      </m:r>
                    </m:e>
                    <m:sub>
                      <m:r>
                        <w:rPr>
                          <w:rFonts w:ascii="Cambria Math" w:hAnsi="Cambria Math"/>
                          <w:sz w:val="20"/>
                        </w:rPr>
                        <m:t>t</m:t>
                      </m:r>
                    </m:sub>
                  </m:sSub>
                </m:num>
                <m:den>
                  <m:r>
                    <w:rPr>
                      <w:rFonts w:ascii="Cambria Math" w:hAnsi="Cambria Math"/>
                      <w:sz w:val="20"/>
                    </w:rPr>
                    <m:t xml:space="preserve">beta+ </m:t>
                  </m:r>
                  <m:sSub>
                    <m:sSubPr>
                      <m:ctrlPr>
                        <w:rPr>
                          <w:rFonts w:ascii="Cambria Math" w:eastAsia="Times New Roman" w:hAnsi="Cambria Math"/>
                          <w:i/>
                          <w:sz w:val="20"/>
                          <w:lang w:eastAsia="en-US"/>
                        </w:rPr>
                      </m:ctrlPr>
                    </m:sSubPr>
                    <m:e>
                      <m:r>
                        <w:rPr>
                          <w:rFonts w:ascii="Cambria Math" w:hAnsi="Cambria Math"/>
                          <w:sz w:val="20"/>
                        </w:rPr>
                        <m:t>SSB</m:t>
                      </m:r>
                    </m:e>
                    <m:sub>
                      <m:r>
                        <w:rPr>
                          <w:rFonts w:ascii="Cambria Math" w:hAnsi="Cambria Math"/>
                          <w:sz w:val="20"/>
                        </w:rPr>
                        <m:t>t</m:t>
                      </m:r>
                    </m:sub>
                  </m:sSub>
                </m:den>
              </m:f>
            </m:oMath>
            <w:r w:rsidR="0035091D" w:rsidRPr="00854875">
              <w:rPr>
                <w:sz w:val="20"/>
              </w:rPr>
              <w:t>; beta = 1 (constant recruitment)</w:t>
            </w:r>
          </w:p>
        </w:tc>
        <w:tc>
          <w:tcPr>
            <w:tcW w:w="3870" w:type="dxa"/>
            <w:tcBorders>
              <w:left w:val="nil"/>
            </w:tcBorders>
          </w:tcPr>
          <w:p w14:paraId="4BCB8ACD" w14:textId="77777777" w:rsidR="0035091D" w:rsidRPr="00854875" w:rsidRDefault="0035091D" w:rsidP="00A325F1">
            <w:pPr>
              <w:spacing w:line="276" w:lineRule="auto"/>
              <w:rPr>
                <w:sz w:val="20"/>
              </w:rPr>
            </w:pPr>
            <w:r w:rsidRPr="00854875">
              <w:rPr>
                <w:sz w:val="20"/>
              </w:rPr>
              <w:t>Beverton-Holt relationship</w:t>
            </w:r>
          </w:p>
        </w:tc>
      </w:tr>
      <w:tr w:rsidR="0035091D" w:rsidRPr="00854875" w14:paraId="322D3ADC" w14:textId="77777777" w:rsidTr="008940C0">
        <w:trPr>
          <w:jc w:val="center"/>
        </w:trPr>
        <w:tc>
          <w:tcPr>
            <w:tcW w:w="5490" w:type="dxa"/>
            <w:tcBorders>
              <w:left w:val="nil"/>
              <w:right w:val="nil"/>
            </w:tcBorders>
          </w:tcPr>
          <w:p w14:paraId="01589AB3" w14:textId="77777777" w:rsidR="0035091D" w:rsidRPr="00854875" w:rsidRDefault="0035091D" w:rsidP="00A325F1">
            <w:pPr>
              <w:spacing w:line="276" w:lineRule="auto"/>
              <w:rPr>
                <w:sz w:val="20"/>
              </w:rPr>
            </w:pPr>
            <m:oMathPara>
              <m:oMathParaPr>
                <m:jc m:val="left"/>
              </m:oMathParaPr>
              <m:oMath>
                <m:r>
                  <w:rPr>
                    <w:rFonts w:ascii="Cambria Math" w:hAnsi="Cambria Math"/>
                    <w:sz w:val="20"/>
                  </w:rPr>
                  <m:t>Z=M+F</m:t>
                </m:r>
              </m:oMath>
            </m:oMathPara>
          </w:p>
        </w:tc>
        <w:tc>
          <w:tcPr>
            <w:tcW w:w="3870" w:type="dxa"/>
            <w:tcBorders>
              <w:left w:val="nil"/>
            </w:tcBorders>
          </w:tcPr>
          <w:p w14:paraId="3F336818" w14:textId="77777777" w:rsidR="0035091D" w:rsidRPr="00854875" w:rsidRDefault="0035091D" w:rsidP="00A325F1">
            <w:pPr>
              <w:spacing w:line="276" w:lineRule="auto"/>
              <w:rPr>
                <w:sz w:val="20"/>
              </w:rPr>
            </w:pPr>
            <w:r w:rsidRPr="00854875">
              <w:rPr>
                <w:sz w:val="20"/>
              </w:rPr>
              <w:t>Total mortality</w:t>
            </w:r>
          </w:p>
        </w:tc>
      </w:tr>
      <w:tr w:rsidR="0035091D" w:rsidRPr="00854875" w14:paraId="5E4FF2F1" w14:textId="77777777" w:rsidTr="008940C0">
        <w:trPr>
          <w:jc w:val="center"/>
        </w:trPr>
        <w:tc>
          <w:tcPr>
            <w:tcW w:w="5490" w:type="dxa"/>
            <w:tcBorders>
              <w:left w:val="nil"/>
              <w:right w:val="nil"/>
            </w:tcBorders>
          </w:tcPr>
          <w:p w14:paraId="56158DED" w14:textId="77777777" w:rsidR="0035091D" w:rsidRPr="00854875" w:rsidRDefault="0035091D" w:rsidP="00A325F1">
            <w:pPr>
              <w:spacing w:line="276" w:lineRule="auto"/>
              <w:rPr>
                <w:sz w:val="20"/>
              </w:rPr>
            </w:pPr>
            <m:oMathPara>
              <m:oMathParaPr>
                <m:jc m:val="left"/>
              </m:oMathParaPr>
              <m:oMath>
                <m:r>
                  <w:rPr>
                    <w:rFonts w:ascii="Cambria Math" w:hAnsi="Cambria Math"/>
                    <w:sz w:val="20"/>
                  </w:rPr>
                  <m:t>F=q*E</m:t>
                </m:r>
              </m:oMath>
            </m:oMathPara>
          </w:p>
        </w:tc>
        <w:tc>
          <w:tcPr>
            <w:tcW w:w="3870" w:type="dxa"/>
            <w:tcBorders>
              <w:left w:val="nil"/>
            </w:tcBorders>
          </w:tcPr>
          <w:p w14:paraId="13F2A27B" w14:textId="77777777" w:rsidR="0035091D" w:rsidRPr="00854875" w:rsidRDefault="0035091D" w:rsidP="00A325F1">
            <w:pPr>
              <w:spacing w:line="276" w:lineRule="auto"/>
              <w:rPr>
                <w:sz w:val="20"/>
              </w:rPr>
            </w:pPr>
            <w:r w:rsidRPr="00854875">
              <w:rPr>
                <w:sz w:val="20"/>
              </w:rPr>
              <w:t>Fishing mortality</w:t>
            </w:r>
          </w:p>
        </w:tc>
      </w:tr>
      <w:tr w:rsidR="0035091D" w:rsidRPr="00854875" w14:paraId="106E30CA" w14:textId="77777777" w:rsidTr="008940C0">
        <w:trPr>
          <w:jc w:val="center"/>
        </w:trPr>
        <w:tc>
          <w:tcPr>
            <w:tcW w:w="5490" w:type="dxa"/>
            <w:tcBorders>
              <w:left w:val="nil"/>
              <w:right w:val="nil"/>
            </w:tcBorders>
          </w:tcPr>
          <w:p w14:paraId="638DED83" w14:textId="77777777" w:rsidR="0035091D" w:rsidRPr="00854875" w:rsidRDefault="008D7A66" w:rsidP="00A325F1">
            <w:pPr>
              <w:spacing w:line="276" w:lineRule="auto"/>
              <w:rPr>
                <w:sz w:val="20"/>
              </w:rPr>
            </w:pPr>
            <m:oMathPara>
              <m:oMathParaPr>
                <m:jc m:val="left"/>
              </m:oMathParaPr>
              <m:oMath>
                <m:sSub>
                  <m:sSubPr>
                    <m:ctrlPr>
                      <w:rPr>
                        <w:rFonts w:ascii="Cambria Math" w:eastAsia="Times New Roman" w:hAnsi="Cambria Math"/>
                        <w:i/>
                        <w:sz w:val="20"/>
                        <w:lang w:eastAsia="en-US"/>
                      </w:rPr>
                    </m:ctrlPr>
                  </m:sSubPr>
                  <m:e>
                    <m:r>
                      <w:rPr>
                        <w:rFonts w:ascii="Cambria Math" w:hAnsi="Cambria Math"/>
                        <w:sz w:val="20"/>
                      </w:rPr>
                      <m:t>p</m:t>
                    </m:r>
                  </m:e>
                  <m:sub>
                    <m:r>
                      <w:rPr>
                        <w:rFonts w:ascii="Cambria Math" w:hAnsi="Cambria Math"/>
                        <w:sz w:val="20"/>
                      </w:rPr>
                      <m:t>death</m:t>
                    </m:r>
                  </m:sub>
                </m:sSub>
                <m:r>
                  <w:rPr>
                    <w:rFonts w:ascii="Cambria Math" w:hAnsi="Cambria Math"/>
                    <w:sz w:val="20"/>
                  </w:rPr>
                  <m:t>=1-</m:t>
                </m:r>
                <m:func>
                  <m:funcPr>
                    <m:ctrlPr>
                      <w:rPr>
                        <w:rFonts w:ascii="Cambria Math" w:eastAsia="Times New Roman" w:hAnsi="Cambria Math"/>
                        <w:i/>
                        <w:sz w:val="20"/>
                        <w:lang w:eastAsia="en-US"/>
                      </w:rPr>
                    </m:ctrlPr>
                  </m:funcPr>
                  <m:fName>
                    <m:r>
                      <m:rPr>
                        <m:sty m:val="p"/>
                      </m:rPr>
                      <w:rPr>
                        <w:rFonts w:ascii="Cambria Math" w:hAnsi="Cambria Math"/>
                        <w:sz w:val="20"/>
                      </w:rPr>
                      <m:t>exp</m:t>
                    </m:r>
                  </m:fName>
                  <m:e>
                    <m:d>
                      <m:dPr>
                        <m:ctrlPr>
                          <w:rPr>
                            <w:rFonts w:ascii="Cambria Math" w:eastAsia="Times New Roman" w:hAnsi="Cambria Math"/>
                            <w:i/>
                            <w:sz w:val="20"/>
                            <w:lang w:eastAsia="en-US"/>
                          </w:rPr>
                        </m:ctrlPr>
                      </m:dPr>
                      <m:e>
                        <m:r>
                          <w:rPr>
                            <w:rFonts w:ascii="Cambria Math" w:hAnsi="Cambria Math"/>
                            <w:sz w:val="20"/>
                          </w:rPr>
                          <m:t>-Z*</m:t>
                        </m:r>
                        <m:sSub>
                          <m:sSubPr>
                            <m:ctrlPr>
                              <w:rPr>
                                <w:rFonts w:ascii="Cambria Math" w:eastAsia="Times New Roman" w:hAnsi="Cambria Math"/>
                                <w:i/>
                                <w:sz w:val="20"/>
                                <w:lang w:eastAsia="en-US"/>
                              </w:rPr>
                            </m:ctrlPr>
                          </m:sSubPr>
                          <m:e>
                            <m:r>
                              <w:rPr>
                                <w:rFonts w:ascii="Cambria Math" w:hAnsi="Cambria Math"/>
                                <w:sz w:val="20"/>
                              </w:rPr>
                              <m:t>t</m:t>
                            </m:r>
                          </m:e>
                          <m:sub>
                            <m:r>
                              <w:rPr>
                                <w:rFonts w:ascii="Cambria Math" w:hAnsi="Cambria Math"/>
                                <w:sz w:val="20"/>
                              </w:rPr>
                              <m:t>incr</m:t>
                            </m:r>
                          </m:sub>
                        </m:sSub>
                      </m:e>
                    </m:d>
                  </m:e>
                </m:func>
              </m:oMath>
            </m:oMathPara>
          </w:p>
        </w:tc>
        <w:tc>
          <w:tcPr>
            <w:tcW w:w="3870" w:type="dxa"/>
            <w:tcBorders>
              <w:left w:val="nil"/>
            </w:tcBorders>
          </w:tcPr>
          <w:p w14:paraId="56DDA776" w14:textId="77777777" w:rsidR="0035091D" w:rsidRPr="00854875" w:rsidRDefault="0035091D" w:rsidP="00A325F1">
            <w:pPr>
              <w:spacing w:line="276" w:lineRule="auto"/>
              <w:rPr>
                <w:sz w:val="20"/>
              </w:rPr>
            </w:pPr>
            <w:r w:rsidRPr="00854875">
              <w:rPr>
                <w:sz w:val="20"/>
              </w:rPr>
              <w:t>Probability of death</w:t>
            </w:r>
          </w:p>
        </w:tc>
      </w:tr>
      <w:tr w:rsidR="0035091D" w:rsidRPr="00854875" w14:paraId="27BF48D2" w14:textId="77777777" w:rsidTr="008940C0">
        <w:trPr>
          <w:jc w:val="center"/>
        </w:trPr>
        <w:tc>
          <w:tcPr>
            <w:tcW w:w="5490" w:type="dxa"/>
            <w:tcBorders>
              <w:left w:val="nil"/>
              <w:right w:val="nil"/>
            </w:tcBorders>
          </w:tcPr>
          <w:p w14:paraId="68D8A540" w14:textId="77777777" w:rsidR="0035091D" w:rsidRPr="00854875" w:rsidRDefault="0035091D" w:rsidP="00A325F1">
            <w:pPr>
              <w:spacing w:line="276" w:lineRule="auto"/>
              <w:rPr>
                <w:sz w:val="20"/>
              </w:rPr>
            </w:pPr>
            <w:r w:rsidRPr="00854875">
              <w:rPr>
                <w:sz w:val="20"/>
              </w:rPr>
              <w:t xml:space="preserve">If </w:t>
            </w:r>
            <m:oMath>
              <m:sSub>
                <m:sSubPr>
                  <m:ctrlPr>
                    <w:rPr>
                      <w:rFonts w:ascii="Cambria Math" w:eastAsia="Times New Roman" w:hAnsi="Cambria Math"/>
                      <w:i/>
                      <w:sz w:val="20"/>
                      <w:lang w:eastAsia="en-US"/>
                    </w:rPr>
                  </m:ctrlPr>
                </m:sSubPr>
                <m:e>
                  <m:r>
                    <w:rPr>
                      <w:rFonts w:ascii="Cambria Math" w:hAnsi="Cambria Math"/>
                      <w:sz w:val="20"/>
                    </w:rPr>
                    <m:t>R</m:t>
                  </m:r>
                </m:e>
                <m:sub>
                  <m:r>
                    <w:rPr>
                      <w:rFonts w:ascii="Cambria Math" w:hAnsi="Cambria Math"/>
                      <w:sz w:val="20"/>
                    </w:rPr>
                    <m:t>and</m:t>
                  </m:r>
                </m:sub>
              </m:sSub>
              <m:r>
                <w:rPr>
                  <w:rFonts w:ascii="Cambria Math" w:hAnsi="Cambria Math"/>
                  <w:sz w:val="20"/>
                </w:rPr>
                <m:t>=</m:t>
              </m:r>
              <m:sSub>
                <m:sSubPr>
                  <m:ctrlPr>
                    <w:rPr>
                      <w:rFonts w:ascii="Cambria Math" w:eastAsia="Times New Roman" w:hAnsi="Cambria Math"/>
                      <w:i/>
                      <w:sz w:val="20"/>
                      <w:lang w:eastAsia="en-US"/>
                    </w:rPr>
                  </m:ctrlPr>
                </m:sSubPr>
                <m:e>
                  <m:r>
                    <w:rPr>
                      <w:rFonts w:ascii="Cambria Math" w:hAnsi="Cambria Math"/>
                      <w:sz w:val="20"/>
                    </w:rPr>
                    <m:t>p</m:t>
                  </m:r>
                </m:e>
                <m:sub>
                  <m:r>
                    <w:rPr>
                      <w:rFonts w:ascii="Cambria Math" w:hAnsi="Cambria Math"/>
                      <w:sz w:val="20"/>
                    </w:rPr>
                    <m:t>death</m:t>
                  </m:r>
                </m:sub>
              </m:sSub>
            </m:oMath>
            <w:r w:rsidRPr="00854875">
              <w:rPr>
                <w:sz w:val="20"/>
              </w:rPr>
              <w:t>, individual dies</w:t>
            </w:r>
          </w:p>
        </w:tc>
        <w:tc>
          <w:tcPr>
            <w:tcW w:w="3870" w:type="dxa"/>
            <w:tcBorders>
              <w:left w:val="nil"/>
            </w:tcBorders>
          </w:tcPr>
          <w:p w14:paraId="5A486E60" w14:textId="77777777" w:rsidR="0035091D" w:rsidRPr="00854875" w:rsidRDefault="0035091D" w:rsidP="00A325F1">
            <w:pPr>
              <w:spacing w:line="276" w:lineRule="auto"/>
              <w:rPr>
                <w:sz w:val="20"/>
              </w:rPr>
            </w:pPr>
            <w:r w:rsidRPr="00854875">
              <w:rPr>
                <w:sz w:val="20"/>
              </w:rPr>
              <w:t>Rand = random number generated</w:t>
            </w:r>
          </w:p>
        </w:tc>
      </w:tr>
      <w:tr w:rsidR="0035091D" w:rsidRPr="00854875" w14:paraId="7E8C84F3" w14:textId="77777777" w:rsidTr="008940C0">
        <w:trPr>
          <w:jc w:val="center"/>
        </w:trPr>
        <w:tc>
          <w:tcPr>
            <w:tcW w:w="5490" w:type="dxa"/>
            <w:tcBorders>
              <w:left w:val="nil"/>
              <w:right w:val="nil"/>
            </w:tcBorders>
          </w:tcPr>
          <w:p w14:paraId="30117F4E" w14:textId="77777777" w:rsidR="0035091D" w:rsidRPr="00854875" w:rsidRDefault="008D7A66" w:rsidP="00A325F1">
            <w:pPr>
              <w:spacing w:line="276" w:lineRule="auto"/>
              <w:rPr>
                <w:sz w:val="20"/>
              </w:rPr>
            </w:pPr>
            <m:oMath>
              <m:sSub>
                <m:sSubPr>
                  <m:ctrlPr>
                    <w:rPr>
                      <w:rFonts w:ascii="Cambria Math" w:eastAsia="Times New Roman" w:hAnsi="Cambria Math"/>
                      <w:i/>
                      <w:sz w:val="20"/>
                      <w:lang w:eastAsia="en-US"/>
                    </w:rPr>
                  </m:ctrlPr>
                </m:sSubPr>
                <m:e>
                  <m:r>
                    <w:rPr>
                      <w:rFonts w:ascii="Cambria Math" w:hAnsi="Cambria Math"/>
                      <w:sz w:val="20"/>
                    </w:rPr>
                    <m:t>p</m:t>
                  </m:r>
                </m:e>
                <m:sub>
                  <m:r>
                    <w:rPr>
                      <w:rFonts w:ascii="Cambria Math" w:hAnsi="Cambria Math"/>
                      <w:sz w:val="20"/>
                    </w:rPr>
                    <m:t>M or F</m:t>
                  </m:r>
                </m:sub>
              </m:sSub>
              <m:r>
                <w:rPr>
                  <w:rFonts w:ascii="Cambria Math" w:hAnsi="Cambria Math"/>
                  <w:sz w:val="20"/>
                </w:rPr>
                <m:t>=sample(c</m:t>
              </m:r>
              <m:d>
                <m:dPr>
                  <m:ctrlPr>
                    <w:rPr>
                      <w:rFonts w:ascii="Cambria Math" w:hAnsi="Cambria Math"/>
                      <w:i/>
                      <w:sz w:val="20"/>
                    </w:rPr>
                  </m:ctrlPr>
                </m:dPr>
                <m:e>
                  <m:r>
                    <w:rPr>
                      <w:rFonts w:ascii="Cambria Math" w:hAnsi="Cambria Math"/>
                      <w:sz w:val="20"/>
                    </w:rPr>
                    <m:t>0,1</m:t>
                  </m:r>
                </m:e>
              </m:d>
              <m:r>
                <w:rPr>
                  <w:rFonts w:ascii="Cambria Math" w:hAnsi="Cambria Math"/>
                  <w:sz w:val="20"/>
                </w:rPr>
                <m:t>, prob=c</m:t>
              </m:r>
              <m:d>
                <m:dPr>
                  <m:ctrlPr>
                    <w:rPr>
                      <w:rFonts w:ascii="Cambria Math" w:hAnsi="Cambria Math"/>
                      <w:i/>
                      <w:sz w:val="20"/>
                    </w:rPr>
                  </m:ctrlPr>
                </m:dPr>
                <m:e>
                  <m:f>
                    <m:fPr>
                      <m:ctrlPr>
                        <w:rPr>
                          <w:rFonts w:ascii="Cambria Math" w:hAnsi="Cambria Math"/>
                          <w:i/>
                          <w:sz w:val="20"/>
                        </w:rPr>
                      </m:ctrlPr>
                    </m:fPr>
                    <m:num>
                      <m:r>
                        <w:rPr>
                          <w:rFonts w:ascii="Cambria Math" w:hAnsi="Cambria Math"/>
                          <w:sz w:val="20"/>
                        </w:rPr>
                        <m:t>M</m:t>
                      </m:r>
                    </m:num>
                    <m:den>
                      <m:r>
                        <w:rPr>
                          <w:rFonts w:ascii="Cambria Math" w:hAnsi="Cambria Math"/>
                          <w:sz w:val="20"/>
                        </w:rPr>
                        <m:t>Z</m:t>
                      </m:r>
                    </m:den>
                  </m:f>
                  <m:r>
                    <w:rPr>
                      <w:rFonts w:ascii="Cambria Math" w:hAnsi="Cambria Math"/>
                      <w:sz w:val="20"/>
                    </w:rPr>
                    <m:t>,</m:t>
                  </m:r>
                  <m:f>
                    <m:fPr>
                      <m:ctrlPr>
                        <w:rPr>
                          <w:rFonts w:ascii="Cambria Math" w:hAnsi="Cambria Math"/>
                          <w:i/>
                          <w:sz w:val="20"/>
                        </w:rPr>
                      </m:ctrlPr>
                    </m:fPr>
                    <m:num>
                      <m:r>
                        <w:rPr>
                          <w:rFonts w:ascii="Cambria Math" w:hAnsi="Cambria Math"/>
                          <w:sz w:val="20"/>
                        </w:rPr>
                        <m:t>F</m:t>
                      </m:r>
                    </m:num>
                    <m:den>
                      <m:r>
                        <w:rPr>
                          <w:rFonts w:ascii="Cambria Math" w:hAnsi="Cambria Math"/>
                          <w:sz w:val="20"/>
                        </w:rPr>
                        <m:t>Z</m:t>
                      </m:r>
                    </m:den>
                  </m:f>
                </m:e>
              </m:d>
              <m:r>
                <w:rPr>
                  <w:rFonts w:ascii="Cambria Math" w:hAnsi="Cambria Math"/>
                  <w:sz w:val="20"/>
                </w:rPr>
                <m:t>)</m:t>
              </m:r>
            </m:oMath>
            <w:r w:rsidR="0035091D" w:rsidRPr="00854875">
              <w:rPr>
                <w:sz w:val="20"/>
              </w:rPr>
              <w:t xml:space="preserve"> </w:t>
            </w:r>
          </w:p>
        </w:tc>
        <w:tc>
          <w:tcPr>
            <w:tcW w:w="3870" w:type="dxa"/>
            <w:tcBorders>
              <w:left w:val="nil"/>
            </w:tcBorders>
          </w:tcPr>
          <w:p w14:paraId="2A4D9CFE" w14:textId="77777777" w:rsidR="0035091D" w:rsidRPr="00854875" w:rsidRDefault="0035091D" w:rsidP="00A325F1">
            <w:pPr>
              <w:spacing w:line="276" w:lineRule="auto"/>
              <w:rPr>
                <w:sz w:val="20"/>
              </w:rPr>
            </w:pPr>
            <w:r w:rsidRPr="00854875">
              <w:rPr>
                <w:sz w:val="20"/>
              </w:rPr>
              <w:t>Probability of death due to either natural or fishing mortality (0 = M, 1 = F)</w:t>
            </w:r>
          </w:p>
        </w:tc>
      </w:tr>
      <w:tr w:rsidR="0035091D" w:rsidRPr="00854875" w14:paraId="0C0929A3" w14:textId="77777777" w:rsidTr="008940C0">
        <w:trPr>
          <w:jc w:val="center"/>
        </w:trPr>
        <w:tc>
          <w:tcPr>
            <w:tcW w:w="5490" w:type="dxa"/>
            <w:tcBorders>
              <w:left w:val="nil"/>
              <w:right w:val="nil"/>
            </w:tcBorders>
          </w:tcPr>
          <w:p w14:paraId="68B019C1" w14:textId="77777777" w:rsidR="0035091D" w:rsidRPr="00854875" w:rsidRDefault="008D7A66" w:rsidP="00A325F1">
            <w:pPr>
              <w:spacing w:line="276" w:lineRule="auto"/>
              <w:rPr>
                <w:sz w:val="20"/>
              </w:rPr>
            </w:pPr>
            <m:oMath>
              <m:sSub>
                <m:sSubPr>
                  <m:ctrlPr>
                    <w:rPr>
                      <w:rFonts w:ascii="Cambria Math" w:eastAsia="Times New Roman" w:hAnsi="Cambria Math"/>
                      <w:i/>
                      <w:sz w:val="20"/>
                      <w:lang w:eastAsia="en-US"/>
                    </w:rPr>
                  </m:ctrlPr>
                </m:sSubPr>
                <m:e>
                  <m:r>
                    <w:rPr>
                      <w:rFonts w:ascii="Cambria Math" w:hAnsi="Cambria Math"/>
                      <w:sz w:val="20"/>
                    </w:rPr>
                    <m:t>E</m:t>
                  </m:r>
                </m:e>
                <m:sub>
                  <m:r>
                    <w:rPr>
                      <w:rFonts w:ascii="Cambria Math" w:hAnsi="Cambria Math"/>
                      <w:sz w:val="20"/>
                    </w:rPr>
                    <m:t>0</m:t>
                  </m:r>
                </m:sub>
              </m:sSub>
              <m:r>
                <w:rPr>
                  <w:rFonts w:ascii="Cambria Math" w:hAnsi="Cambria Math"/>
                  <w:sz w:val="20"/>
                </w:rPr>
                <m:t>=</m:t>
              </m:r>
              <m:nary>
                <m:naryPr>
                  <m:chr m:val="∑"/>
                  <m:limLoc m:val="undOvr"/>
                  <m:grow m:val="1"/>
                  <m:ctrlPr>
                    <w:rPr>
                      <w:rFonts w:ascii="Cambria Math" w:eastAsia="Times New Roman" w:hAnsi="Cambria Math"/>
                      <w:i/>
                      <w:sz w:val="20"/>
                      <w:lang w:eastAsia="en-US"/>
                    </w:rPr>
                  </m:ctrlPr>
                </m:naryPr>
                <m:sub>
                  <m:r>
                    <w:rPr>
                      <w:rFonts w:ascii="Cambria Math" w:hAnsi="Cambria Math"/>
                      <w:sz w:val="20"/>
                    </w:rPr>
                    <m:t>a=0</m:t>
                  </m:r>
                </m:sub>
                <m:sup>
                  <m:r>
                    <w:rPr>
                      <w:rFonts w:ascii="Cambria Math" w:hAnsi="Cambria Math"/>
                      <w:sz w:val="20"/>
                    </w:rPr>
                    <m:t>A</m:t>
                  </m:r>
                </m:sup>
                <m:e>
                  <m:r>
                    <w:rPr>
                      <w:rFonts w:ascii="Cambria Math" w:hAnsi="Cambria Math"/>
                      <w:sz w:val="20"/>
                    </w:rPr>
                    <m:t>SS</m:t>
                  </m:r>
                  <m:sSub>
                    <m:sSubPr>
                      <m:ctrlPr>
                        <w:rPr>
                          <w:rFonts w:ascii="Cambria Math" w:eastAsia="Times New Roman" w:hAnsi="Cambria Math"/>
                          <w:i/>
                          <w:sz w:val="20"/>
                          <w:lang w:eastAsia="en-US"/>
                        </w:rPr>
                      </m:ctrlPr>
                    </m:sSubPr>
                    <m:e>
                      <m:r>
                        <w:rPr>
                          <w:rFonts w:ascii="Cambria Math" w:hAnsi="Cambria Math"/>
                          <w:sz w:val="20"/>
                        </w:rPr>
                        <m:t>B</m:t>
                      </m:r>
                    </m:e>
                    <m:sub>
                      <m:r>
                        <w:rPr>
                          <w:rFonts w:ascii="Cambria Math" w:hAnsi="Cambria Math"/>
                          <w:sz w:val="20"/>
                        </w:rPr>
                        <m:t>0</m:t>
                      </m:r>
                    </m:sub>
                  </m:sSub>
                  <m:sSub>
                    <m:sSubPr>
                      <m:ctrlPr>
                        <w:rPr>
                          <w:rFonts w:ascii="Cambria Math" w:eastAsia="Times New Roman" w:hAnsi="Cambria Math"/>
                          <w:i/>
                          <w:sz w:val="20"/>
                          <w:lang w:eastAsia="en-US"/>
                        </w:rPr>
                      </m:ctrlPr>
                    </m:sSubPr>
                    <m:e>
                      <m:r>
                        <w:rPr>
                          <w:rFonts w:ascii="Cambria Math" w:hAnsi="Cambria Math"/>
                          <w:sz w:val="20"/>
                        </w:rPr>
                        <m:t>w</m:t>
                      </m:r>
                    </m:e>
                    <m:sub>
                      <m:r>
                        <w:rPr>
                          <w:rFonts w:ascii="Cambria Math" w:hAnsi="Cambria Math"/>
                          <w:sz w:val="20"/>
                        </w:rPr>
                        <m:t>a</m:t>
                      </m:r>
                    </m:sub>
                  </m:sSub>
                  <m:sSub>
                    <m:sSubPr>
                      <m:ctrlPr>
                        <w:rPr>
                          <w:rFonts w:ascii="Cambria Math" w:eastAsia="Times New Roman" w:hAnsi="Cambria Math"/>
                          <w:i/>
                          <w:sz w:val="20"/>
                          <w:lang w:eastAsia="en-US"/>
                        </w:rPr>
                      </m:ctrlPr>
                    </m:sSubPr>
                    <m:e>
                      <m:r>
                        <w:rPr>
                          <w:rFonts w:ascii="Cambria Math" w:hAnsi="Cambria Math"/>
                          <w:sz w:val="20"/>
                        </w:rPr>
                        <m:t>m</m:t>
                      </m:r>
                    </m:e>
                    <m:sub>
                      <m:r>
                        <w:rPr>
                          <w:rFonts w:ascii="Cambria Math" w:hAnsi="Cambria Math"/>
                          <w:sz w:val="20"/>
                        </w:rPr>
                        <m:t>a</m:t>
                      </m:r>
                    </m:sub>
                  </m:sSub>
                </m:e>
              </m:nary>
            </m:oMath>
            <w:r w:rsidR="0035091D" w:rsidRPr="00854875">
              <w:rPr>
                <w:sz w:val="20"/>
              </w:rPr>
              <w:t xml:space="preserve"> </w:t>
            </w:r>
          </w:p>
        </w:tc>
        <w:tc>
          <w:tcPr>
            <w:tcW w:w="3870" w:type="dxa"/>
            <w:tcBorders>
              <w:left w:val="nil"/>
            </w:tcBorders>
          </w:tcPr>
          <w:p w14:paraId="46D8F3AE" w14:textId="77777777" w:rsidR="0035091D" w:rsidRPr="00854875" w:rsidRDefault="0035091D" w:rsidP="00A325F1">
            <w:pPr>
              <w:spacing w:line="276" w:lineRule="auto"/>
              <w:rPr>
                <w:sz w:val="20"/>
              </w:rPr>
            </w:pPr>
            <w:r w:rsidRPr="00854875">
              <w:rPr>
                <w:sz w:val="20"/>
              </w:rPr>
              <w:t>Unfished expected lifetime egg production</w:t>
            </w:r>
          </w:p>
        </w:tc>
      </w:tr>
      <w:tr w:rsidR="0035091D" w:rsidRPr="00854875" w14:paraId="4E941805" w14:textId="77777777" w:rsidTr="008940C0">
        <w:trPr>
          <w:jc w:val="center"/>
        </w:trPr>
        <w:tc>
          <w:tcPr>
            <w:tcW w:w="5490" w:type="dxa"/>
            <w:tcBorders>
              <w:left w:val="nil"/>
              <w:right w:val="nil"/>
            </w:tcBorders>
          </w:tcPr>
          <w:p w14:paraId="4AF38547" w14:textId="77777777" w:rsidR="0035091D" w:rsidRPr="00854875" w:rsidRDefault="008D7A66" w:rsidP="00A325F1">
            <w:pPr>
              <w:spacing w:line="276" w:lineRule="auto"/>
              <w:rPr>
                <w:sz w:val="20"/>
              </w:rPr>
            </w:pPr>
            <m:oMath>
              <m:sSub>
                <m:sSubPr>
                  <m:ctrlPr>
                    <w:rPr>
                      <w:rFonts w:ascii="Cambria Math" w:eastAsia="Times New Roman" w:hAnsi="Cambria Math"/>
                      <w:i/>
                      <w:sz w:val="20"/>
                      <w:lang w:eastAsia="en-US"/>
                    </w:rPr>
                  </m:ctrlPr>
                </m:sSubPr>
                <m:e>
                  <m:r>
                    <w:rPr>
                      <w:rFonts w:ascii="Cambria Math" w:hAnsi="Cambria Math"/>
                      <w:sz w:val="20"/>
                    </w:rPr>
                    <m:t>E</m:t>
                  </m:r>
                </m:e>
                <m:sub>
                  <m:r>
                    <w:rPr>
                      <w:rFonts w:ascii="Cambria Math" w:hAnsi="Cambria Math"/>
                      <w:sz w:val="20"/>
                    </w:rPr>
                    <m:t>f</m:t>
                  </m:r>
                </m:sub>
              </m:sSub>
              <m:r>
                <w:rPr>
                  <w:rFonts w:ascii="Cambria Math" w:hAnsi="Cambria Math"/>
                  <w:sz w:val="20"/>
                </w:rPr>
                <m:t>=</m:t>
              </m:r>
              <m:nary>
                <m:naryPr>
                  <m:chr m:val="∑"/>
                  <m:limLoc m:val="undOvr"/>
                  <m:grow m:val="1"/>
                  <m:ctrlPr>
                    <w:rPr>
                      <w:rFonts w:ascii="Cambria Math" w:eastAsia="Times New Roman" w:hAnsi="Cambria Math"/>
                      <w:i/>
                      <w:sz w:val="20"/>
                      <w:lang w:eastAsia="en-US"/>
                    </w:rPr>
                  </m:ctrlPr>
                </m:naryPr>
                <m:sub>
                  <m:r>
                    <w:rPr>
                      <w:rFonts w:ascii="Cambria Math" w:hAnsi="Cambria Math"/>
                      <w:sz w:val="20"/>
                    </w:rPr>
                    <m:t>a=0</m:t>
                  </m:r>
                </m:sub>
                <m:sup>
                  <m:r>
                    <w:rPr>
                      <w:rFonts w:ascii="Cambria Math" w:hAnsi="Cambria Math"/>
                      <w:sz w:val="20"/>
                    </w:rPr>
                    <m:t>A</m:t>
                  </m:r>
                </m:sup>
                <m:e>
                  <m:r>
                    <w:rPr>
                      <w:rFonts w:ascii="Cambria Math" w:hAnsi="Cambria Math"/>
                      <w:sz w:val="20"/>
                    </w:rPr>
                    <m:t>SS</m:t>
                  </m:r>
                  <m:sSub>
                    <m:sSubPr>
                      <m:ctrlPr>
                        <w:rPr>
                          <w:rFonts w:ascii="Cambria Math" w:eastAsia="Times New Roman" w:hAnsi="Cambria Math"/>
                          <w:i/>
                          <w:sz w:val="20"/>
                          <w:lang w:eastAsia="en-US"/>
                        </w:rPr>
                      </m:ctrlPr>
                    </m:sSubPr>
                    <m:e>
                      <m:r>
                        <w:rPr>
                          <w:rFonts w:ascii="Cambria Math" w:hAnsi="Cambria Math"/>
                          <w:sz w:val="20"/>
                        </w:rPr>
                        <m:t>B</m:t>
                      </m:r>
                    </m:e>
                    <m:sub>
                      <m:r>
                        <w:rPr>
                          <w:rFonts w:ascii="Cambria Math" w:hAnsi="Cambria Math"/>
                          <w:sz w:val="20"/>
                        </w:rPr>
                        <m:t>f</m:t>
                      </m:r>
                    </m:sub>
                  </m:sSub>
                  <m:sSub>
                    <m:sSubPr>
                      <m:ctrlPr>
                        <w:rPr>
                          <w:rFonts w:ascii="Cambria Math" w:eastAsia="Times New Roman" w:hAnsi="Cambria Math"/>
                          <w:i/>
                          <w:sz w:val="20"/>
                          <w:lang w:eastAsia="en-US"/>
                        </w:rPr>
                      </m:ctrlPr>
                    </m:sSubPr>
                    <m:e>
                      <m:r>
                        <w:rPr>
                          <w:rFonts w:ascii="Cambria Math" w:hAnsi="Cambria Math"/>
                          <w:sz w:val="20"/>
                        </w:rPr>
                        <m:t>w</m:t>
                      </m:r>
                    </m:e>
                    <m:sub>
                      <m:r>
                        <w:rPr>
                          <w:rFonts w:ascii="Cambria Math" w:hAnsi="Cambria Math"/>
                          <w:sz w:val="20"/>
                        </w:rPr>
                        <m:t>a</m:t>
                      </m:r>
                    </m:sub>
                  </m:sSub>
                  <m:sSub>
                    <m:sSubPr>
                      <m:ctrlPr>
                        <w:rPr>
                          <w:rFonts w:ascii="Cambria Math" w:eastAsia="Times New Roman" w:hAnsi="Cambria Math"/>
                          <w:i/>
                          <w:sz w:val="20"/>
                          <w:lang w:eastAsia="en-US"/>
                        </w:rPr>
                      </m:ctrlPr>
                    </m:sSubPr>
                    <m:e>
                      <m:r>
                        <w:rPr>
                          <w:rFonts w:ascii="Cambria Math" w:hAnsi="Cambria Math"/>
                          <w:sz w:val="20"/>
                        </w:rPr>
                        <m:t>m</m:t>
                      </m:r>
                    </m:e>
                    <m:sub>
                      <m:r>
                        <w:rPr>
                          <w:rFonts w:ascii="Cambria Math" w:hAnsi="Cambria Math"/>
                          <w:sz w:val="20"/>
                        </w:rPr>
                        <m:t>a</m:t>
                      </m:r>
                    </m:sub>
                  </m:sSub>
                  <m:r>
                    <w:rPr>
                      <w:rFonts w:ascii="Cambria Math" w:hAnsi="Cambria Math"/>
                      <w:sz w:val="20"/>
                    </w:rPr>
                    <m:t xml:space="preserve"> </m:t>
                  </m:r>
                </m:e>
              </m:nary>
            </m:oMath>
            <w:r w:rsidR="0035091D" w:rsidRPr="00854875">
              <w:rPr>
                <w:sz w:val="20"/>
              </w:rPr>
              <w:t xml:space="preserve"> </w:t>
            </w:r>
          </w:p>
        </w:tc>
        <w:tc>
          <w:tcPr>
            <w:tcW w:w="3870" w:type="dxa"/>
            <w:tcBorders>
              <w:left w:val="nil"/>
            </w:tcBorders>
          </w:tcPr>
          <w:p w14:paraId="7B4CDBAB" w14:textId="77777777" w:rsidR="0035091D" w:rsidRPr="00854875" w:rsidRDefault="0035091D" w:rsidP="00A325F1">
            <w:pPr>
              <w:spacing w:line="276" w:lineRule="auto"/>
              <w:rPr>
                <w:sz w:val="20"/>
              </w:rPr>
            </w:pPr>
            <w:r w:rsidRPr="00854875">
              <w:rPr>
                <w:sz w:val="20"/>
              </w:rPr>
              <w:t>Fished expected lifetime egg production</w:t>
            </w:r>
          </w:p>
        </w:tc>
      </w:tr>
      <w:tr w:rsidR="0035091D" w:rsidRPr="00854875" w14:paraId="34D3B2B4" w14:textId="77777777" w:rsidTr="008940C0">
        <w:trPr>
          <w:jc w:val="center"/>
        </w:trPr>
        <w:tc>
          <w:tcPr>
            <w:tcW w:w="5490" w:type="dxa"/>
            <w:tcBorders>
              <w:left w:val="nil"/>
              <w:right w:val="nil"/>
            </w:tcBorders>
          </w:tcPr>
          <w:p w14:paraId="6580580B" w14:textId="77777777" w:rsidR="0035091D" w:rsidRPr="00854875" w:rsidRDefault="0035091D" w:rsidP="00A325F1">
            <w:pPr>
              <w:spacing w:line="276" w:lineRule="auto"/>
              <w:rPr>
                <w:sz w:val="20"/>
              </w:rPr>
            </w:pPr>
            <m:oMathPara>
              <m:oMathParaPr>
                <m:jc m:val="left"/>
              </m:oMathParaPr>
              <m:oMath>
                <m:r>
                  <w:rPr>
                    <w:rFonts w:ascii="Cambria Math" w:hAnsi="Cambria Math"/>
                    <w:sz w:val="20"/>
                  </w:rPr>
                  <m:t xml:space="preserve">SPR= </m:t>
                </m:r>
                <m:f>
                  <m:fPr>
                    <m:ctrlPr>
                      <w:rPr>
                        <w:rFonts w:ascii="Cambria Math" w:eastAsia="Times New Roman" w:hAnsi="Cambria Math"/>
                        <w:i/>
                        <w:sz w:val="20"/>
                        <w:lang w:eastAsia="en-US"/>
                      </w:rPr>
                    </m:ctrlPr>
                  </m:fPr>
                  <m:num>
                    <m:sSub>
                      <m:sSubPr>
                        <m:ctrlPr>
                          <w:rPr>
                            <w:rFonts w:ascii="Cambria Math" w:eastAsia="Times New Roman" w:hAnsi="Cambria Math"/>
                            <w:i/>
                            <w:sz w:val="20"/>
                            <w:lang w:eastAsia="en-US"/>
                          </w:rPr>
                        </m:ctrlPr>
                      </m:sSubPr>
                      <m:e>
                        <m:r>
                          <w:rPr>
                            <w:rFonts w:ascii="Cambria Math" w:hAnsi="Cambria Math"/>
                            <w:sz w:val="20"/>
                          </w:rPr>
                          <m:t>E</m:t>
                        </m:r>
                      </m:e>
                      <m:sub>
                        <m:r>
                          <w:rPr>
                            <w:rFonts w:ascii="Cambria Math" w:hAnsi="Cambria Math"/>
                            <w:sz w:val="20"/>
                          </w:rPr>
                          <m:t>f</m:t>
                        </m:r>
                      </m:sub>
                    </m:sSub>
                  </m:num>
                  <m:den>
                    <m:sSub>
                      <m:sSubPr>
                        <m:ctrlPr>
                          <w:rPr>
                            <w:rFonts w:ascii="Cambria Math" w:eastAsia="Times New Roman" w:hAnsi="Cambria Math"/>
                            <w:i/>
                            <w:sz w:val="20"/>
                            <w:lang w:eastAsia="en-US"/>
                          </w:rPr>
                        </m:ctrlPr>
                      </m:sSubPr>
                      <m:e>
                        <m:r>
                          <w:rPr>
                            <w:rFonts w:ascii="Cambria Math" w:hAnsi="Cambria Math"/>
                            <w:sz w:val="20"/>
                          </w:rPr>
                          <m:t>E</m:t>
                        </m:r>
                      </m:e>
                      <m:sub>
                        <m:r>
                          <w:rPr>
                            <w:rFonts w:ascii="Cambria Math" w:hAnsi="Cambria Math"/>
                            <w:sz w:val="20"/>
                          </w:rPr>
                          <m:t>0</m:t>
                        </m:r>
                      </m:sub>
                    </m:sSub>
                  </m:den>
                </m:f>
              </m:oMath>
            </m:oMathPara>
          </w:p>
        </w:tc>
        <w:tc>
          <w:tcPr>
            <w:tcW w:w="3870" w:type="dxa"/>
            <w:tcBorders>
              <w:left w:val="nil"/>
            </w:tcBorders>
          </w:tcPr>
          <w:p w14:paraId="07BE912A" w14:textId="0881DA7D" w:rsidR="0035091D" w:rsidRPr="00854875" w:rsidRDefault="00B71250" w:rsidP="00A325F1">
            <w:pPr>
              <w:spacing w:line="276" w:lineRule="auto"/>
              <w:rPr>
                <w:sz w:val="20"/>
              </w:rPr>
            </w:pPr>
            <w:r w:rsidRPr="00854875">
              <w:rPr>
                <w:sz w:val="20"/>
              </w:rPr>
              <w:t>Spawning potential ratio</w:t>
            </w:r>
            <w:r w:rsidR="0035091D" w:rsidRPr="00854875">
              <w:rPr>
                <w:sz w:val="20"/>
              </w:rPr>
              <w:t xml:space="preserve"> (SPR)</w:t>
            </w:r>
          </w:p>
        </w:tc>
      </w:tr>
      <w:tr w:rsidR="0035091D" w:rsidRPr="00854875" w14:paraId="492A6493" w14:textId="77777777" w:rsidTr="008940C0">
        <w:trPr>
          <w:jc w:val="center"/>
        </w:trPr>
        <w:tc>
          <w:tcPr>
            <w:tcW w:w="5490" w:type="dxa"/>
            <w:tcBorders>
              <w:left w:val="nil"/>
              <w:right w:val="nil"/>
            </w:tcBorders>
          </w:tcPr>
          <w:p w14:paraId="72A8A750" w14:textId="2E8BC5DA" w:rsidR="0035091D" w:rsidRPr="00854875" w:rsidRDefault="0035091D" w:rsidP="00A325F1">
            <w:pPr>
              <w:spacing w:line="276" w:lineRule="auto"/>
              <w:rPr>
                <w:sz w:val="20"/>
                <w:vertAlign w:val="subscript"/>
              </w:rPr>
            </w:pPr>
            <w:r w:rsidRPr="00854875">
              <w:rPr>
                <w:sz w:val="20"/>
              </w:rPr>
              <w:t>Y</w:t>
            </w:r>
            <w:r w:rsidRPr="00854875">
              <w:rPr>
                <w:sz w:val="20"/>
                <w:vertAlign w:val="subscript"/>
              </w:rPr>
              <w:t>F,Lc,t</w:t>
            </w:r>
            <w:r w:rsidRPr="00854875">
              <w:rPr>
                <w:sz w:val="20"/>
              </w:rPr>
              <w:t>= F</w:t>
            </w:r>
            <w:r w:rsidRPr="00854875">
              <w:rPr>
                <w:sz w:val="20"/>
                <w:vertAlign w:val="subscript"/>
              </w:rPr>
              <w:t>t</w:t>
            </w:r>
            <w:r w:rsidRPr="00854875">
              <w:rPr>
                <w:sz w:val="20"/>
              </w:rPr>
              <w:t>B</w:t>
            </w:r>
            <w:r w:rsidRPr="00854875">
              <w:rPr>
                <w:sz w:val="20"/>
                <w:vertAlign w:val="subscript"/>
              </w:rPr>
              <w:t>Lc,t</w:t>
            </w:r>
          </w:p>
        </w:tc>
        <w:tc>
          <w:tcPr>
            <w:tcW w:w="3870" w:type="dxa"/>
            <w:tcBorders>
              <w:left w:val="nil"/>
            </w:tcBorders>
          </w:tcPr>
          <w:p w14:paraId="4B279921" w14:textId="55C07045" w:rsidR="0035091D" w:rsidRPr="00854875" w:rsidRDefault="0035091D" w:rsidP="008940C0">
            <w:pPr>
              <w:keepNext/>
              <w:spacing w:line="276" w:lineRule="auto"/>
              <w:rPr>
                <w:sz w:val="20"/>
              </w:rPr>
            </w:pPr>
            <w:r w:rsidRPr="00854875">
              <w:rPr>
                <w:sz w:val="20"/>
              </w:rPr>
              <w:t>Yield</w:t>
            </w:r>
          </w:p>
        </w:tc>
      </w:tr>
    </w:tbl>
    <w:p w14:paraId="6F2EC999" w14:textId="5FC3F224" w:rsidR="004C1D31" w:rsidRPr="00854875" w:rsidRDefault="00803799" w:rsidP="0035091D">
      <w:pPr>
        <w:widowControl/>
        <w:autoSpaceDE/>
        <w:autoSpaceDN/>
        <w:spacing w:after="160" w:line="259" w:lineRule="auto"/>
        <w:rPr>
          <w:sz w:val="28"/>
        </w:rPr>
      </w:pPr>
      <w:r w:rsidRPr="00854875">
        <w:rPr>
          <w:sz w:val="28"/>
        </w:rPr>
        <w:br w:type="page"/>
      </w:r>
    </w:p>
    <w:p w14:paraId="026584D0" w14:textId="25EC9EF7" w:rsidR="00803799" w:rsidRPr="00854875" w:rsidRDefault="00803799" w:rsidP="00A934FD">
      <w:pPr>
        <w:widowControl/>
        <w:autoSpaceDE/>
        <w:autoSpaceDN/>
        <w:spacing w:after="160" w:line="480" w:lineRule="auto"/>
      </w:pPr>
      <w:bookmarkStart w:id="25" w:name="_Ref3218938"/>
      <w:r w:rsidRPr="00854875">
        <w:rPr>
          <w:b/>
        </w:rPr>
        <w:lastRenderedPageBreak/>
        <w:t xml:space="preserve">Appendix </w:t>
      </w:r>
      <w:r w:rsidRPr="00854875">
        <w:rPr>
          <w:b/>
        </w:rPr>
        <w:fldChar w:fldCharType="begin"/>
      </w:r>
      <w:r w:rsidRPr="00854875">
        <w:rPr>
          <w:b/>
        </w:rPr>
        <w:instrText xml:space="preserve"> SEQ Appendix \* ARABIC </w:instrText>
      </w:r>
      <w:r w:rsidRPr="00854875">
        <w:rPr>
          <w:b/>
        </w:rPr>
        <w:fldChar w:fldCharType="separate"/>
      </w:r>
      <w:r w:rsidR="00A32CE8" w:rsidRPr="00854875">
        <w:rPr>
          <w:b/>
          <w:noProof/>
        </w:rPr>
        <w:t>2</w:t>
      </w:r>
      <w:r w:rsidRPr="00854875">
        <w:rPr>
          <w:b/>
        </w:rPr>
        <w:fldChar w:fldCharType="end"/>
      </w:r>
      <w:bookmarkEnd w:id="25"/>
      <w:r w:rsidRPr="00854875">
        <w:rPr>
          <w:b/>
        </w:rPr>
        <w:t xml:space="preserve">. </w:t>
      </w:r>
      <w:r w:rsidR="00192AE2" w:rsidRPr="00854875">
        <w:t xml:space="preserve">Summary of methods. The data inputs, assumptions, and expected outputs are listed for each method including the length-converted catch curve. In the outputs, the estimates in bold are the estimated this study uses for the comparison. </w:t>
      </w:r>
    </w:p>
    <w:p w14:paraId="3829F334" w14:textId="77777777" w:rsidR="00803799" w:rsidRPr="00854875" w:rsidRDefault="00803799" w:rsidP="0035091D">
      <w:pPr>
        <w:widowControl/>
        <w:autoSpaceDE/>
        <w:autoSpaceDN/>
        <w:spacing w:after="160" w:line="259" w:lineRule="auto"/>
      </w:pPr>
    </w:p>
    <w:p w14:paraId="3417353E" w14:textId="2471ADEC" w:rsidR="00803799" w:rsidRPr="00854875" w:rsidRDefault="00803799" w:rsidP="0035091D">
      <w:pPr>
        <w:widowControl/>
        <w:autoSpaceDE/>
        <w:autoSpaceDN/>
        <w:spacing w:after="160" w:line="259" w:lineRule="auto"/>
        <w:sectPr w:rsidR="00803799" w:rsidRPr="00854875" w:rsidSect="008916E8">
          <w:pgSz w:w="12240" w:h="15840"/>
          <w:pgMar w:top="1440" w:right="1440" w:bottom="1440" w:left="1440" w:header="720" w:footer="720" w:gutter="0"/>
          <w:lnNumType w:countBy="1" w:restart="continuous"/>
          <w:cols w:space="720"/>
          <w:docGrid w:linePitch="360"/>
        </w:sectPr>
      </w:pPr>
    </w:p>
    <w:p w14:paraId="31F33D2D" w14:textId="4CB7930C" w:rsidR="00803799" w:rsidRPr="00854875" w:rsidRDefault="00803799" w:rsidP="00803799">
      <w:pPr>
        <w:pStyle w:val="Caption"/>
        <w:keepNext/>
        <w:rPr>
          <w:color w:val="auto"/>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40"/>
        <w:gridCol w:w="3600"/>
        <w:gridCol w:w="3330"/>
        <w:gridCol w:w="3690"/>
      </w:tblGrid>
      <w:tr w:rsidR="00ED32AF" w:rsidRPr="00854875" w14:paraId="4E984E5B" w14:textId="77777777" w:rsidTr="0040244A">
        <w:tc>
          <w:tcPr>
            <w:tcW w:w="2340" w:type="dxa"/>
          </w:tcPr>
          <w:p w14:paraId="5B71D134" w14:textId="77777777" w:rsidR="00ED32AF" w:rsidRPr="00854875" w:rsidRDefault="00ED32AF" w:rsidP="00BC757E">
            <w:pPr>
              <w:jc w:val="both"/>
              <w:rPr>
                <w:sz w:val="16"/>
              </w:rPr>
            </w:pPr>
            <w:commentRangeStart w:id="26"/>
            <w:r w:rsidRPr="00854875">
              <w:rPr>
                <w:sz w:val="16"/>
              </w:rPr>
              <w:t>Method</w:t>
            </w:r>
          </w:p>
        </w:tc>
        <w:tc>
          <w:tcPr>
            <w:tcW w:w="3600" w:type="dxa"/>
          </w:tcPr>
          <w:p w14:paraId="3873AA28" w14:textId="77777777" w:rsidR="00ED32AF" w:rsidRPr="00854875" w:rsidRDefault="00ED32AF" w:rsidP="00BC757E">
            <w:pPr>
              <w:jc w:val="both"/>
              <w:rPr>
                <w:sz w:val="16"/>
              </w:rPr>
            </w:pPr>
            <w:r w:rsidRPr="00854875">
              <w:rPr>
                <w:sz w:val="16"/>
              </w:rPr>
              <w:t>Inputs</w:t>
            </w:r>
          </w:p>
        </w:tc>
        <w:tc>
          <w:tcPr>
            <w:tcW w:w="3330" w:type="dxa"/>
          </w:tcPr>
          <w:p w14:paraId="48539A72" w14:textId="77777777" w:rsidR="00ED32AF" w:rsidRPr="00854875" w:rsidRDefault="00ED32AF" w:rsidP="00BC757E">
            <w:pPr>
              <w:jc w:val="both"/>
              <w:rPr>
                <w:sz w:val="16"/>
              </w:rPr>
            </w:pPr>
            <w:r w:rsidRPr="00854875">
              <w:rPr>
                <w:sz w:val="16"/>
              </w:rPr>
              <w:t>Assumptions</w:t>
            </w:r>
          </w:p>
        </w:tc>
        <w:tc>
          <w:tcPr>
            <w:tcW w:w="3690" w:type="dxa"/>
          </w:tcPr>
          <w:p w14:paraId="4A58E00E" w14:textId="77777777" w:rsidR="00ED32AF" w:rsidRPr="00854875" w:rsidRDefault="00ED32AF" w:rsidP="00BC757E">
            <w:pPr>
              <w:jc w:val="both"/>
              <w:rPr>
                <w:sz w:val="16"/>
              </w:rPr>
            </w:pPr>
            <w:r w:rsidRPr="00854875">
              <w:rPr>
                <w:sz w:val="16"/>
              </w:rPr>
              <w:t xml:space="preserve">Outputs </w:t>
            </w:r>
          </w:p>
        </w:tc>
      </w:tr>
      <w:tr w:rsidR="00ED32AF" w:rsidRPr="00854875" w14:paraId="7B4AD165" w14:textId="77777777" w:rsidTr="0040244A">
        <w:tc>
          <w:tcPr>
            <w:tcW w:w="2340" w:type="dxa"/>
          </w:tcPr>
          <w:p w14:paraId="4402C7A9" w14:textId="0A721F7E" w:rsidR="00ED32AF" w:rsidRPr="00854875" w:rsidRDefault="00192AE2" w:rsidP="00BC757E">
            <w:pPr>
              <w:rPr>
                <w:sz w:val="16"/>
              </w:rPr>
            </w:pPr>
            <w:r w:rsidRPr="00854875">
              <w:rPr>
                <w:sz w:val="16"/>
              </w:rPr>
              <w:t>Length-Converted Catch Curve</w:t>
            </w:r>
            <w:r w:rsidR="00ED32AF" w:rsidRPr="00854875">
              <w:rPr>
                <w:sz w:val="16"/>
              </w:rPr>
              <w:t xml:space="preserve"> (LCCC) (not part of the comparison)</w:t>
            </w:r>
          </w:p>
        </w:tc>
        <w:tc>
          <w:tcPr>
            <w:tcW w:w="3600" w:type="dxa"/>
          </w:tcPr>
          <w:p w14:paraId="39B266A0" w14:textId="77777777" w:rsidR="00ED32AF" w:rsidRPr="00854875" w:rsidRDefault="00ED32AF" w:rsidP="00BC757E">
            <w:pPr>
              <w:pStyle w:val="ListParagraph"/>
              <w:numPr>
                <w:ilvl w:val="0"/>
                <w:numId w:val="12"/>
              </w:numPr>
              <w:rPr>
                <w:rFonts w:ascii="Times New Roman" w:hAnsi="Times New Roman" w:cs="Times New Roman"/>
                <w:sz w:val="16"/>
              </w:rPr>
            </w:pPr>
            <w:r w:rsidRPr="00854875">
              <w:rPr>
                <w:rFonts w:ascii="Times New Roman" w:hAnsi="Times New Roman" w:cs="Times New Roman"/>
                <w:sz w:val="16"/>
              </w:rPr>
              <w:t>Length frequency data (yearly catch vector)</w:t>
            </w:r>
          </w:p>
          <w:p w14:paraId="0C17E5DD" w14:textId="77777777" w:rsidR="00ED32AF" w:rsidRPr="00854875" w:rsidRDefault="00ED32AF" w:rsidP="00BC757E">
            <w:pPr>
              <w:pStyle w:val="ListParagraph"/>
              <w:numPr>
                <w:ilvl w:val="0"/>
                <w:numId w:val="12"/>
              </w:numPr>
              <w:rPr>
                <w:rFonts w:ascii="Times New Roman" w:hAnsi="Times New Roman" w:cs="Times New Roman"/>
                <w:sz w:val="16"/>
              </w:rPr>
            </w:pPr>
            <w:r w:rsidRPr="00854875">
              <w:rPr>
                <w:rFonts w:ascii="Times New Roman" w:hAnsi="Times New Roman" w:cs="Times New Roman"/>
                <w:sz w:val="16"/>
              </w:rPr>
              <w:t>von Bertalanffy growth function (</w:t>
            </w:r>
            <m:oMath>
              <m:sSub>
                <m:sSubPr>
                  <m:ctrlPr>
                    <w:rPr>
                      <w:rFonts w:ascii="Cambria Math" w:eastAsia="Times New Roman" w:hAnsi="Cambria Math" w:cs="Times New Roman"/>
                      <w:i/>
                      <w:sz w:val="16"/>
                      <w:lang w:eastAsia="en-US"/>
                    </w:rPr>
                  </m:ctrlPr>
                </m:sSubPr>
                <m:e>
                  <m:r>
                    <w:rPr>
                      <w:rFonts w:ascii="Cambria Math" w:hAnsi="Cambria Math" w:cs="Times New Roman"/>
                      <w:sz w:val="16"/>
                    </w:rPr>
                    <m:t>L</m:t>
                  </m:r>
                </m:e>
                <m:sub>
                  <m:r>
                    <w:rPr>
                      <w:rFonts w:ascii="Cambria Math" w:hAnsi="Cambria Math" w:cs="Times New Roman"/>
                      <w:sz w:val="16"/>
                    </w:rPr>
                    <m:t>∞</m:t>
                  </m:r>
                </m:sub>
              </m:sSub>
              <m:r>
                <w:rPr>
                  <w:rFonts w:ascii="Cambria Math" w:eastAsia="Times New Roman" w:hAnsi="Cambria Math" w:cs="Times New Roman"/>
                  <w:sz w:val="16"/>
                </w:rPr>
                <m:t xml:space="preserve">, K, </m:t>
              </m:r>
              <m:sSub>
                <m:sSubPr>
                  <m:ctrlPr>
                    <w:rPr>
                      <w:rFonts w:ascii="Cambria Math" w:eastAsia="Times New Roman" w:hAnsi="Cambria Math" w:cs="Times New Roman"/>
                      <w:i/>
                      <w:sz w:val="16"/>
                      <w:lang w:eastAsia="en-US"/>
                    </w:rPr>
                  </m:ctrlPr>
                </m:sSubPr>
                <m:e>
                  <m:r>
                    <w:rPr>
                      <w:rFonts w:ascii="Cambria Math" w:eastAsia="Times New Roman" w:hAnsi="Cambria Math" w:cs="Times New Roman"/>
                      <w:sz w:val="16"/>
                    </w:rPr>
                    <m:t>t</m:t>
                  </m:r>
                </m:e>
                <m:sub>
                  <m:r>
                    <w:rPr>
                      <w:rFonts w:ascii="Cambria Math" w:eastAsia="Times New Roman" w:hAnsi="Cambria Math" w:cs="Times New Roman"/>
                      <w:sz w:val="16"/>
                    </w:rPr>
                    <m:t>0</m:t>
                  </m:r>
                </m:sub>
              </m:sSub>
            </m:oMath>
            <w:r w:rsidRPr="00854875">
              <w:rPr>
                <w:rFonts w:ascii="Times New Roman" w:hAnsi="Times New Roman" w:cs="Times New Roman"/>
                <w:sz w:val="16"/>
              </w:rPr>
              <w:t>)</w:t>
            </w:r>
          </w:p>
          <w:p w14:paraId="0BDA0BAE" w14:textId="77777777" w:rsidR="00ED32AF" w:rsidRPr="00854875" w:rsidRDefault="00ED32AF" w:rsidP="00BC757E">
            <w:pPr>
              <w:pStyle w:val="ListParagraph"/>
              <w:numPr>
                <w:ilvl w:val="0"/>
                <w:numId w:val="12"/>
              </w:numPr>
              <w:rPr>
                <w:rFonts w:ascii="Times New Roman" w:hAnsi="Times New Roman" w:cs="Times New Roman"/>
                <w:sz w:val="16"/>
              </w:rPr>
            </w:pPr>
            <w:r w:rsidRPr="00854875">
              <w:rPr>
                <w:rFonts w:ascii="Times New Roman" w:hAnsi="Times New Roman" w:cs="Times New Roman"/>
                <w:sz w:val="16"/>
              </w:rPr>
              <w:t>Natural mortality (</w:t>
            </w:r>
            <m:oMath>
              <m:r>
                <w:rPr>
                  <w:rFonts w:ascii="Cambria Math" w:hAnsi="Cambria Math" w:cs="Times New Roman"/>
                  <w:sz w:val="16"/>
                </w:rPr>
                <m:t>M</m:t>
              </m:r>
            </m:oMath>
            <w:r w:rsidRPr="00854875">
              <w:rPr>
                <w:rFonts w:ascii="Times New Roman" w:hAnsi="Times New Roman" w:cs="Times New Roman"/>
                <w:sz w:val="16"/>
              </w:rPr>
              <w:t>)</w:t>
            </w:r>
          </w:p>
        </w:tc>
        <w:tc>
          <w:tcPr>
            <w:tcW w:w="3330" w:type="dxa"/>
          </w:tcPr>
          <w:p w14:paraId="46FED51F" w14:textId="77777777" w:rsidR="00ED32AF" w:rsidRPr="00854875" w:rsidRDefault="00ED32AF" w:rsidP="00BC757E">
            <w:pPr>
              <w:rPr>
                <w:sz w:val="16"/>
              </w:rPr>
            </w:pPr>
            <w:r w:rsidRPr="00854875">
              <w:rPr>
                <w:sz w:val="16"/>
              </w:rPr>
              <w:t>(i) Total mortality is constant for all length classes</w:t>
            </w:r>
          </w:p>
          <w:p w14:paraId="3942E7F8" w14:textId="77777777" w:rsidR="00ED32AF" w:rsidRPr="00854875" w:rsidRDefault="00ED32AF" w:rsidP="00BC757E">
            <w:pPr>
              <w:rPr>
                <w:sz w:val="16"/>
              </w:rPr>
            </w:pPr>
            <w:r w:rsidRPr="00854875">
              <w:rPr>
                <w:sz w:val="16"/>
              </w:rPr>
              <w:t xml:space="preserve">(ii) Selectivity follows logistic curve (width of curve calculated from </w:t>
            </w:r>
            <m:oMath>
              <m:sSubSup>
                <m:sSubSupPr>
                  <m:ctrlPr>
                    <w:rPr>
                      <w:rFonts w:ascii="Cambria Math" w:eastAsia="Georgia" w:hAnsi="Cambria Math"/>
                      <w:i/>
                      <w:sz w:val="16"/>
                      <w:lang w:eastAsia="en-US"/>
                    </w:rPr>
                  </m:ctrlPr>
                </m:sSubSupPr>
                <m:e>
                  <m:r>
                    <w:rPr>
                      <w:rFonts w:ascii="Cambria Math" w:hAnsi="Cambria Math"/>
                      <w:sz w:val="16"/>
                    </w:rPr>
                    <m:t>L</m:t>
                  </m:r>
                </m:e>
                <m:sub>
                  <m:r>
                    <w:rPr>
                      <w:rFonts w:ascii="Cambria Math" w:hAnsi="Cambria Math"/>
                      <w:sz w:val="16"/>
                    </w:rPr>
                    <m:t>50</m:t>
                  </m:r>
                </m:sub>
                <m:sup>
                  <m:r>
                    <w:rPr>
                      <w:rFonts w:ascii="Cambria Math" w:hAnsi="Cambria Math"/>
                      <w:sz w:val="16"/>
                    </w:rPr>
                    <m:t>s</m:t>
                  </m:r>
                </m:sup>
              </m:sSubSup>
            </m:oMath>
            <w:r w:rsidRPr="00854875">
              <w:rPr>
                <w:sz w:val="16"/>
              </w:rPr>
              <w:t xml:space="preserve"> and </w:t>
            </w:r>
            <m:oMath>
              <m:sSubSup>
                <m:sSubSupPr>
                  <m:ctrlPr>
                    <w:rPr>
                      <w:rFonts w:ascii="Cambria Math" w:eastAsia="Georgia" w:hAnsi="Cambria Math"/>
                      <w:i/>
                      <w:sz w:val="16"/>
                      <w:lang w:eastAsia="en-US"/>
                    </w:rPr>
                  </m:ctrlPr>
                </m:sSubSupPr>
                <m:e>
                  <m:r>
                    <w:rPr>
                      <w:rFonts w:ascii="Cambria Math" w:hAnsi="Cambria Math"/>
                      <w:sz w:val="16"/>
                    </w:rPr>
                    <m:t>L</m:t>
                  </m:r>
                </m:e>
                <m:sub>
                  <m:r>
                    <w:rPr>
                      <w:rFonts w:ascii="Cambria Math" w:hAnsi="Cambria Math"/>
                      <w:sz w:val="16"/>
                    </w:rPr>
                    <m:t>75</m:t>
                  </m:r>
                </m:sub>
                <m:sup>
                  <m:r>
                    <w:rPr>
                      <w:rFonts w:ascii="Cambria Math" w:hAnsi="Cambria Math"/>
                      <w:sz w:val="16"/>
                    </w:rPr>
                    <m:t>s</m:t>
                  </m:r>
                </m:sup>
              </m:sSubSup>
            </m:oMath>
            <w:r w:rsidRPr="00854875">
              <w:rPr>
                <w:sz w:val="16"/>
              </w:rPr>
              <w:t>)</w:t>
            </w:r>
          </w:p>
        </w:tc>
        <w:tc>
          <w:tcPr>
            <w:tcW w:w="3690" w:type="dxa"/>
          </w:tcPr>
          <w:p w14:paraId="56C9E989" w14:textId="77777777" w:rsidR="00ED32AF" w:rsidRPr="00854875" w:rsidRDefault="00ED32AF" w:rsidP="00BC757E">
            <w:pPr>
              <w:pStyle w:val="ListParagraph"/>
              <w:numPr>
                <w:ilvl w:val="0"/>
                <w:numId w:val="13"/>
              </w:numPr>
              <w:rPr>
                <w:rFonts w:ascii="Times New Roman" w:hAnsi="Times New Roman" w:cs="Times New Roman"/>
                <w:b/>
                <w:sz w:val="16"/>
              </w:rPr>
            </w:pPr>
            <w:r w:rsidRPr="00854875">
              <w:rPr>
                <w:rFonts w:ascii="Times New Roman" w:eastAsia="Times New Roman" w:hAnsi="Times New Roman" w:cs="Times New Roman"/>
                <w:b/>
                <w:sz w:val="16"/>
              </w:rPr>
              <w:t>Length at 50% and 95% selectivity (</w:t>
            </w:r>
            <m:oMath>
              <m:sSubSup>
                <m:sSubSupPr>
                  <m:ctrlPr>
                    <w:rPr>
                      <w:rFonts w:ascii="Cambria Math" w:hAnsi="Cambria Math" w:cs="Times New Roman"/>
                      <w:b/>
                      <w:i/>
                      <w:sz w:val="16"/>
                      <w:lang w:eastAsia="en-US"/>
                    </w:rPr>
                  </m:ctrlPr>
                </m:sSubSupPr>
                <m:e>
                  <m:r>
                    <m:rPr>
                      <m:sty m:val="bi"/>
                    </m:rPr>
                    <w:rPr>
                      <w:rFonts w:ascii="Cambria Math" w:hAnsi="Cambria Math" w:cs="Times New Roman"/>
                      <w:sz w:val="16"/>
                    </w:rPr>
                    <m:t>L</m:t>
                  </m:r>
                </m:e>
                <m:sub>
                  <m:r>
                    <m:rPr>
                      <m:sty m:val="bi"/>
                    </m:rPr>
                    <w:rPr>
                      <w:rFonts w:ascii="Cambria Math" w:hAnsi="Cambria Math" w:cs="Times New Roman"/>
                      <w:sz w:val="16"/>
                    </w:rPr>
                    <m:t>50</m:t>
                  </m:r>
                </m:sub>
                <m:sup>
                  <m:r>
                    <m:rPr>
                      <m:sty m:val="bi"/>
                    </m:rPr>
                    <w:rPr>
                      <w:rFonts w:ascii="Cambria Math" w:hAnsi="Cambria Math" w:cs="Times New Roman"/>
                      <w:sz w:val="16"/>
                    </w:rPr>
                    <m:t>s</m:t>
                  </m:r>
                </m:sup>
              </m:sSubSup>
            </m:oMath>
            <w:r w:rsidRPr="00854875">
              <w:rPr>
                <w:rFonts w:ascii="Times New Roman" w:hAnsi="Times New Roman" w:cs="Times New Roman"/>
                <w:b/>
                <w:sz w:val="16"/>
              </w:rPr>
              <w:t xml:space="preserve"> and </w:t>
            </w:r>
            <m:oMath>
              <m:sSubSup>
                <m:sSubSupPr>
                  <m:ctrlPr>
                    <w:rPr>
                      <w:rFonts w:ascii="Cambria Math" w:hAnsi="Cambria Math" w:cs="Times New Roman"/>
                      <w:b/>
                      <w:i/>
                      <w:sz w:val="16"/>
                      <w:lang w:eastAsia="en-US"/>
                    </w:rPr>
                  </m:ctrlPr>
                </m:sSubSupPr>
                <m:e>
                  <m:r>
                    <m:rPr>
                      <m:sty m:val="bi"/>
                    </m:rPr>
                    <w:rPr>
                      <w:rFonts w:ascii="Cambria Math" w:hAnsi="Cambria Math" w:cs="Times New Roman"/>
                      <w:sz w:val="16"/>
                    </w:rPr>
                    <m:t>L</m:t>
                  </m:r>
                </m:e>
                <m:sub>
                  <m:r>
                    <m:rPr>
                      <m:sty m:val="bi"/>
                    </m:rPr>
                    <w:rPr>
                      <w:rFonts w:ascii="Cambria Math" w:hAnsi="Cambria Math" w:cs="Times New Roman"/>
                      <w:sz w:val="16"/>
                    </w:rPr>
                    <m:t>95</m:t>
                  </m:r>
                </m:sub>
                <m:sup>
                  <m:r>
                    <m:rPr>
                      <m:sty m:val="bi"/>
                    </m:rPr>
                    <w:rPr>
                      <w:rFonts w:ascii="Cambria Math" w:hAnsi="Cambria Math" w:cs="Times New Roman"/>
                      <w:sz w:val="16"/>
                    </w:rPr>
                    <m:t>s</m:t>
                  </m:r>
                </m:sup>
              </m:sSubSup>
            </m:oMath>
            <w:r w:rsidRPr="00854875">
              <w:rPr>
                <w:rFonts w:ascii="Times New Roman" w:hAnsi="Times New Roman" w:cs="Times New Roman"/>
                <w:b/>
                <w:sz w:val="16"/>
              </w:rPr>
              <w:t>)</w:t>
            </w:r>
          </w:p>
          <w:p w14:paraId="1B1121CF" w14:textId="3FE9DE6B" w:rsidR="00ED32AF" w:rsidRPr="00854875" w:rsidRDefault="00ED32AF" w:rsidP="00BC757E">
            <w:pPr>
              <w:pStyle w:val="ListParagraph"/>
              <w:numPr>
                <w:ilvl w:val="0"/>
                <w:numId w:val="13"/>
              </w:numPr>
              <w:rPr>
                <w:rFonts w:ascii="Times New Roman" w:hAnsi="Times New Roman" w:cs="Times New Roman"/>
                <w:b/>
                <w:sz w:val="16"/>
              </w:rPr>
            </w:pPr>
            <w:r w:rsidRPr="00854875">
              <w:rPr>
                <w:rFonts w:ascii="Times New Roman" w:hAnsi="Times New Roman" w:cs="Times New Roman"/>
                <w:b/>
                <w:sz w:val="16"/>
              </w:rPr>
              <w:t>Total mortality (</w:t>
            </w:r>
            <m:oMath>
              <m:r>
                <m:rPr>
                  <m:sty m:val="bi"/>
                </m:rPr>
                <w:rPr>
                  <w:rFonts w:ascii="Cambria Math" w:hAnsi="Cambria Math" w:cs="Times New Roman"/>
                  <w:sz w:val="16"/>
                </w:rPr>
                <m:t>Z</m:t>
              </m:r>
            </m:oMath>
            <w:r w:rsidRPr="00854875">
              <w:rPr>
                <w:rFonts w:ascii="Times New Roman" w:hAnsi="Times New Roman" w:cs="Times New Roman"/>
                <w:b/>
                <w:sz w:val="16"/>
              </w:rPr>
              <w:t xml:space="preserve">) (used to calculate </w:t>
            </w:r>
            <w:r w:rsidR="009729D9" w:rsidRPr="00854875">
              <w:rPr>
                <w:rFonts w:ascii="Times New Roman" w:hAnsi="Times New Roman" w:cs="Times New Roman"/>
                <w:b/>
                <w:sz w:val="16"/>
              </w:rPr>
              <w:t>F</w:t>
            </w:r>
            <w:r w:rsidRPr="00854875">
              <w:rPr>
                <w:rFonts w:ascii="Times New Roman" w:hAnsi="Times New Roman" w:cs="Times New Roman"/>
                <w:b/>
                <w:sz w:val="16"/>
              </w:rPr>
              <w:t>)</w:t>
            </w:r>
          </w:p>
        </w:tc>
      </w:tr>
      <w:tr w:rsidR="00ED32AF" w:rsidRPr="00854875" w14:paraId="50013ACC" w14:textId="77777777" w:rsidTr="0040244A">
        <w:tc>
          <w:tcPr>
            <w:tcW w:w="2340" w:type="dxa"/>
          </w:tcPr>
          <w:p w14:paraId="00500FAC" w14:textId="01BBBB6A" w:rsidR="00ED32AF" w:rsidRPr="00854875" w:rsidRDefault="00462B09" w:rsidP="00BC757E">
            <w:pPr>
              <w:rPr>
                <w:sz w:val="16"/>
              </w:rPr>
            </w:pPr>
            <w:r w:rsidRPr="00854875">
              <w:rPr>
                <w:sz w:val="16"/>
              </w:rPr>
              <w:t>Length-based Thompson</w:t>
            </w:r>
            <w:r w:rsidR="00ED32AF" w:rsidRPr="00854875">
              <w:rPr>
                <w:sz w:val="16"/>
              </w:rPr>
              <w:t xml:space="preserve"> and Bell (TB)</w:t>
            </w:r>
          </w:p>
        </w:tc>
        <w:tc>
          <w:tcPr>
            <w:tcW w:w="3600" w:type="dxa"/>
          </w:tcPr>
          <w:p w14:paraId="1A75F641" w14:textId="77777777" w:rsidR="00ED32AF" w:rsidRPr="00854875" w:rsidRDefault="00ED32AF" w:rsidP="00BC757E">
            <w:pPr>
              <w:pStyle w:val="ListParagraph"/>
              <w:numPr>
                <w:ilvl w:val="0"/>
                <w:numId w:val="9"/>
              </w:numPr>
              <w:rPr>
                <w:rFonts w:ascii="Times New Roman" w:hAnsi="Times New Roman" w:cs="Times New Roman"/>
                <w:sz w:val="16"/>
              </w:rPr>
            </w:pPr>
            <w:r w:rsidRPr="00854875">
              <w:rPr>
                <w:rFonts w:ascii="Times New Roman" w:hAnsi="Times New Roman" w:cs="Times New Roman"/>
                <w:sz w:val="16"/>
              </w:rPr>
              <w:t>Length frequency data</w:t>
            </w:r>
          </w:p>
          <w:p w14:paraId="3A74DB01" w14:textId="77777777" w:rsidR="00ED32AF" w:rsidRPr="00854875" w:rsidRDefault="00ED32AF" w:rsidP="00BC757E">
            <w:pPr>
              <w:pStyle w:val="ListParagraph"/>
              <w:numPr>
                <w:ilvl w:val="0"/>
                <w:numId w:val="9"/>
              </w:numPr>
              <w:rPr>
                <w:rFonts w:ascii="Times New Roman" w:hAnsi="Times New Roman" w:cs="Times New Roman"/>
                <w:sz w:val="16"/>
              </w:rPr>
            </w:pPr>
            <w:r w:rsidRPr="00854875">
              <w:rPr>
                <w:rFonts w:ascii="Times New Roman" w:hAnsi="Times New Roman" w:cs="Times New Roman"/>
                <w:sz w:val="16"/>
              </w:rPr>
              <w:t>von Bertalanffy growth function (</w:t>
            </w:r>
            <m:oMath>
              <m:sSub>
                <m:sSubPr>
                  <m:ctrlPr>
                    <w:rPr>
                      <w:rFonts w:ascii="Cambria Math" w:eastAsia="Times New Roman" w:hAnsi="Cambria Math" w:cs="Times New Roman"/>
                      <w:i/>
                      <w:sz w:val="16"/>
                      <w:lang w:eastAsia="en-US"/>
                    </w:rPr>
                  </m:ctrlPr>
                </m:sSubPr>
                <m:e>
                  <m:r>
                    <w:rPr>
                      <w:rFonts w:ascii="Cambria Math" w:hAnsi="Cambria Math" w:cs="Times New Roman"/>
                      <w:sz w:val="16"/>
                    </w:rPr>
                    <m:t>L</m:t>
                  </m:r>
                </m:e>
                <m:sub>
                  <m:r>
                    <w:rPr>
                      <w:rFonts w:ascii="Cambria Math" w:hAnsi="Cambria Math" w:cs="Times New Roman"/>
                      <w:sz w:val="16"/>
                    </w:rPr>
                    <m:t>∞</m:t>
                  </m:r>
                </m:sub>
              </m:sSub>
              <m:r>
                <w:rPr>
                  <w:rFonts w:ascii="Cambria Math" w:eastAsia="Times New Roman" w:hAnsi="Cambria Math" w:cs="Times New Roman"/>
                  <w:sz w:val="16"/>
                </w:rPr>
                <m:t xml:space="preserve">, K, </m:t>
              </m:r>
              <m:sSub>
                <m:sSubPr>
                  <m:ctrlPr>
                    <w:rPr>
                      <w:rFonts w:ascii="Cambria Math" w:eastAsia="Times New Roman" w:hAnsi="Cambria Math" w:cs="Times New Roman"/>
                      <w:i/>
                      <w:sz w:val="16"/>
                      <w:lang w:eastAsia="en-US"/>
                    </w:rPr>
                  </m:ctrlPr>
                </m:sSubPr>
                <m:e>
                  <m:r>
                    <w:rPr>
                      <w:rFonts w:ascii="Cambria Math" w:eastAsia="Times New Roman" w:hAnsi="Cambria Math" w:cs="Times New Roman"/>
                      <w:sz w:val="16"/>
                    </w:rPr>
                    <m:t>t</m:t>
                  </m:r>
                </m:e>
                <m:sub>
                  <m:r>
                    <w:rPr>
                      <w:rFonts w:ascii="Cambria Math" w:eastAsia="Times New Roman" w:hAnsi="Cambria Math" w:cs="Times New Roman"/>
                      <w:sz w:val="16"/>
                    </w:rPr>
                    <m:t>0</m:t>
                  </m:r>
                </m:sub>
              </m:sSub>
            </m:oMath>
            <w:r w:rsidRPr="00854875">
              <w:rPr>
                <w:rFonts w:ascii="Times New Roman" w:hAnsi="Times New Roman" w:cs="Times New Roman"/>
                <w:sz w:val="16"/>
              </w:rPr>
              <w:t>)</w:t>
            </w:r>
          </w:p>
          <w:p w14:paraId="300290D5" w14:textId="77777777" w:rsidR="00ED32AF" w:rsidRPr="00854875" w:rsidRDefault="00ED32AF" w:rsidP="00BC757E">
            <w:pPr>
              <w:pStyle w:val="ListParagraph"/>
              <w:numPr>
                <w:ilvl w:val="0"/>
                <w:numId w:val="9"/>
              </w:numPr>
              <w:rPr>
                <w:rFonts w:ascii="Times New Roman" w:hAnsi="Times New Roman" w:cs="Times New Roman"/>
                <w:sz w:val="16"/>
              </w:rPr>
            </w:pPr>
            <w:r w:rsidRPr="00854875">
              <w:rPr>
                <w:rFonts w:ascii="Times New Roman" w:hAnsi="Times New Roman" w:cs="Times New Roman"/>
                <w:sz w:val="16"/>
              </w:rPr>
              <w:t>Length-weight relationship (</w:t>
            </w:r>
            <m:oMath>
              <m:r>
                <w:rPr>
                  <w:rFonts w:ascii="Cambria Math" w:hAnsi="Cambria Math" w:cs="Times New Roman"/>
                  <w:sz w:val="16"/>
                </w:rPr>
                <m:t>α</m:t>
              </m:r>
            </m:oMath>
            <w:r w:rsidRPr="00854875">
              <w:rPr>
                <w:rFonts w:ascii="Times New Roman" w:hAnsi="Times New Roman" w:cs="Times New Roman"/>
                <w:sz w:val="16"/>
              </w:rPr>
              <w:t xml:space="preserve"> and </w:t>
            </w:r>
            <m:oMath>
              <m:r>
                <w:rPr>
                  <w:rFonts w:ascii="Cambria Math" w:hAnsi="Cambria Math" w:cs="Times New Roman"/>
                  <w:sz w:val="16"/>
                </w:rPr>
                <m:t>β</m:t>
              </m:r>
            </m:oMath>
            <w:r w:rsidRPr="00854875">
              <w:rPr>
                <w:rFonts w:ascii="Times New Roman" w:hAnsi="Times New Roman" w:cs="Times New Roman"/>
                <w:sz w:val="16"/>
              </w:rPr>
              <w:t>)</w:t>
            </w:r>
          </w:p>
          <w:p w14:paraId="6D7B14C4" w14:textId="77777777" w:rsidR="00ED32AF" w:rsidRPr="00854875" w:rsidRDefault="00ED32AF" w:rsidP="00BC757E">
            <w:pPr>
              <w:pStyle w:val="ListParagraph"/>
              <w:numPr>
                <w:ilvl w:val="0"/>
                <w:numId w:val="9"/>
              </w:numPr>
              <w:rPr>
                <w:rFonts w:ascii="Times New Roman" w:hAnsi="Times New Roman" w:cs="Times New Roman"/>
                <w:sz w:val="16"/>
              </w:rPr>
            </w:pPr>
            <w:r w:rsidRPr="00854875">
              <w:rPr>
                <w:rFonts w:ascii="Times New Roman" w:hAnsi="Times New Roman" w:cs="Times New Roman"/>
                <w:sz w:val="16"/>
              </w:rPr>
              <w:t>F-at-length-array (fishing mortality for each length class; calculated based on selectivity)</w:t>
            </w:r>
          </w:p>
          <w:p w14:paraId="25D897CB" w14:textId="77777777" w:rsidR="00ED32AF" w:rsidRPr="00854875" w:rsidRDefault="00ED32AF" w:rsidP="00BC757E">
            <w:pPr>
              <w:pStyle w:val="ListParagraph"/>
              <w:numPr>
                <w:ilvl w:val="0"/>
                <w:numId w:val="9"/>
              </w:numPr>
              <w:rPr>
                <w:rFonts w:ascii="Times New Roman" w:hAnsi="Times New Roman" w:cs="Times New Roman"/>
                <w:sz w:val="16"/>
              </w:rPr>
            </w:pPr>
            <w:r w:rsidRPr="00854875">
              <w:rPr>
                <w:rFonts w:ascii="Times New Roman" w:hAnsi="Times New Roman" w:cs="Times New Roman"/>
                <w:sz w:val="16"/>
              </w:rPr>
              <w:t>Natural mortality (</w:t>
            </w:r>
            <m:oMath>
              <m:r>
                <w:rPr>
                  <w:rFonts w:ascii="Cambria Math" w:hAnsi="Cambria Math" w:cs="Times New Roman"/>
                  <w:sz w:val="16"/>
                </w:rPr>
                <m:t>M</m:t>
              </m:r>
            </m:oMath>
            <w:r w:rsidRPr="00854875">
              <w:rPr>
                <w:rFonts w:ascii="Times New Roman" w:hAnsi="Times New Roman" w:cs="Times New Roman"/>
                <w:sz w:val="16"/>
              </w:rPr>
              <w:t>)</w:t>
            </w:r>
          </w:p>
          <w:p w14:paraId="01441281" w14:textId="77777777" w:rsidR="00ED32AF" w:rsidRPr="00854875" w:rsidRDefault="00ED32AF" w:rsidP="00BC757E">
            <w:pPr>
              <w:pStyle w:val="ListParagraph"/>
              <w:numPr>
                <w:ilvl w:val="0"/>
                <w:numId w:val="9"/>
              </w:numPr>
              <w:rPr>
                <w:rFonts w:ascii="Times New Roman" w:hAnsi="Times New Roman" w:cs="Times New Roman"/>
                <w:sz w:val="16"/>
              </w:rPr>
            </w:pPr>
            <w:r w:rsidRPr="00854875">
              <w:rPr>
                <w:rFonts w:ascii="Times New Roman" w:hAnsi="Times New Roman" w:cs="Times New Roman"/>
                <w:sz w:val="16"/>
              </w:rPr>
              <w:t>Total mortality (</w:t>
            </w:r>
            <m:oMath>
              <m:r>
                <w:rPr>
                  <w:rFonts w:ascii="Cambria Math" w:hAnsi="Cambria Math" w:cs="Times New Roman"/>
                  <w:sz w:val="16"/>
                </w:rPr>
                <m:t>Z</m:t>
              </m:r>
            </m:oMath>
            <w:r w:rsidRPr="00854875">
              <w:rPr>
                <w:rFonts w:ascii="Times New Roman" w:hAnsi="Times New Roman" w:cs="Times New Roman"/>
                <w:sz w:val="16"/>
              </w:rPr>
              <w:t>)</w:t>
            </w:r>
          </w:p>
          <w:p w14:paraId="2B86847B" w14:textId="77777777" w:rsidR="00ED32AF" w:rsidRPr="00854875" w:rsidRDefault="00ED32AF" w:rsidP="00BC757E">
            <w:pPr>
              <w:pStyle w:val="ListParagraph"/>
              <w:numPr>
                <w:ilvl w:val="0"/>
                <w:numId w:val="9"/>
              </w:numPr>
              <w:rPr>
                <w:rFonts w:ascii="Times New Roman" w:hAnsi="Times New Roman" w:cs="Times New Roman"/>
                <w:sz w:val="16"/>
              </w:rPr>
            </w:pPr>
            <w:r w:rsidRPr="00854875">
              <w:rPr>
                <w:rFonts w:ascii="Times New Roman" w:hAnsi="Times New Roman" w:cs="Times New Roman"/>
                <w:sz w:val="16"/>
              </w:rPr>
              <w:t>Length at 50% selectivity and maturity (</w:t>
            </w:r>
            <m:oMath>
              <m:sSubSup>
                <m:sSubSupPr>
                  <m:ctrlPr>
                    <w:rPr>
                      <w:rFonts w:ascii="Cambria Math" w:hAnsi="Cambria Math" w:cs="Times New Roman"/>
                      <w:i/>
                      <w:sz w:val="16"/>
                      <w:lang w:eastAsia="en-US"/>
                    </w:rPr>
                  </m:ctrlPr>
                </m:sSubSupPr>
                <m:e>
                  <m:r>
                    <w:rPr>
                      <w:rFonts w:ascii="Cambria Math" w:hAnsi="Cambria Math" w:cs="Times New Roman"/>
                      <w:sz w:val="16"/>
                    </w:rPr>
                    <m:t>L</m:t>
                  </m:r>
                </m:e>
                <m:sub>
                  <m:r>
                    <w:rPr>
                      <w:rFonts w:ascii="Cambria Math" w:hAnsi="Cambria Math" w:cs="Times New Roman"/>
                      <w:sz w:val="16"/>
                    </w:rPr>
                    <m:t>50</m:t>
                  </m:r>
                </m:sub>
                <m:sup>
                  <m:r>
                    <w:rPr>
                      <w:rFonts w:ascii="Cambria Math" w:hAnsi="Cambria Math" w:cs="Times New Roman"/>
                      <w:sz w:val="16"/>
                    </w:rPr>
                    <m:t>s</m:t>
                  </m:r>
                </m:sup>
              </m:sSubSup>
            </m:oMath>
            <w:r w:rsidRPr="00854875">
              <w:rPr>
                <w:rFonts w:ascii="Times New Roman" w:hAnsi="Times New Roman" w:cs="Times New Roman"/>
                <w:sz w:val="16"/>
              </w:rPr>
              <w:t xml:space="preserve"> and </w:t>
            </w:r>
            <m:oMath>
              <m:sSubSup>
                <m:sSubSupPr>
                  <m:ctrlPr>
                    <w:rPr>
                      <w:rFonts w:ascii="Cambria Math" w:hAnsi="Cambria Math" w:cs="Times New Roman"/>
                      <w:i/>
                      <w:sz w:val="16"/>
                      <w:lang w:eastAsia="en-US"/>
                    </w:rPr>
                  </m:ctrlPr>
                </m:sSubSupPr>
                <m:e>
                  <m:r>
                    <w:rPr>
                      <w:rFonts w:ascii="Cambria Math" w:hAnsi="Cambria Math" w:cs="Times New Roman"/>
                      <w:sz w:val="16"/>
                    </w:rPr>
                    <m:t>L</m:t>
                  </m:r>
                </m:e>
                <m:sub>
                  <m:r>
                    <w:rPr>
                      <w:rFonts w:ascii="Cambria Math" w:hAnsi="Cambria Math" w:cs="Times New Roman"/>
                      <w:sz w:val="16"/>
                    </w:rPr>
                    <m:t>50</m:t>
                  </m:r>
                </m:sub>
                <m:sup>
                  <m:r>
                    <w:rPr>
                      <w:rFonts w:ascii="Cambria Math" w:hAnsi="Cambria Math" w:cs="Times New Roman"/>
                      <w:sz w:val="16"/>
                    </w:rPr>
                    <m:t>m</m:t>
                  </m:r>
                </m:sup>
              </m:sSubSup>
            </m:oMath>
            <w:r w:rsidRPr="00854875">
              <w:rPr>
                <w:rFonts w:ascii="Times New Roman" w:hAnsi="Times New Roman" w:cs="Times New Roman"/>
                <w:sz w:val="16"/>
              </w:rPr>
              <w:t>)</w:t>
            </w:r>
          </w:p>
          <w:p w14:paraId="62951D34" w14:textId="77777777" w:rsidR="00ED32AF" w:rsidRPr="00854875" w:rsidRDefault="00ED32AF" w:rsidP="00BC757E">
            <w:pPr>
              <w:pStyle w:val="ListParagraph"/>
              <w:numPr>
                <w:ilvl w:val="0"/>
                <w:numId w:val="9"/>
              </w:numPr>
              <w:rPr>
                <w:rFonts w:ascii="Times New Roman" w:hAnsi="Times New Roman" w:cs="Times New Roman"/>
                <w:sz w:val="16"/>
              </w:rPr>
            </w:pPr>
            <w:r w:rsidRPr="00854875">
              <w:rPr>
                <w:rFonts w:ascii="Times New Roman" w:hAnsi="Times New Roman" w:cs="Times New Roman"/>
                <w:sz w:val="16"/>
              </w:rPr>
              <w:t>Width of selectivity and maturity logistic curve</w:t>
            </w:r>
          </w:p>
        </w:tc>
        <w:tc>
          <w:tcPr>
            <w:tcW w:w="3330" w:type="dxa"/>
          </w:tcPr>
          <w:p w14:paraId="0D8E33EA" w14:textId="77777777" w:rsidR="00ED32AF" w:rsidRPr="00854875" w:rsidRDefault="00ED32AF" w:rsidP="00BC757E">
            <w:pPr>
              <w:rPr>
                <w:sz w:val="16"/>
              </w:rPr>
            </w:pPr>
            <w:r w:rsidRPr="00854875">
              <w:rPr>
                <w:sz w:val="16"/>
              </w:rPr>
              <w:t xml:space="preserve">(i) Stock is in equilibrium </w:t>
            </w:r>
          </w:p>
          <w:p w14:paraId="236A55E7" w14:textId="77777777" w:rsidR="00ED32AF" w:rsidRPr="00854875" w:rsidRDefault="00ED32AF" w:rsidP="00BC757E">
            <w:pPr>
              <w:rPr>
                <w:sz w:val="16"/>
              </w:rPr>
            </w:pPr>
            <w:r w:rsidRPr="00854875">
              <w:rPr>
                <w:sz w:val="16"/>
              </w:rPr>
              <w:t>(ii) Natural mortality is constant</w:t>
            </w:r>
          </w:p>
          <w:p w14:paraId="416E33BE" w14:textId="77777777" w:rsidR="00ED32AF" w:rsidRPr="00854875" w:rsidRDefault="00ED32AF" w:rsidP="00BC757E">
            <w:pPr>
              <w:rPr>
                <w:sz w:val="16"/>
              </w:rPr>
            </w:pPr>
            <w:r w:rsidRPr="00854875">
              <w:rPr>
                <w:sz w:val="16"/>
              </w:rPr>
              <w:t>(iii) Selectivity and maturity follow logistic curve</w:t>
            </w:r>
          </w:p>
        </w:tc>
        <w:tc>
          <w:tcPr>
            <w:tcW w:w="3690" w:type="dxa"/>
          </w:tcPr>
          <w:p w14:paraId="5891D5F8" w14:textId="406C8C1B" w:rsidR="00EC3F91" w:rsidRPr="00854875" w:rsidRDefault="00EC3F91" w:rsidP="003F26E2">
            <w:pPr>
              <w:pStyle w:val="ListParagraph"/>
              <w:numPr>
                <w:ilvl w:val="0"/>
                <w:numId w:val="10"/>
              </w:numPr>
              <w:rPr>
                <w:rFonts w:ascii="Times New Roman" w:hAnsi="Times New Roman" w:cs="Times New Roman"/>
                <w:b/>
                <w:sz w:val="16"/>
              </w:rPr>
            </w:pPr>
            <w:r w:rsidRPr="00854875">
              <w:rPr>
                <w:rFonts w:ascii="Times New Roman" w:hAnsi="Times New Roman" w:cs="Times New Roman"/>
                <w:sz w:val="16"/>
              </w:rPr>
              <w:t>Precautionary reference levels (F</w:t>
            </w:r>
            <w:r w:rsidRPr="00854875">
              <w:rPr>
                <w:rFonts w:ascii="Times New Roman" w:hAnsi="Times New Roman" w:cs="Times New Roman"/>
                <w:sz w:val="16"/>
                <w:vertAlign w:val="subscript"/>
              </w:rPr>
              <w:t>0.1</w:t>
            </w:r>
            <w:r w:rsidRPr="00854875">
              <w:rPr>
                <w:rFonts w:ascii="Times New Roman" w:hAnsi="Times New Roman" w:cs="Times New Roman"/>
                <w:sz w:val="16"/>
              </w:rPr>
              <w:t>, F</w:t>
            </w:r>
            <w:r w:rsidRPr="00854875">
              <w:rPr>
                <w:rFonts w:ascii="Times New Roman" w:hAnsi="Times New Roman" w:cs="Times New Roman"/>
                <w:sz w:val="16"/>
                <w:vertAlign w:val="subscript"/>
              </w:rPr>
              <w:t>0.5</w:t>
            </w:r>
            <w:r w:rsidRPr="00854875">
              <w:rPr>
                <w:rFonts w:ascii="Times New Roman" w:hAnsi="Times New Roman" w:cs="Times New Roman"/>
                <w:sz w:val="16"/>
              </w:rPr>
              <w:t>, E</w:t>
            </w:r>
            <w:r w:rsidRPr="00854875">
              <w:rPr>
                <w:rFonts w:ascii="Times New Roman" w:hAnsi="Times New Roman" w:cs="Times New Roman"/>
                <w:sz w:val="16"/>
                <w:vertAlign w:val="subscript"/>
              </w:rPr>
              <w:t>0.5</w:t>
            </w:r>
            <w:r w:rsidRPr="00854875">
              <w:rPr>
                <w:rFonts w:ascii="Times New Roman" w:hAnsi="Times New Roman" w:cs="Times New Roman"/>
                <w:sz w:val="16"/>
              </w:rPr>
              <w:t>)</w:t>
            </w:r>
          </w:p>
          <w:p w14:paraId="1F47BBE2" w14:textId="6AD0F34A" w:rsidR="00EC3F91" w:rsidRPr="00854875" w:rsidRDefault="00EC3F91" w:rsidP="003F26E2">
            <w:pPr>
              <w:pStyle w:val="ListParagraph"/>
              <w:numPr>
                <w:ilvl w:val="0"/>
                <w:numId w:val="10"/>
              </w:numPr>
              <w:rPr>
                <w:rFonts w:ascii="Times New Roman" w:hAnsi="Times New Roman" w:cs="Times New Roman"/>
                <w:b/>
                <w:sz w:val="16"/>
              </w:rPr>
            </w:pPr>
            <w:r w:rsidRPr="00854875">
              <w:rPr>
                <w:rFonts w:ascii="Times New Roman" w:hAnsi="Times New Roman" w:cs="Times New Roman"/>
                <w:sz w:val="16"/>
              </w:rPr>
              <w:t>Exploitation, Yield, abundance and catch across vector of fishing mortalities</w:t>
            </w:r>
          </w:p>
          <w:p w14:paraId="1870DF33" w14:textId="196FF528" w:rsidR="003A4DC5" w:rsidRPr="00854875" w:rsidRDefault="00EC3F91" w:rsidP="003F26E2">
            <w:pPr>
              <w:pStyle w:val="ListParagraph"/>
              <w:numPr>
                <w:ilvl w:val="0"/>
                <w:numId w:val="10"/>
              </w:numPr>
              <w:rPr>
                <w:rFonts w:ascii="Times New Roman" w:hAnsi="Times New Roman" w:cs="Times New Roman"/>
                <w:b/>
                <w:sz w:val="16"/>
              </w:rPr>
            </w:pPr>
            <w:r w:rsidRPr="00854875">
              <w:rPr>
                <w:rFonts w:ascii="Times New Roman" w:hAnsi="Times New Roman" w:cs="Times New Roman"/>
                <w:sz w:val="16"/>
              </w:rPr>
              <w:t>Current exploitation, yield, abundance and catch</w:t>
            </w:r>
          </w:p>
          <w:p w14:paraId="508368F2" w14:textId="027D3542" w:rsidR="003F26E2" w:rsidRPr="00854875" w:rsidRDefault="003F26E2" w:rsidP="003F26E2">
            <w:pPr>
              <w:pStyle w:val="ListParagraph"/>
              <w:numPr>
                <w:ilvl w:val="0"/>
                <w:numId w:val="10"/>
              </w:numPr>
              <w:rPr>
                <w:rFonts w:ascii="Times New Roman" w:hAnsi="Times New Roman" w:cs="Times New Roman"/>
                <w:b/>
                <w:sz w:val="16"/>
              </w:rPr>
            </w:pPr>
            <w:r w:rsidRPr="00854875">
              <w:rPr>
                <w:rFonts w:ascii="Times New Roman" w:hAnsi="Times New Roman" w:cs="Times New Roman"/>
                <w:b/>
                <w:sz w:val="16"/>
              </w:rPr>
              <w:t>Current F</w:t>
            </w:r>
          </w:p>
          <w:p w14:paraId="259C2641" w14:textId="09BBEEB2" w:rsidR="00F04161" w:rsidRPr="00854875" w:rsidRDefault="00ED32AF" w:rsidP="003F26E2">
            <w:pPr>
              <w:pStyle w:val="ListParagraph"/>
              <w:numPr>
                <w:ilvl w:val="0"/>
                <w:numId w:val="10"/>
              </w:numPr>
              <w:rPr>
                <w:rFonts w:ascii="Times New Roman" w:hAnsi="Times New Roman" w:cs="Times New Roman"/>
                <w:b/>
                <w:sz w:val="16"/>
              </w:rPr>
            </w:pPr>
            <w:r w:rsidRPr="00854875">
              <w:rPr>
                <w:rFonts w:ascii="Times New Roman" w:hAnsi="Times New Roman" w:cs="Times New Roman"/>
                <w:b/>
                <w:sz w:val="16"/>
              </w:rPr>
              <w:t>SPR</w:t>
            </w:r>
          </w:p>
          <w:p w14:paraId="25AE3ECC" w14:textId="77A14FBE" w:rsidR="00F04161" w:rsidRPr="00854875" w:rsidRDefault="00F04161" w:rsidP="003F26E2">
            <w:pPr>
              <w:pStyle w:val="ListParagraph"/>
              <w:numPr>
                <w:ilvl w:val="0"/>
                <w:numId w:val="10"/>
              </w:numPr>
              <w:rPr>
                <w:rFonts w:ascii="Times New Roman" w:hAnsi="Times New Roman" w:cs="Times New Roman"/>
                <w:b/>
                <w:sz w:val="16"/>
              </w:rPr>
            </w:pPr>
            <w:r w:rsidRPr="00854875">
              <w:rPr>
                <w:rFonts w:ascii="Times New Roman" w:hAnsi="Times New Roman" w:cs="Times New Roman"/>
                <w:b/>
                <w:sz w:val="16"/>
              </w:rPr>
              <w:t>F/F</w:t>
            </w:r>
            <w:r w:rsidRPr="00854875">
              <w:rPr>
                <w:rFonts w:ascii="Times New Roman" w:hAnsi="Times New Roman" w:cs="Times New Roman"/>
                <w:b/>
                <w:sz w:val="16"/>
                <w:vertAlign w:val="subscript"/>
              </w:rPr>
              <w:t>M</w:t>
            </w:r>
            <w:r w:rsidR="003A4DC5" w:rsidRPr="00854875">
              <w:rPr>
                <w:rFonts w:ascii="Times New Roman" w:hAnsi="Times New Roman" w:cs="Times New Roman"/>
                <w:b/>
                <w:sz w:val="16"/>
                <w:vertAlign w:val="subscript"/>
              </w:rPr>
              <w:t xml:space="preserve">ax </w:t>
            </w:r>
            <w:r w:rsidR="003A4DC5" w:rsidRPr="00854875">
              <w:rPr>
                <w:rFonts w:ascii="Times New Roman" w:hAnsi="Times New Roman" w:cs="Times New Roman"/>
                <w:b/>
                <w:sz w:val="16"/>
              </w:rPr>
              <w:t>or F/F</w:t>
            </w:r>
            <w:r w:rsidR="003A4DC5" w:rsidRPr="00854875">
              <w:rPr>
                <w:rFonts w:ascii="Times New Roman" w:hAnsi="Times New Roman" w:cs="Times New Roman"/>
                <w:b/>
                <w:sz w:val="16"/>
                <w:vertAlign w:val="subscript"/>
              </w:rPr>
              <w:t>MSY</w:t>
            </w:r>
          </w:p>
          <w:p w14:paraId="354FC339" w14:textId="66B014E2" w:rsidR="00F04161" w:rsidRPr="00854875" w:rsidRDefault="00F04161" w:rsidP="003F26E2">
            <w:pPr>
              <w:pStyle w:val="ListParagraph"/>
              <w:numPr>
                <w:ilvl w:val="0"/>
                <w:numId w:val="10"/>
              </w:numPr>
              <w:rPr>
                <w:rFonts w:ascii="Times New Roman" w:hAnsi="Times New Roman" w:cs="Times New Roman"/>
                <w:b/>
                <w:sz w:val="16"/>
              </w:rPr>
            </w:pPr>
            <w:r w:rsidRPr="00854875">
              <w:rPr>
                <w:rFonts w:ascii="Times New Roman" w:hAnsi="Times New Roman" w:cs="Times New Roman"/>
                <w:b/>
                <w:sz w:val="16"/>
              </w:rPr>
              <w:t>SPR</w:t>
            </w:r>
            <w:r w:rsidRPr="00854875">
              <w:rPr>
                <w:rFonts w:ascii="Times New Roman" w:hAnsi="Times New Roman" w:cs="Times New Roman"/>
                <w:b/>
                <w:sz w:val="16"/>
                <w:vertAlign w:val="subscript"/>
              </w:rPr>
              <w:t>MSY</w:t>
            </w:r>
          </w:p>
        </w:tc>
      </w:tr>
      <w:tr w:rsidR="00ED32AF" w:rsidRPr="00854875" w14:paraId="73D5E258" w14:textId="77777777" w:rsidTr="0040244A">
        <w:tc>
          <w:tcPr>
            <w:tcW w:w="2340" w:type="dxa"/>
          </w:tcPr>
          <w:p w14:paraId="5A397CD3" w14:textId="53BF8005" w:rsidR="00ED32AF" w:rsidRPr="00854875" w:rsidRDefault="00ED32AF" w:rsidP="00BC757E">
            <w:pPr>
              <w:rPr>
                <w:sz w:val="16"/>
              </w:rPr>
            </w:pPr>
            <w:r w:rsidRPr="00854875">
              <w:rPr>
                <w:sz w:val="16"/>
              </w:rPr>
              <w:t xml:space="preserve">Length-Based </w:t>
            </w:r>
            <w:r w:rsidR="00B71250" w:rsidRPr="00854875">
              <w:rPr>
                <w:sz w:val="16"/>
              </w:rPr>
              <w:t>Spawning potential ratio</w:t>
            </w:r>
            <w:r w:rsidRPr="00854875">
              <w:rPr>
                <w:sz w:val="16"/>
              </w:rPr>
              <w:t xml:space="preserve"> (LBSPR)</w:t>
            </w:r>
          </w:p>
        </w:tc>
        <w:tc>
          <w:tcPr>
            <w:tcW w:w="3600" w:type="dxa"/>
          </w:tcPr>
          <w:p w14:paraId="6A7686E3" w14:textId="77777777" w:rsidR="00ED32AF" w:rsidRPr="00854875" w:rsidRDefault="00ED32AF" w:rsidP="00BC757E">
            <w:pPr>
              <w:pStyle w:val="ListParagraph"/>
              <w:numPr>
                <w:ilvl w:val="0"/>
                <w:numId w:val="11"/>
              </w:numPr>
              <w:rPr>
                <w:rFonts w:ascii="Times New Roman" w:hAnsi="Times New Roman" w:cs="Times New Roman"/>
                <w:sz w:val="16"/>
              </w:rPr>
            </w:pPr>
            <w:r w:rsidRPr="00854875">
              <w:rPr>
                <w:rFonts w:ascii="Times New Roman" w:hAnsi="Times New Roman" w:cs="Times New Roman"/>
                <w:sz w:val="16"/>
              </w:rPr>
              <w:t>Length frequency data</w:t>
            </w:r>
          </w:p>
          <w:p w14:paraId="6021A34E" w14:textId="77777777" w:rsidR="00ED32AF" w:rsidRPr="00854875" w:rsidRDefault="00ED32AF" w:rsidP="00BC757E">
            <w:pPr>
              <w:pStyle w:val="ListParagraph"/>
              <w:numPr>
                <w:ilvl w:val="0"/>
                <w:numId w:val="11"/>
              </w:numPr>
              <w:rPr>
                <w:rFonts w:ascii="Times New Roman" w:hAnsi="Times New Roman" w:cs="Times New Roman"/>
                <w:sz w:val="16"/>
              </w:rPr>
            </w:pPr>
            <w:r w:rsidRPr="00854875">
              <w:rPr>
                <w:rFonts w:ascii="Times New Roman" w:hAnsi="Times New Roman" w:cs="Times New Roman"/>
                <w:sz w:val="16"/>
              </w:rPr>
              <w:t>Asymptotic length (</w:t>
            </w:r>
            <m:oMath>
              <m:sSub>
                <m:sSubPr>
                  <m:ctrlPr>
                    <w:rPr>
                      <w:rFonts w:ascii="Cambria Math" w:eastAsia="Times New Roman" w:hAnsi="Cambria Math" w:cs="Times New Roman"/>
                      <w:i/>
                      <w:sz w:val="16"/>
                      <w:lang w:eastAsia="en-US"/>
                    </w:rPr>
                  </m:ctrlPr>
                </m:sSubPr>
                <m:e>
                  <m:r>
                    <w:rPr>
                      <w:rFonts w:ascii="Cambria Math" w:hAnsi="Cambria Math" w:cs="Times New Roman"/>
                      <w:sz w:val="16"/>
                    </w:rPr>
                    <m:t>L</m:t>
                  </m:r>
                </m:e>
                <m:sub>
                  <m:r>
                    <w:rPr>
                      <w:rFonts w:ascii="Cambria Math" w:hAnsi="Cambria Math" w:cs="Times New Roman"/>
                      <w:sz w:val="16"/>
                    </w:rPr>
                    <m:t>∞</m:t>
                  </m:r>
                </m:sub>
              </m:sSub>
            </m:oMath>
            <w:r w:rsidRPr="00854875">
              <w:rPr>
                <w:rFonts w:ascii="Times New Roman" w:hAnsi="Times New Roman" w:cs="Times New Roman"/>
                <w:sz w:val="16"/>
              </w:rPr>
              <w:t>)</w:t>
            </w:r>
          </w:p>
          <w:p w14:paraId="0582D64F" w14:textId="77777777" w:rsidR="00ED32AF" w:rsidRPr="00854875" w:rsidRDefault="00ED32AF" w:rsidP="00BC757E">
            <w:pPr>
              <w:pStyle w:val="ListParagraph"/>
              <w:numPr>
                <w:ilvl w:val="0"/>
                <w:numId w:val="11"/>
              </w:numPr>
              <w:rPr>
                <w:rFonts w:ascii="Times New Roman" w:hAnsi="Times New Roman" w:cs="Times New Roman"/>
                <w:sz w:val="16"/>
              </w:rPr>
            </w:pPr>
            <w:r w:rsidRPr="00854875">
              <w:rPr>
                <w:rFonts w:ascii="Times New Roman" w:hAnsi="Times New Roman" w:cs="Times New Roman"/>
                <w:sz w:val="16"/>
              </w:rPr>
              <w:t xml:space="preserve">Coefficient of variation of </w:t>
            </w:r>
            <m:oMath>
              <m:sSub>
                <m:sSubPr>
                  <m:ctrlPr>
                    <w:rPr>
                      <w:rFonts w:ascii="Cambria Math" w:eastAsia="Times New Roman" w:hAnsi="Cambria Math" w:cs="Times New Roman"/>
                      <w:i/>
                      <w:sz w:val="16"/>
                      <w:lang w:eastAsia="en-US"/>
                    </w:rPr>
                  </m:ctrlPr>
                </m:sSubPr>
                <m:e>
                  <m:r>
                    <w:rPr>
                      <w:rFonts w:ascii="Cambria Math" w:hAnsi="Cambria Math" w:cs="Times New Roman"/>
                      <w:sz w:val="16"/>
                    </w:rPr>
                    <m:t>L</m:t>
                  </m:r>
                </m:e>
                <m:sub>
                  <m:r>
                    <w:rPr>
                      <w:rFonts w:ascii="Cambria Math" w:hAnsi="Cambria Math" w:cs="Times New Roman"/>
                      <w:sz w:val="16"/>
                    </w:rPr>
                    <m:t>∞</m:t>
                  </m:r>
                </m:sub>
              </m:sSub>
            </m:oMath>
            <w:r w:rsidRPr="00854875">
              <w:rPr>
                <w:rFonts w:ascii="Times New Roman" w:hAnsi="Times New Roman" w:cs="Times New Roman"/>
                <w:sz w:val="16"/>
              </w:rPr>
              <w:t xml:space="preserve"> (</w:t>
            </w:r>
            <m:oMath>
              <m:sSub>
                <m:sSubPr>
                  <m:ctrlPr>
                    <w:rPr>
                      <w:rFonts w:ascii="Cambria Math" w:hAnsi="Cambria Math" w:cs="Times New Roman"/>
                      <w:i/>
                      <w:sz w:val="16"/>
                      <w:lang w:eastAsia="en-US"/>
                    </w:rPr>
                  </m:ctrlPr>
                </m:sSubPr>
                <m:e>
                  <m:r>
                    <w:rPr>
                      <w:rFonts w:ascii="Cambria Math" w:hAnsi="Cambria Math" w:cs="Times New Roman"/>
                      <w:sz w:val="16"/>
                    </w:rPr>
                    <m:t>CV</m:t>
                  </m:r>
                </m:e>
                <m:sub>
                  <m:sSub>
                    <m:sSubPr>
                      <m:ctrlPr>
                        <w:rPr>
                          <w:rFonts w:ascii="Cambria Math" w:eastAsia="Times New Roman" w:hAnsi="Cambria Math" w:cs="Times New Roman"/>
                          <w:i/>
                          <w:sz w:val="16"/>
                          <w:lang w:eastAsia="en-US"/>
                        </w:rPr>
                      </m:ctrlPr>
                    </m:sSubPr>
                    <m:e>
                      <m:r>
                        <w:rPr>
                          <w:rFonts w:ascii="Cambria Math" w:hAnsi="Cambria Math" w:cs="Times New Roman"/>
                          <w:sz w:val="16"/>
                        </w:rPr>
                        <m:t>L</m:t>
                      </m:r>
                    </m:e>
                    <m:sub>
                      <m:r>
                        <w:rPr>
                          <w:rFonts w:ascii="Cambria Math" w:hAnsi="Cambria Math" w:cs="Times New Roman"/>
                          <w:sz w:val="16"/>
                        </w:rPr>
                        <m:t>∞</m:t>
                      </m:r>
                    </m:sub>
                  </m:sSub>
                </m:sub>
              </m:sSub>
            </m:oMath>
            <w:r w:rsidRPr="00854875">
              <w:rPr>
                <w:rFonts w:ascii="Times New Roman" w:hAnsi="Times New Roman" w:cs="Times New Roman"/>
                <w:sz w:val="16"/>
              </w:rPr>
              <w:t xml:space="preserve">) </w:t>
            </w:r>
          </w:p>
          <w:p w14:paraId="0764488E" w14:textId="77777777" w:rsidR="00ED32AF" w:rsidRPr="00854875" w:rsidRDefault="00ED32AF" w:rsidP="00BC757E">
            <w:pPr>
              <w:pStyle w:val="ListParagraph"/>
              <w:numPr>
                <w:ilvl w:val="0"/>
                <w:numId w:val="11"/>
              </w:numPr>
              <w:rPr>
                <w:rFonts w:ascii="Times New Roman" w:hAnsi="Times New Roman" w:cs="Times New Roman"/>
                <w:sz w:val="16"/>
              </w:rPr>
            </w:pPr>
            <m:oMath>
              <m:r>
                <w:rPr>
                  <w:rFonts w:ascii="Cambria Math" w:hAnsi="Cambria Math" w:cs="Times New Roman"/>
                  <w:sz w:val="16"/>
                </w:rPr>
                <m:t>M/K</m:t>
              </m:r>
            </m:oMath>
            <w:r w:rsidRPr="00854875">
              <w:rPr>
                <w:rFonts w:ascii="Times New Roman" w:hAnsi="Times New Roman" w:cs="Times New Roman"/>
                <w:sz w:val="16"/>
              </w:rPr>
              <w:t xml:space="preserve"> (calculated from </w:t>
            </w:r>
            <m:oMath>
              <m:r>
                <w:rPr>
                  <w:rFonts w:ascii="Cambria Math" w:hAnsi="Cambria Math" w:cs="Times New Roman"/>
                  <w:sz w:val="16"/>
                </w:rPr>
                <m:t>M</m:t>
              </m:r>
            </m:oMath>
            <w:r w:rsidRPr="00854875">
              <w:rPr>
                <w:rFonts w:ascii="Times New Roman" w:hAnsi="Times New Roman" w:cs="Times New Roman"/>
                <w:sz w:val="16"/>
              </w:rPr>
              <w:t xml:space="preserve"> and </w:t>
            </w:r>
            <m:oMath>
              <m:r>
                <w:rPr>
                  <w:rFonts w:ascii="Cambria Math" w:hAnsi="Cambria Math" w:cs="Times New Roman"/>
                  <w:sz w:val="16"/>
                </w:rPr>
                <m:t>K</m:t>
              </m:r>
            </m:oMath>
            <w:r w:rsidRPr="00854875">
              <w:rPr>
                <w:rFonts w:ascii="Times New Roman" w:hAnsi="Times New Roman" w:cs="Times New Roman"/>
                <w:sz w:val="16"/>
              </w:rPr>
              <w:t>)</w:t>
            </w:r>
          </w:p>
          <w:p w14:paraId="2D401760" w14:textId="77777777" w:rsidR="00ED32AF" w:rsidRPr="00854875" w:rsidRDefault="00ED32AF" w:rsidP="00BC757E">
            <w:pPr>
              <w:pStyle w:val="ListParagraph"/>
              <w:numPr>
                <w:ilvl w:val="0"/>
                <w:numId w:val="11"/>
              </w:numPr>
              <w:rPr>
                <w:rFonts w:ascii="Times New Roman" w:hAnsi="Times New Roman" w:cs="Times New Roman"/>
                <w:sz w:val="16"/>
              </w:rPr>
            </w:pPr>
            <w:r w:rsidRPr="00854875">
              <w:rPr>
                <w:rFonts w:ascii="Times New Roman" w:hAnsi="Times New Roman" w:cs="Times New Roman"/>
                <w:sz w:val="16"/>
              </w:rPr>
              <w:t>Length-weight relationship (</w:t>
            </w:r>
            <m:oMath>
              <m:r>
                <w:rPr>
                  <w:rFonts w:ascii="Cambria Math" w:hAnsi="Cambria Math" w:cs="Times New Roman"/>
                  <w:sz w:val="16"/>
                </w:rPr>
                <m:t>α</m:t>
              </m:r>
            </m:oMath>
            <w:r w:rsidRPr="00854875">
              <w:rPr>
                <w:rFonts w:ascii="Times New Roman" w:hAnsi="Times New Roman" w:cs="Times New Roman"/>
                <w:sz w:val="16"/>
              </w:rPr>
              <w:t xml:space="preserve"> and </w:t>
            </w:r>
            <m:oMath>
              <m:r>
                <w:rPr>
                  <w:rFonts w:ascii="Cambria Math" w:hAnsi="Cambria Math" w:cs="Times New Roman"/>
                  <w:sz w:val="16"/>
                </w:rPr>
                <m:t>β</m:t>
              </m:r>
            </m:oMath>
            <w:r w:rsidRPr="00854875">
              <w:rPr>
                <w:rFonts w:ascii="Times New Roman" w:hAnsi="Times New Roman" w:cs="Times New Roman"/>
                <w:sz w:val="16"/>
              </w:rPr>
              <w:t>)</w:t>
            </w:r>
          </w:p>
          <w:p w14:paraId="0ECD82AA" w14:textId="77777777" w:rsidR="00ED32AF" w:rsidRPr="00854875" w:rsidRDefault="00ED32AF" w:rsidP="00BC757E">
            <w:pPr>
              <w:pStyle w:val="ListParagraph"/>
              <w:numPr>
                <w:ilvl w:val="0"/>
                <w:numId w:val="11"/>
              </w:numPr>
              <w:rPr>
                <w:rFonts w:ascii="Times New Roman" w:hAnsi="Times New Roman" w:cs="Times New Roman"/>
                <w:sz w:val="16"/>
              </w:rPr>
            </w:pPr>
            <w:r w:rsidRPr="00854875">
              <w:rPr>
                <w:rFonts w:ascii="Times New Roman" w:hAnsi="Times New Roman" w:cs="Times New Roman"/>
                <w:sz w:val="16"/>
              </w:rPr>
              <w:t xml:space="preserve">Length at 50% and 95% selectivity </w:t>
            </w:r>
            <w:r w:rsidRPr="00854875">
              <w:rPr>
                <w:rFonts w:ascii="Times New Roman" w:eastAsia="Times New Roman" w:hAnsi="Times New Roman" w:cs="Times New Roman"/>
                <w:sz w:val="16"/>
              </w:rPr>
              <w:t>(</w:t>
            </w:r>
            <m:oMath>
              <m:sSubSup>
                <m:sSubSupPr>
                  <m:ctrlPr>
                    <w:rPr>
                      <w:rFonts w:ascii="Cambria Math" w:hAnsi="Cambria Math" w:cs="Times New Roman"/>
                      <w:i/>
                      <w:sz w:val="16"/>
                      <w:lang w:eastAsia="en-US"/>
                    </w:rPr>
                  </m:ctrlPr>
                </m:sSubSupPr>
                <m:e>
                  <m:r>
                    <w:rPr>
                      <w:rFonts w:ascii="Cambria Math" w:hAnsi="Cambria Math" w:cs="Times New Roman"/>
                      <w:sz w:val="16"/>
                    </w:rPr>
                    <m:t>L</m:t>
                  </m:r>
                </m:e>
                <m:sub>
                  <m:r>
                    <w:rPr>
                      <w:rFonts w:ascii="Cambria Math" w:hAnsi="Cambria Math" w:cs="Times New Roman"/>
                      <w:sz w:val="16"/>
                    </w:rPr>
                    <m:t>50</m:t>
                  </m:r>
                </m:sub>
                <m:sup>
                  <m:r>
                    <w:rPr>
                      <w:rFonts w:ascii="Cambria Math" w:hAnsi="Cambria Math" w:cs="Times New Roman"/>
                      <w:sz w:val="16"/>
                    </w:rPr>
                    <m:t>s</m:t>
                  </m:r>
                </m:sup>
              </m:sSubSup>
            </m:oMath>
            <w:r w:rsidRPr="00854875">
              <w:rPr>
                <w:rFonts w:ascii="Times New Roman" w:hAnsi="Times New Roman" w:cs="Times New Roman"/>
                <w:sz w:val="16"/>
              </w:rPr>
              <w:t xml:space="preserve"> and </w:t>
            </w:r>
            <m:oMath>
              <m:sSubSup>
                <m:sSubSupPr>
                  <m:ctrlPr>
                    <w:rPr>
                      <w:rFonts w:ascii="Cambria Math" w:hAnsi="Cambria Math" w:cs="Times New Roman"/>
                      <w:i/>
                      <w:sz w:val="16"/>
                      <w:lang w:eastAsia="en-US"/>
                    </w:rPr>
                  </m:ctrlPr>
                </m:sSubSupPr>
                <m:e>
                  <m:r>
                    <w:rPr>
                      <w:rFonts w:ascii="Cambria Math" w:hAnsi="Cambria Math" w:cs="Times New Roman"/>
                      <w:sz w:val="16"/>
                    </w:rPr>
                    <m:t>L</m:t>
                  </m:r>
                </m:e>
                <m:sub>
                  <m:r>
                    <w:rPr>
                      <w:rFonts w:ascii="Cambria Math" w:hAnsi="Cambria Math" w:cs="Times New Roman"/>
                      <w:sz w:val="16"/>
                    </w:rPr>
                    <m:t>95</m:t>
                  </m:r>
                </m:sub>
                <m:sup>
                  <m:r>
                    <w:rPr>
                      <w:rFonts w:ascii="Cambria Math" w:hAnsi="Cambria Math" w:cs="Times New Roman"/>
                      <w:sz w:val="16"/>
                    </w:rPr>
                    <m:t>s</m:t>
                  </m:r>
                </m:sup>
              </m:sSubSup>
            </m:oMath>
            <w:r w:rsidRPr="00854875">
              <w:rPr>
                <w:rFonts w:ascii="Times New Roman" w:hAnsi="Times New Roman" w:cs="Times New Roman"/>
                <w:sz w:val="16"/>
              </w:rPr>
              <w:t>)</w:t>
            </w:r>
          </w:p>
          <w:p w14:paraId="7D1A5D7D" w14:textId="77777777" w:rsidR="00ED32AF" w:rsidRPr="00854875" w:rsidRDefault="00ED32AF" w:rsidP="00BC757E">
            <w:pPr>
              <w:pStyle w:val="ListParagraph"/>
              <w:numPr>
                <w:ilvl w:val="0"/>
                <w:numId w:val="11"/>
              </w:numPr>
              <w:rPr>
                <w:rFonts w:ascii="Times New Roman" w:hAnsi="Times New Roman" w:cs="Times New Roman"/>
                <w:sz w:val="16"/>
              </w:rPr>
            </w:pPr>
            <w:r w:rsidRPr="00854875">
              <w:rPr>
                <w:rFonts w:ascii="Times New Roman" w:hAnsi="Times New Roman" w:cs="Times New Roman"/>
                <w:sz w:val="16"/>
              </w:rPr>
              <w:t xml:space="preserve">Length at 50% and 95% maturity </w:t>
            </w:r>
            <w:r w:rsidRPr="00854875">
              <w:rPr>
                <w:rFonts w:ascii="Times New Roman" w:eastAsia="Times New Roman" w:hAnsi="Times New Roman" w:cs="Times New Roman"/>
                <w:sz w:val="16"/>
              </w:rPr>
              <w:t>(</w:t>
            </w:r>
            <m:oMath>
              <m:sSubSup>
                <m:sSubSupPr>
                  <m:ctrlPr>
                    <w:rPr>
                      <w:rFonts w:ascii="Cambria Math" w:hAnsi="Cambria Math" w:cs="Times New Roman"/>
                      <w:i/>
                      <w:sz w:val="16"/>
                      <w:lang w:eastAsia="en-US"/>
                    </w:rPr>
                  </m:ctrlPr>
                </m:sSubSupPr>
                <m:e>
                  <m:r>
                    <w:rPr>
                      <w:rFonts w:ascii="Cambria Math" w:hAnsi="Cambria Math" w:cs="Times New Roman"/>
                      <w:sz w:val="16"/>
                    </w:rPr>
                    <m:t>L</m:t>
                  </m:r>
                </m:e>
                <m:sub>
                  <m:r>
                    <w:rPr>
                      <w:rFonts w:ascii="Cambria Math" w:hAnsi="Cambria Math" w:cs="Times New Roman"/>
                      <w:sz w:val="16"/>
                    </w:rPr>
                    <m:t>50</m:t>
                  </m:r>
                </m:sub>
                <m:sup>
                  <m:r>
                    <w:rPr>
                      <w:rFonts w:ascii="Cambria Math" w:hAnsi="Cambria Math" w:cs="Times New Roman"/>
                      <w:sz w:val="16"/>
                    </w:rPr>
                    <m:t>m</m:t>
                  </m:r>
                </m:sup>
              </m:sSubSup>
            </m:oMath>
            <w:r w:rsidRPr="00854875">
              <w:rPr>
                <w:rFonts w:ascii="Times New Roman" w:hAnsi="Times New Roman" w:cs="Times New Roman"/>
                <w:sz w:val="16"/>
              </w:rPr>
              <w:t xml:space="preserve"> and </w:t>
            </w:r>
            <m:oMath>
              <m:sSubSup>
                <m:sSubSupPr>
                  <m:ctrlPr>
                    <w:rPr>
                      <w:rFonts w:ascii="Cambria Math" w:hAnsi="Cambria Math" w:cs="Times New Roman"/>
                      <w:i/>
                      <w:sz w:val="16"/>
                      <w:lang w:eastAsia="en-US"/>
                    </w:rPr>
                  </m:ctrlPr>
                </m:sSubSupPr>
                <m:e>
                  <m:r>
                    <w:rPr>
                      <w:rFonts w:ascii="Cambria Math" w:hAnsi="Cambria Math" w:cs="Times New Roman"/>
                      <w:sz w:val="16"/>
                    </w:rPr>
                    <m:t>L</m:t>
                  </m:r>
                </m:e>
                <m:sub>
                  <m:r>
                    <w:rPr>
                      <w:rFonts w:ascii="Cambria Math" w:hAnsi="Cambria Math" w:cs="Times New Roman"/>
                      <w:sz w:val="16"/>
                    </w:rPr>
                    <m:t>95</m:t>
                  </m:r>
                </m:sub>
                <m:sup>
                  <m:r>
                    <w:rPr>
                      <w:rFonts w:ascii="Cambria Math" w:hAnsi="Cambria Math" w:cs="Times New Roman"/>
                      <w:sz w:val="16"/>
                    </w:rPr>
                    <m:t>m</m:t>
                  </m:r>
                </m:sup>
              </m:sSubSup>
            </m:oMath>
            <w:r w:rsidRPr="00854875">
              <w:rPr>
                <w:rFonts w:ascii="Times New Roman" w:hAnsi="Times New Roman" w:cs="Times New Roman"/>
                <w:sz w:val="16"/>
              </w:rPr>
              <w:t>)</w:t>
            </w:r>
          </w:p>
        </w:tc>
        <w:tc>
          <w:tcPr>
            <w:tcW w:w="3330" w:type="dxa"/>
          </w:tcPr>
          <w:p w14:paraId="77818B47" w14:textId="77777777" w:rsidR="00ED32AF" w:rsidRPr="00854875" w:rsidRDefault="00ED32AF" w:rsidP="00BC757E">
            <w:pPr>
              <w:rPr>
                <w:sz w:val="16"/>
              </w:rPr>
            </w:pPr>
            <w:r w:rsidRPr="00854875">
              <w:rPr>
                <w:sz w:val="16"/>
              </w:rPr>
              <w:t>(i) Stock is in equilibrium</w:t>
            </w:r>
          </w:p>
          <w:p w14:paraId="3FC92133" w14:textId="77777777" w:rsidR="00ED32AF" w:rsidRPr="00854875" w:rsidRDefault="00ED32AF" w:rsidP="00BC757E">
            <w:pPr>
              <w:rPr>
                <w:sz w:val="16"/>
              </w:rPr>
            </w:pPr>
            <w:r w:rsidRPr="00854875">
              <w:rPr>
                <w:sz w:val="16"/>
              </w:rPr>
              <w:t>(ii) Natural mortality and growth rates are constant</w:t>
            </w:r>
          </w:p>
          <w:p w14:paraId="220B657D" w14:textId="77777777" w:rsidR="00ED32AF" w:rsidRPr="00854875" w:rsidRDefault="00ED32AF" w:rsidP="00BC757E">
            <w:pPr>
              <w:rPr>
                <w:sz w:val="16"/>
              </w:rPr>
            </w:pPr>
            <w:r w:rsidRPr="00854875">
              <w:rPr>
                <w:sz w:val="16"/>
              </w:rPr>
              <w:t>(iii) Selectivity and maturity follow a logistic curve</w:t>
            </w:r>
          </w:p>
          <w:p w14:paraId="2A413C96" w14:textId="77777777" w:rsidR="00ED32AF" w:rsidRPr="00854875" w:rsidRDefault="00ED32AF" w:rsidP="00BC757E">
            <w:pPr>
              <w:rPr>
                <w:sz w:val="16"/>
              </w:rPr>
            </w:pPr>
            <w:r w:rsidRPr="00854875">
              <w:rPr>
                <w:sz w:val="16"/>
              </w:rPr>
              <w:t xml:space="preserve">(iii) Both sexes have the same growth curve and the sex ratio is equal </w:t>
            </w:r>
          </w:p>
          <w:p w14:paraId="23BE079B" w14:textId="77777777" w:rsidR="00ED32AF" w:rsidRPr="00854875" w:rsidRDefault="00ED32AF" w:rsidP="00BC757E">
            <w:pPr>
              <w:rPr>
                <w:sz w:val="16"/>
              </w:rPr>
            </w:pPr>
            <w:r w:rsidRPr="00854875">
              <w:rPr>
                <w:sz w:val="16"/>
              </w:rPr>
              <w:t>(iv) The lengths at each age are normally distributed around a mean length-at-age value.</w:t>
            </w:r>
          </w:p>
        </w:tc>
        <w:tc>
          <w:tcPr>
            <w:tcW w:w="3690" w:type="dxa"/>
          </w:tcPr>
          <w:p w14:paraId="4C36993A" w14:textId="4DF2C899" w:rsidR="00ED32AF" w:rsidRPr="00854875" w:rsidRDefault="00ED32AF" w:rsidP="004C1D31">
            <w:pPr>
              <w:pStyle w:val="ListParagraph"/>
              <w:numPr>
                <w:ilvl w:val="0"/>
                <w:numId w:val="14"/>
              </w:numPr>
              <w:rPr>
                <w:rFonts w:ascii="Times New Roman" w:hAnsi="Times New Roman" w:cs="Times New Roman"/>
                <w:sz w:val="16"/>
              </w:rPr>
            </w:pPr>
            <w:r w:rsidRPr="00854875">
              <w:rPr>
                <w:rFonts w:ascii="Times New Roman" w:hAnsi="Times New Roman" w:cs="Times New Roman"/>
                <w:sz w:val="16"/>
              </w:rPr>
              <w:t>F/M ratio</w:t>
            </w:r>
          </w:p>
          <w:p w14:paraId="76067437" w14:textId="38C42B12" w:rsidR="004C1D31" w:rsidRPr="00854875" w:rsidRDefault="004C1D31" w:rsidP="0040244A">
            <w:pPr>
              <w:pStyle w:val="ListParagraph"/>
              <w:numPr>
                <w:ilvl w:val="0"/>
                <w:numId w:val="14"/>
              </w:numPr>
              <w:rPr>
                <w:rFonts w:ascii="Times New Roman" w:hAnsi="Times New Roman" w:cs="Times New Roman"/>
                <w:sz w:val="16"/>
              </w:rPr>
            </w:pPr>
            <w:r w:rsidRPr="00854875">
              <w:rPr>
                <w:rFonts w:ascii="Times New Roman" w:eastAsia="Times New Roman" w:hAnsi="Times New Roman" w:cs="Times New Roman"/>
                <w:sz w:val="16"/>
              </w:rPr>
              <w:t>Length at 50% and 95% selectivity (</w:t>
            </w:r>
            <m:oMath>
              <m:sSubSup>
                <m:sSubSupPr>
                  <m:ctrlPr>
                    <w:rPr>
                      <w:rFonts w:ascii="Cambria Math" w:hAnsi="Cambria Math" w:cs="Times New Roman"/>
                      <w:i/>
                      <w:sz w:val="16"/>
                      <w:lang w:eastAsia="en-US"/>
                    </w:rPr>
                  </m:ctrlPr>
                </m:sSubSupPr>
                <m:e>
                  <m:r>
                    <w:rPr>
                      <w:rFonts w:ascii="Cambria Math" w:hAnsi="Cambria Math" w:cs="Times New Roman"/>
                      <w:sz w:val="16"/>
                    </w:rPr>
                    <m:t>L</m:t>
                  </m:r>
                </m:e>
                <m:sub>
                  <m:r>
                    <w:rPr>
                      <w:rFonts w:ascii="Cambria Math" w:hAnsi="Cambria Math" w:cs="Times New Roman"/>
                      <w:sz w:val="16"/>
                    </w:rPr>
                    <m:t>50</m:t>
                  </m:r>
                </m:sub>
                <m:sup>
                  <m:r>
                    <w:rPr>
                      <w:rFonts w:ascii="Cambria Math" w:hAnsi="Cambria Math" w:cs="Times New Roman"/>
                      <w:sz w:val="16"/>
                    </w:rPr>
                    <m:t>s</m:t>
                  </m:r>
                </m:sup>
              </m:sSubSup>
            </m:oMath>
            <w:r w:rsidRPr="00854875">
              <w:rPr>
                <w:rFonts w:ascii="Times New Roman" w:hAnsi="Times New Roman" w:cs="Times New Roman"/>
                <w:sz w:val="16"/>
              </w:rPr>
              <w:t xml:space="preserve"> and </w:t>
            </w:r>
            <m:oMath>
              <m:sSubSup>
                <m:sSubSupPr>
                  <m:ctrlPr>
                    <w:rPr>
                      <w:rFonts w:ascii="Cambria Math" w:hAnsi="Cambria Math" w:cs="Times New Roman"/>
                      <w:i/>
                      <w:sz w:val="16"/>
                      <w:lang w:eastAsia="en-US"/>
                    </w:rPr>
                  </m:ctrlPr>
                </m:sSubSupPr>
                <m:e>
                  <m:r>
                    <w:rPr>
                      <w:rFonts w:ascii="Cambria Math" w:hAnsi="Cambria Math" w:cs="Times New Roman"/>
                      <w:sz w:val="16"/>
                    </w:rPr>
                    <m:t>L</m:t>
                  </m:r>
                </m:e>
                <m:sub>
                  <m:r>
                    <w:rPr>
                      <w:rFonts w:ascii="Cambria Math" w:hAnsi="Cambria Math" w:cs="Times New Roman"/>
                      <w:sz w:val="16"/>
                    </w:rPr>
                    <m:t>95</m:t>
                  </m:r>
                </m:sub>
                <m:sup>
                  <m:r>
                    <w:rPr>
                      <w:rFonts w:ascii="Cambria Math" w:hAnsi="Cambria Math" w:cs="Times New Roman"/>
                      <w:sz w:val="16"/>
                    </w:rPr>
                    <m:t>s</m:t>
                  </m:r>
                </m:sup>
              </m:sSubSup>
            </m:oMath>
            <w:r w:rsidRPr="00854875">
              <w:rPr>
                <w:rFonts w:ascii="Times New Roman" w:hAnsi="Times New Roman" w:cs="Times New Roman"/>
                <w:sz w:val="16"/>
              </w:rPr>
              <w:t>)</w:t>
            </w:r>
          </w:p>
          <w:p w14:paraId="7170ECF5" w14:textId="3FF3E087" w:rsidR="003F26E2" w:rsidRPr="00854875" w:rsidRDefault="009729D9" w:rsidP="004C1D31">
            <w:pPr>
              <w:pStyle w:val="ListParagraph"/>
              <w:numPr>
                <w:ilvl w:val="0"/>
                <w:numId w:val="14"/>
              </w:numPr>
              <w:rPr>
                <w:rFonts w:ascii="Times New Roman" w:hAnsi="Times New Roman" w:cs="Times New Roman"/>
                <w:b/>
                <w:sz w:val="16"/>
              </w:rPr>
            </w:pPr>
            <w:r w:rsidRPr="00854875">
              <w:rPr>
                <w:rFonts w:ascii="Times New Roman" w:hAnsi="Times New Roman" w:cs="Times New Roman"/>
                <w:b/>
                <w:sz w:val="16"/>
              </w:rPr>
              <w:t>F/M ratio (used to calculate F)</w:t>
            </w:r>
          </w:p>
          <w:p w14:paraId="6A95EE83" w14:textId="77777777" w:rsidR="00ED32AF" w:rsidRPr="00854875" w:rsidRDefault="00ED32AF" w:rsidP="004C1D31">
            <w:pPr>
              <w:pStyle w:val="ListParagraph"/>
              <w:numPr>
                <w:ilvl w:val="0"/>
                <w:numId w:val="14"/>
              </w:numPr>
              <w:rPr>
                <w:rFonts w:ascii="Times New Roman" w:hAnsi="Times New Roman" w:cs="Times New Roman"/>
                <w:b/>
                <w:sz w:val="16"/>
              </w:rPr>
            </w:pPr>
            <w:r w:rsidRPr="00854875">
              <w:rPr>
                <w:rFonts w:ascii="Times New Roman" w:hAnsi="Times New Roman" w:cs="Times New Roman"/>
                <w:b/>
                <w:sz w:val="16"/>
              </w:rPr>
              <w:t>SPR</w:t>
            </w:r>
          </w:p>
          <w:p w14:paraId="14EC0E34" w14:textId="77777777" w:rsidR="00F04161" w:rsidRPr="00854875" w:rsidRDefault="00F04161" w:rsidP="004C1D31">
            <w:pPr>
              <w:pStyle w:val="ListParagraph"/>
              <w:numPr>
                <w:ilvl w:val="0"/>
                <w:numId w:val="14"/>
              </w:numPr>
              <w:rPr>
                <w:rFonts w:ascii="Times New Roman" w:hAnsi="Times New Roman" w:cs="Times New Roman"/>
                <w:b/>
                <w:sz w:val="16"/>
              </w:rPr>
            </w:pPr>
            <w:r w:rsidRPr="00854875">
              <w:rPr>
                <w:rFonts w:ascii="Times New Roman" w:hAnsi="Times New Roman" w:cs="Times New Roman"/>
                <w:b/>
                <w:sz w:val="16"/>
              </w:rPr>
              <w:t>F/F</w:t>
            </w:r>
            <w:r w:rsidRPr="00854875">
              <w:rPr>
                <w:rFonts w:ascii="Times New Roman" w:hAnsi="Times New Roman" w:cs="Times New Roman"/>
                <w:b/>
                <w:sz w:val="16"/>
                <w:vertAlign w:val="subscript"/>
              </w:rPr>
              <w:t>MSY</w:t>
            </w:r>
          </w:p>
          <w:p w14:paraId="65A130B1" w14:textId="3EE9A8F9" w:rsidR="00F04161" w:rsidRPr="00854875" w:rsidRDefault="00F04161" w:rsidP="004C1D31">
            <w:pPr>
              <w:pStyle w:val="ListParagraph"/>
              <w:numPr>
                <w:ilvl w:val="0"/>
                <w:numId w:val="14"/>
              </w:numPr>
              <w:rPr>
                <w:rFonts w:ascii="Times New Roman" w:hAnsi="Times New Roman" w:cs="Times New Roman"/>
                <w:b/>
                <w:sz w:val="16"/>
              </w:rPr>
            </w:pPr>
            <w:r w:rsidRPr="00854875">
              <w:rPr>
                <w:rFonts w:ascii="Times New Roman" w:hAnsi="Times New Roman" w:cs="Times New Roman"/>
                <w:b/>
                <w:sz w:val="16"/>
              </w:rPr>
              <w:t>SPR</w:t>
            </w:r>
            <w:r w:rsidRPr="00854875">
              <w:rPr>
                <w:rFonts w:ascii="Times New Roman" w:hAnsi="Times New Roman" w:cs="Times New Roman"/>
                <w:b/>
                <w:sz w:val="16"/>
                <w:vertAlign w:val="subscript"/>
              </w:rPr>
              <w:t>MSY</w:t>
            </w:r>
          </w:p>
        </w:tc>
      </w:tr>
      <w:tr w:rsidR="00ED32AF" w:rsidRPr="00854875" w14:paraId="59E7128D" w14:textId="77777777" w:rsidTr="0040244A">
        <w:tc>
          <w:tcPr>
            <w:tcW w:w="2340" w:type="dxa"/>
          </w:tcPr>
          <w:p w14:paraId="6F594752" w14:textId="77777777" w:rsidR="00ED32AF" w:rsidRPr="00854875" w:rsidRDefault="00ED32AF" w:rsidP="00BC757E">
            <w:pPr>
              <w:rPr>
                <w:sz w:val="16"/>
              </w:rPr>
            </w:pPr>
            <w:r w:rsidRPr="00854875">
              <w:rPr>
                <w:sz w:val="16"/>
              </w:rPr>
              <w:t xml:space="preserve">Length-based Integrated Mixed Effects (LIME) </w:t>
            </w:r>
          </w:p>
        </w:tc>
        <w:tc>
          <w:tcPr>
            <w:tcW w:w="3600" w:type="dxa"/>
          </w:tcPr>
          <w:p w14:paraId="4F1210A5" w14:textId="77777777" w:rsidR="00ED32AF" w:rsidRPr="00854875" w:rsidRDefault="00ED32AF" w:rsidP="00BC757E">
            <w:pPr>
              <w:pStyle w:val="ListParagraph"/>
              <w:numPr>
                <w:ilvl w:val="0"/>
                <w:numId w:val="15"/>
              </w:numPr>
              <w:rPr>
                <w:rFonts w:ascii="Times New Roman" w:hAnsi="Times New Roman" w:cs="Times New Roman"/>
                <w:sz w:val="16"/>
              </w:rPr>
            </w:pPr>
            <w:r w:rsidRPr="00854875">
              <w:rPr>
                <w:rFonts w:ascii="Times New Roman" w:hAnsi="Times New Roman" w:cs="Times New Roman"/>
                <w:sz w:val="16"/>
              </w:rPr>
              <w:t>Length composition data</w:t>
            </w:r>
          </w:p>
          <w:p w14:paraId="03156D86" w14:textId="77777777" w:rsidR="00ED32AF" w:rsidRPr="00854875" w:rsidRDefault="00ED32AF" w:rsidP="00BC757E">
            <w:pPr>
              <w:pStyle w:val="ListParagraph"/>
              <w:numPr>
                <w:ilvl w:val="0"/>
                <w:numId w:val="15"/>
              </w:numPr>
              <w:rPr>
                <w:rFonts w:ascii="Times New Roman" w:hAnsi="Times New Roman" w:cs="Times New Roman"/>
                <w:sz w:val="16"/>
              </w:rPr>
            </w:pPr>
            <w:r w:rsidRPr="00854875">
              <w:rPr>
                <w:rFonts w:ascii="Times New Roman" w:hAnsi="Times New Roman" w:cs="Times New Roman"/>
                <w:sz w:val="16"/>
              </w:rPr>
              <w:t>von Bertalanffy growth function (</w:t>
            </w:r>
            <m:oMath>
              <m:sSub>
                <m:sSubPr>
                  <m:ctrlPr>
                    <w:rPr>
                      <w:rFonts w:ascii="Cambria Math" w:eastAsia="Times New Roman" w:hAnsi="Cambria Math" w:cs="Times New Roman"/>
                      <w:i/>
                      <w:sz w:val="16"/>
                      <w:lang w:eastAsia="en-US"/>
                    </w:rPr>
                  </m:ctrlPr>
                </m:sSubPr>
                <m:e>
                  <m:r>
                    <w:rPr>
                      <w:rFonts w:ascii="Cambria Math" w:hAnsi="Cambria Math" w:cs="Times New Roman"/>
                      <w:sz w:val="16"/>
                    </w:rPr>
                    <m:t>L</m:t>
                  </m:r>
                </m:e>
                <m:sub>
                  <m:r>
                    <w:rPr>
                      <w:rFonts w:ascii="Cambria Math" w:hAnsi="Cambria Math" w:cs="Times New Roman"/>
                      <w:sz w:val="16"/>
                    </w:rPr>
                    <m:t>∞</m:t>
                  </m:r>
                </m:sub>
              </m:sSub>
              <m:r>
                <w:rPr>
                  <w:rFonts w:ascii="Cambria Math" w:eastAsia="Times New Roman" w:hAnsi="Cambria Math" w:cs="Times New Roman"/>
                  <w:sz w:val="16"/>
                </w:rPr>
                <m:t xml:space="preserve">, K, </m:t>
              </m:r>
              <m:sSub>
                <m:sSubPr>
                  <m:ctrlPr>
                    <w:rPr>
                      <w:rFonts w:ascii="Cambria Math" w:eastAsia="Times New Roman" w:hAnsi="Cambria Math" w:cs="Times New Roman"/>
                      <w:i/>
                      <w:sz w:val="16"/>
                      <w:lang w:eastAsia="en-US"/>
                    </w:rPr>
                  </m:ctrlPr>
                </m:sSubPr>
                <m:e>
                  <m:r>
                    <w:rPr>
                      <w:rFonts w:ascii="Cambria Math" w:eastAsia="Times New Roman" w:hAnsi="Cambria Math" w:cs="Times New Roman"/>
                      <w:sz w:val="16"/>
                    </w:rPr>
                    <m:t>t</m:t>
                  </m:r>
                </m:e>
                <m:sub>
                  <m:r>
                    <w:rPr>
                      <w:rFonts w:ascii="Cambria Math" w:eastAsia="Times New Roman" w:hAnsi="Cambria Math" w:cs="Times New Roman"/>
                      <w:sz w:val="16"/>
                    </w:rPr>
                    <m:t>0</m:t>
                  </m:r>
                </m:sub>
              </m:sSub>
            </m:oMath>
            <w:r w:rsidRPr="00854875">
              <w:rPr>
                <w:rFonts w:ascii="Times New Roman" w:hAnsi="Times New Roman" w:cs="Times New Roman"/>
                <w:sz w:val="16"/>
              </w:rPr>
              <w:t>)</w:t>
            </w:r>
          </w:p>
          <w:p w14:paraId="68177083" w14:textId="77777777" w:rsidR="00ED32AF" w:rsidRPr="00854875" w:rsidRDefault="00ED32AF" w:rsidP="00BC757E">
            <w:pPr>
              <w:pStyle w:val="ListParagraph"/>
              <w:numPr>
                <w:ilvl w:val="0"/>
                <w:numId w:val="15"/>
              </w:numPr>
              <w:rPr>
                <w:rFonts w:ascii="Times New Roman" w:hAnsi="Times New Roman" w:cs="Times New Roman"/>
                <w:sz w:val="16"/>
              </w:rPr>
            </w:pPr>
            <w:r w:rsidRPr="00854875">
              <w:rPr>
                <w:rFonts w:ascii="Times New Roman" w:hAnsi="Times New Roman" w:cs="Times New Roman"/>
                <w:sz w:val="16"/>
              </w:rPr>
              <w:t>Length-weight relationship (</w:t>
            </w:r>
            <m:oMath>
              <m:r>
                <w:rPr>
                  <w:rFonts w:ascii="Cambria Math" w:hAnsi="Cambria Math" w:cs="Times New Roman"/>
                  <w:sz w:val="16"/>
                </w:rPr>
                <m:t>α</m:t>
              </m:r>
            </m:oMath>
            <w:r w:rsidRPr="00854875">
              <w:rPr>
                <w:rFonts w:ascii="Times New Roman" w:hAnsi="Times New Roman" w:cs="Times New Roman"/>
                <w:sz w:val="16"/>
              </w:rPr>
              <w:t xml:space="preserve"> and </w:t>
            </w:r>
            <m:oMath>
              <m:r>
                <w:rPr>
                  <w:rFonts w:ascii="Cambria Math" w:hAnsi="Cambria Math" w:cs="Times New Roman"/>
                  <w:sz w:val="16"/>
                </w:rPr>
                <m:t>β</m:t>
              </m:r>
            </m:oMath>
            <w:r w:rsidRPr="00854875">
              <w:rPr>
                <w:rFonts w:ascii="Times New Roman" w:hAnsi="Times New Roman" w:cs="Times New Roman"/>
                <w:sz w:val="16"/>
              </w:rPr>
              <w:t>)</w:t>
            </w:r>
          </w:p>
          <w:p w14:paraId="664452B1" w14:textId="77777777" w:rsidR="00ED32AF" w:rsidRPr="00854875" w:rsidRDefault="00ED32AF" w:rsidP="00BC757E">
            <w:pPr>
              <w:pStyle w:val="ListParagraph"/>
              <w:numPr>
                <w:ilvl w:val="0"/>
                <w:numId w:val="15"/>
              </w:numPr>
              <w:rPr>
                <w:rFonts w:ascii="Times New Roman" w:hAnsi="Times New Roman" w:cs="Times New Roman"/>
                <w:sz w:val="16"/>
              </w:rPr>
            </w:pPr>
            <w:r w:rsidRPr="00854875">
              <w:rPr>
                <w:rFonts w:ascii="Times New Roman" w:hAnsi="Times New Roman" w:cs="Times New Roman"/>
                <w:sz w:val="16"/>
              </w:rPr>
              <w:t>Natural mortality (</w:t>
            </w:r>
            <m:oMath>
              <m:r>
                <w:rPr>
                  <w:rFonts w:ascii="Cambria Math" w:hAnsi="Cambria Math" w:cs="Times New Roman"/>
                  <w:sz w:val="16"/>
                </w:rPr>
                <m:t>M</m:t>
              </m:r>
            </m:oMath>
            <w:r w:rsidRPr="00854875">
              <w:rPr>
                <w:rFonts w:ascii="Times New Roman" w:hAnsi="Times New Roman" w:cs="Times New Roman"/>
                <w:sz w:val="16"/>
              </w:rPr>
              <w:t>)</w:t>
            </w:r>
          </w:p>
          <w:p w14:paraId="66253FDE" w14:textId="77777777" w:rsidR="00ED32AF" w:rsidRPr="00854875" w:rsidRDefault="00ED32AF" w:rsidP="00BC757E">
            <w:pPr>
              <w:pStyle w:val="ListParagraph"/>
              <w:numPr>
                <w:ilvl w:val="0"/>
                <w:numId w:val="15"/>
              </w:numPr>
              <w:rPr>
                <w:rFonts w:ascii="Times New Roman" w:hAnsi="Times New Roman" w:cs="Times New Roman"/>
                <w:sz w:val="16"/>
              </w:rPr>
            </w:pPr>
            <w:r w:rsidRPr="00854875">
              <w:rPr>
                <w:rFonts w:ascii="Times New Roman" w:hAnsi="Times New Roman" w:cs="Times New Roman"/>
                <w:sz w:val="16"/>
              </w:rPr>
              <w:t xml:space="preserve">Length at 50% and 95% selectivity </w:t>
            </w:r>
            <w:r w:rsidRPr="00854875">
              <w:rPr>
                <w:rFonts w:ascii="Times New Roman" w:eastAsia="Times New Roman" w:hAnsi="Times New Roman" w:cs="Times New Roman"/>
                <w:sz w:val="16"/>
              </w:rPr>
              <w:t>(</w:t>
            </w:r>
            <m:oMath>
              <m:sSubSup>
                <m:sSubSupPr>
                  <m:ctrlPr>
                    <w:rPr>
                      <w:rFonts w:ascii="Cambria Math" w:hAnsi="Cambria Math" w:cs="Times New Roman"/>
                      <w:i/>
                      <w:sz w:val="16"/>
                      <w:lang w:eastAsia="en-US"/>
                    </w:rPr>
                  </m:ctrlPr>
                </m:sSubSupPr>
                <m:e>
                  <m:r>
                    <w:rPr>
                      <w:rFonts w:ascii="Cambria Math" w:hAnsi="Cambria Math" w:cs="Times New Roman"/>
                      <w:sz w:val="16"/>
                    </w:rPr>
                    <m:t>L</m:t>
                  </m:r>
                </m:e>
                <m:sub>
                  <m:r>
                    <w:rPr>
                      <w:rFonts w:ascii="Cambria Math" w:hAnsi="Cambria Math" w:cs="Times New Roman"/>
                      <w:sz w:val="16"/>
                    </w:rPr>
                    <m:t>50</m:t>
                  </m:r>
                </m:sub>
                <m:sup>
                  <m:r>
                    <w:rPr>
                      <w:rFonts w:ascii="Cambria Math" w:hAnsi="Cambria Math" w:cs="Times New Roman"/>
                      <w:sz w:val="16"/>
                    </w:rPr>
                    <m:t>s</m:t>
                  </m:r>
                </m:sup>
              </m:sSubSup>
            </m:oMath>
            <w:r w:rsidRPr="00854875">
              <w:rPr>
                <w:rFonts w:ascii="Times New Roman" w:hAnsi="Times New Roman" w:cs="Times New Roman"/>
                <w:sz w:val="16"/>
              </w:rPr>
              <w:t xml:space="preserve"> and </w:t>
            </w:r>
            <m:oMath>
              <m:sSubSup>
                <m:sSubSupPr>
                  <m:ctrlPr>
                    <w:rPr>
                      <w:rFonts w:ascii="Cambria Math" w:hAnsi="Cambria Math" w:cs="Times New Roman"/>
                      <w:i/>
                      <w:sz w:val="16"/>
                      <w:lang w:eastAsia="en-US"/>
                    </w:rPr>
                  </m:ctrlPr>
                </m:sSubSupPr>
                <m:e>
                  <m:r>
                    <w:rPr>
                      <w:rFonts w:ascii="Cambria Math" w:hAnsi="Cambria Math" w:cs="Times New Roman"/>
                      <w:sz w:val="16"/>
                    </w:rPr>
                    <m:t>L</m:t>
                  </m:r>
                </m:e>
                <m:sub>
                  <m:r>
                    <w:rPr>
                      <w:rFonts w:ascii="Cambria Math" w:hAnsi="Cambria Math" w:cs="Times New Roman"/>
                      <w:sz w:val="16"/>
                    </w:rPr>
                    <m:t>95</m:t>
                  </m:r>
                </m:sub>
                <m:sup>
                  <m:r>
                    <w:rPr>
                      <w:rFonts w:ascii="Cambria Math" w:hAnsi="Cambria Math" w:cs="Times New Roman"/>
                      <w:sz w:val="16"/>
                    </w:rPr>
                    <m:t>s</m:t>
                  </m:r>
                </m:sup>
              </m:sSubSup>
            </m:oMath>
            <w:r w:rsidRPr="00854875">
              <w:rPr>
                <w:rFonts w:ascii="Times New Roman" w:hAnsi="Times New Roman" w:cs="Times New Roman"/>
                <w:sz w:val="16"/>
              </w:rPr>
              <w:t>)</w:t>
            </w:r>
          </w:p>
          <w:p w14:paraId="3E10133F" w14:textId="77777777" w:rsidR="00ED32AF" w:rsidRPr="00854875" w:rsidRDefault="00ED32AF" w:rsidP="00BC757E">
            <w:pPr>
              <w:pStyle w:val="ListParagraph"/>
              <w:numPr>
                <w:ilvl w:val="0"/>
                <w:numId w:val="15"/>
              </w:numPr>
              <w:rPr>
                <w:rFonts w:ascii="Times New Roman" w:hAnsi="Times New Roman" w:cs="Times New Roman"/>
                <w:sz w:val="16"/>
              </w:rPr>
            </w:pPr>
            <w:r w:rsidRPr="00854875">
              <w:rPr>
                <w:rFonts w:ascii="Times New Roman" w:hAnsi="Times New Roman" w:cs="Times New Roman"/>
                <w:sz w:val="16"/>
              </w:rPr>
              <w:t xml:space="preserve">Length at 50% </w:t>
            </w:r>
            <w:r w:rsidRPr="00854875">
              <w:rPr>
                <w:rFonts w:ascii="Times New Roman" w:eastAsia="Times New Roman" w:hAnsi="Times New Roman" w:cs="Times New Roman"/>
                <w:sz w:val="16"/>
              </w:rPr>
              <w:t>(</w:t>
            </w:r>
            <m:oMath>
              <m:sSubSup>
                <m:sSubSupPr>
                  <m:ctrlPr>
                    <w:rPr>
                      <w:rFonts w:ascii="Cambria Math" w:hAnsi="Cambria Math" w:cs="Times New Roman"/>
                      <w:i/>
                      <w:sz w:val="16"/>
                      <w:lang w:eastAsia="en-US"/>
                    </w:rPr>
                  </m:ctrlPr>
                </m:sSubSupPr>
                <m:e>
                  <m:r>
                    <w:rPr>
                      <w:rFonts w:ascii="Cambria Math" w:hAnsi="Cambria Math" w:cs="Times New Roman"/>
                      <w:sz w:val="16"/>
                    </w:rPr>
                    <m:t>L</m:t>
                  </m:r>
                </m:e>
                <m:sub>
                  <m:r>
                    <w:rPr>
                      <w:rFonts w:ascii="Cambria Math" w:hAnsi="Cambria Math" w:cs="Times New Roman"/>
                      <w:sz w:val="16"/>
                    </w:rPr>
                    <m:t>50</m:t>
                  </m:r>
                </m:sub>
                <m:sup>
                  <m:r>
                    <w:rPr>
                      <w:rFonts w:ascii="Cambria Math" w:hAnsi="Cambria Math" w:cs="Times New Roman"/>
                      <w:sz w:val="16"/>
                    </w:rPr>
                    <m:t>m</m:t>
                  </m:r>
                </m:sup>
              </m:sSubSup>
            </m:oMath>
            <w:r w:rsidRPr="00854875">
              <w:rPr>
                <w:rFonts w:ascii="Times New Roman" w:hAnsi="Times New Roman" w:cs="Times New Roman"/>
                <w:sz w:val="16"/>
              </w:rPr>
              <w:t>)</w:t>
            </w:r>
          </w:p>
        </w:tc>
        <w:tc>
          <w:tcPr>
            <w:tcW w:w="3330" w:type="dxa"/>
          </w:tcPr>
          <w:p w14:paraId="09BF2B6F" w14:textId="77777777" w:rsidR="00ED32AF" w:rsidRPr="00854875" w:rsidRDefault="00ED32AF" w:rsidP="00BC757E">
            <w:pPr>
              <w:rPr>
                <w:sz w:val="16"/>
              </w:rPr>
            </w:pPr>
            <w:r w:rsidRPr="00854875">
              <w:rPr>
                <w:sz w:val="16"/>
              </w:rPr>
              <w:t>(i) Natural mortality is constant</w:t>
            </w:r>
          </w:p>
          <w:p w14:paraId="05F2091C" w14:textId="77777777" w:rsidR="00ED32AF" w:rsidRPr="00854875" w:rsidRDefault="00ED32AF" w:rsidP="00BC757E">
            <w:pPr>
              <w:rPr>
                <w:sz w:val="16"/>
              </w:rPr>
            </w:pPr>
            <w:r w:rsidRPr="00854875">
              <w:rPr>
                <w:sz w:val="16"/>
              </w:rPr>
              <w:t>(ii) Selectivity and maturity follow a logistic curve</w:t>
            </w:r>
          </w:p>
        </w:tc>
        <w:tc>
          <w:tcPr>
            <w:tcW w:w="3690" w:type="dxa"/>
          </w:tcPr>
          <w:p w14:paraId="3655E7E6" w14:textId="77777777" w:rsidR="004C1D31" w:rsidRPr="00854875" w:rsidRDefault="004C1D31" w:rsidP="004C1D31">
            <w:pPr>
              <w:pStyle w:val="ListParagraph"/>
              <w:numPr>
                <w:ilvl w:val="0"/>
                <w:numId w:val="16"/>
              </w:numPr>
              <w:rPr>
                <w:rFonts w:ascii="Times New Roman" w:hAnsi="Times New Roman" w:cs="Times New Roman"/>
                <w:b/>
                <w:sz w:val="16"/>
              </w:rPr>
            </w:pPr>
            <w:r w:rsidRPr="00854875">
              <w:rPr>
                <w:rFonts w:ascii="Times New Roman" w:hAnsi="Times New Roman" w:cs="Times New Roman"/>
                <w:sz w:val="16"/>
              </w:rPr>
              <w:t>(Length data only)</w:t>
            </w:r>
            <w:r w:rsidRPr="00854875">
              <w:rPr>
                <w:rFonts w:ascii="Times New Roman" w:hAnsi="Times New Roman" w:cs="Times New Roman"/>
                <w:b/>
                <w:sz w:val="16"/>
              </w:rPr>
              <w:t xml:space="preserve"> </w:t>
            </w:r>
          </w:p>
          <w:p w14:paraId="18AE44B7" w14:textId="77777777" w:rsidR="004C1D31" w:rsidRPr="00854875" w:rsidRDefault="004C1D31" w:rsidP="004C1D31">
            <w:pPr>
              <w:pStyle w:val="ListParagraph"/>
              <w:numPr>
                <w:ilvl w:val="0"/>
                <w:numId w:val="16"/>
              </w:numPr>
              <w:rPr>
                <w:rFonts w:ascii="Times New Roman" w:hAnsi="Times New Roman" w:cs="Times New Roman"/>
                <w:sz w:val="16"/>
              </w:rPr>
            </w:pPr>
            <w:r w:rsidRPr="00854875">
              <w:rPr>
                <w:rFonts w:ascii="Times New Roman" w:hAnsi="Times New Roman" w:cs="Times New Roman"/>
                <w:sz w:val="16"/>
              </w:rPr>
              <w:t xml:space="preserve">Recruitment </w:t>
            </w:r>
          </w:p>
          <w:p w14:paraId="708ED201" w14:textId="77777777" w:rsidR="004C1D31" w:rsidRPr="00854875" w:rsidRDefault="004C1D31" w:rsidP="004C1D31">
            <w:pPr>
              <w:pStyle w:val="ListParagraph"/>
              <w:numPr>
                <w:ilvl w:val="0"/>
                <w:numId w:val="16"/>
              </w:numPr>
              <w:rPr>
                <w:rFonts w:ascii="Times New Roman" w:hAnsi="Times New Roman" w:cs="Times New Roman"/>
                <w:sz w:val="16"/>
              </w:rPr>
            </w:pPr>
            <w:r w:rsidRPr="00854875">
              <w:rPr>
                <w:rFonts w:ascii="Times New Roman" w:hAnsi="Times New Roman" w:cs="Times New Roman"/>
                <w:sz w:val="16"/>
              </w:rPr>
              <w:t>Spawning biomass</w:t>
            </w:r>
          </w:p>
          <w:p w14:paraId="321B730A" w14:textId="77777777" w:rsidR="004C1D31" w:rsidRPr="00854875" w:rsidRDefault="004C1D31" w:rsidP="004C1D31">
            <w:pPr>
              <w:pStyle w:val="ListParagraph"/>
              <w:numPr>
                <w:ilvl w:val="0"/>
                <w:numId w:val="16"/>
              </w:numPr>
              <w:rPr>
                <w:rFonts w:ascii="Times New Roman" w:hAnsi="Times New Roman" w:cs="Times New Roman"/>
                <w:sz w:val="16"/>
              </w:rPr>
            </w:pPr>
            <w:r w:rsidRPr="00854875">
              <w:rPr>
                <w:rFonts w:ascii="Times New Roman" w:hAnsi="Times New Roman" w:cs="Times New Roman"/>
                <w:sz w:val="16"/>
              </w:rPr>
              <w:t>Mean length</w:t>
            </w:r>
          </w:p>
          <w:p w14:paraId="1E4774BB" w14:textId="29B3847E" w:rsidR="004C1D31" w:rsidRPr="00854875" w:rsidRDefault="004C1D31" w:rsidP="004C1D31">
            <w:pPr>
              <w:pStyle w:val="ListParagraph"/>
              <w:numPr>
                <w:ilvl w:val="0"/>
                <w:numId w:val="16"/>
              </w:numPr>
              <w:rPr>
                <w:rFonts w:ascii="Times New Roman" w:hAnsi="Times New Roman" w:cs="Times New Roman"/>
                <w:sz w:val="16"/>
              </w:rPr>
            </w:pPr>
            <w:r w:rsidRPr="00854875">
              <w:rPr>
                <w:rFonts w:ascii="Times New Roman" w:eastAsia="Times New Roman" w:hAnsi="Times New Roman" w:cs="Times New Roman"/>
                <w:sz w:val="16"/>
              </w:rPr>
              <w:t>Length at 50% and 95% selectivity (</w:t>
            </w:r>
            <m:oMath>
              <m:sSubSup>
                <m:sSubSupPr>
                  <m:ctrlPr>
                    <w:rPr>
                      <w:rFonts w:ascii="Cambria Math" w:hAnsi="Cambria Math" w:cs="Times New Roman"/>
                      <w:i/>
                      <w:sz w:val="16"/>
                      <w:lang w:eastAsia="en-US"/>
                    </w:rPr>
                  </m:ctrlPr>
                </m:sSubSupPr>
                <m:e>
                  <m:r>
                    <w:rPr>
                      <w:rFonts w:ascii="Cambria Math" w:hAnsi="Cambria Math" w:cs="Times New Roman"/>
                      <w:sz w:val="16"/>
                    </w:rPr>
                    <m:t>L</m:t>
                  </m:r>
                </m:e>
                <m:sub>
                  <m:r>
                    <w:rPr>
                      <w:rFonts w:ascii="Cambria Math" w:hAnsi="Cambria Math" w:cs="Times New Roman"/>
                      <w:sz w:val="16"/>
                    </w:rPr>
                    <m:t>50</m:t>
                  </m:r>
                </m:sub>
                <m:sup>
                  <m:r>
                    <w:rPr>
                      <w:rFonts w:ascii="Cambria Math" w:hAnsi="Cambria Math" w:cs="Times New Roman"/>
                      <w:sz w:val="16"/>
                    </w:rPr>
                    <m:t>s</m:t>
                  </m:r>
                </m:sup>
              </m:sSubSup>
            </m:oMath>
            <w:r w:rsidRPr="00854875">
              <w:rPr>
                <w:rFonts w:ascii="Times New Roman" w:hAnsi="Times New Roman" w:cs="Times New Roman"/>
                <w:sz w:val="16"/>
              </w:rPr>
              <w:t xml:space="preserve"> and </w:t>
            </w:r>
            <m:oMath>
              <m:sSubSup>
                <m:sSubSupPr>
                  <m:ctrlPr>
                    <w:rPr>
                      <w:rFonts w:ascii="Cambria Math" w:hAnsi="Cambria Math" w:cs="Times New Roman"/>
                      <w:i/>
                      <w:sz w:val="16"/>
                      <w:lang w:eastAsia="en-US"/>
                    </w:rPr>
                  </m:ctrlPr>
                </m:sSubSupPr>
                <m:e>
                  <m:r>
                    <w:rPr>
                      <w:rFonts w:ascii="Cambria Math" w:hAnsi="Cambria Math" w:cs="Times New Roman"/>
                      <w:sz w:val="16"/>
                    </w:rPr>
                    <m:t>L</m:t>
                  </m:r>
                </m:e>
                <m:sub>
                  <m:r>
                    <w:rPr>
                      <w:rFonts w:ascii="Cambria Math" w:hAnsi="Cambria Math" w:cs="Times New Roman"/>
                      <w:sz w:val="16"/>
                    </w:rPr>
                    <m:t>95</m:t>
                  </m:r>
                </m:sub>
                <m:sup>
                  <m:r>
                    <w:rPr>
                      <w:rFonts w:ascii="Cambria Math" w:hAnsi="Cambria Math" w:cs="Times New Roman"/>
                      <w:sz w:val="16"/>
                    </w:rPr>
                    <m:t>s</m:t>
                  </m:r>
                </m:sup>
              </m:sSubSup>
            </m:oMath>
            <w:r w:rsidRPr="00854875">
              <w:rPr>
                <w:rFonts w:ascii="Times New Roman" w:hAnsi="Times New Roman" w:cs="Times New Roman"/>
                <w:sz w:val="16"/>
              </w:rPr>
              <w:t>)</w:t>
            </w:r>
          </w:p>
          <w:p w14:paraId="31542B19" w14:textId="79F099C1" w:rsidR="00ED32AF" w:rsidRPr="00854875" w:rsidRDefault="00ED32AF" w:rsidP="004C1D31">
            <w:pPr>
              <w:pStyle w:val="ListParagraph"/>
              <w:numPr>
                <w:ilvl w:val="0"/>
                <w:numId w:val="16"/>
              </w:numPr>
              <w:rPr>
                <w:rFonts w:ascii="Times New Roman" w:hAnsi="Times New Roman" w:cs="Times New Roman"/>
                <w:b/>
                <w:sz w:val="16"/>
              </w:rPr>
            </w:pPr>
            <w:r w:rsidRPr="00854875">
              <w:rPr>
                <w:rFonts w:ascii="Times New Roman" w:hAnsi="Times New Roman" w:cs="Times New Roman"/>
                <w:b/>
                <w:sz w:val="16"/>
              </w:rPr>
              <w:t>Current F</w:t>
            </w:r>
          </w:p>
          <w:p w14:paraId="2B89309D" w14:textId="77777777" w:rsidR="00ED32AF" w:rsidRPr="00854875" w:rsidRDefault="00ED32AF" w:rsidP="004C1D31">
            <w:pPr>
              <w:pStyle w:val="ListParagraph"/>
              <w:numPr>
                <w:ilvl w:val="0"/>
                <w:numId w:val="16"/>
              </w:numPr>
              <w:rPr>
                <w:rFonts w:ascii="Times New Roman" w:hAnsi="Times New Roman" w:cs="Times New Roman"/>
                <w:b/>
                <w:sz w:val="16"/>
              </w:rPr>
            </w:pPr>
            <w:r w:rsidRPr="00854875">
              <w:rPr>
                <w:rFonts w:ascii="Times New Roman" w:hAnsi="Times New Roman" w:cs="Times New Roman"/>
                <w:b/>
                <w:sz w:val="16"/>
              </w:rPr>
              <w:t>SPR</w:t>
            </w:r>
          </w:p>
          <w:p w14:paraId="491AB932" w14:textId="77777777" w:rsidR="00F04161" w:rsidRPr="00854875" w:rsidRDefault="00F04161" w:rsidP="004C1D31">
            <w:pPr>
              <w:pStyle w:val="ListParagraph"/>
              <w:numPr>
                <w:ilvl w:val="0"/>
                <w:numId w:val="16"/>
              </w:numPr>
              <w:rPr>
                <w:rFonts w:ascii="Times New Roman" w:hAnsi="Times New Roman" w:cs="Times New Roman"/>
                <w:b/>
                <w:sz w:val="16"/>
              </w:rPr>
            </w:pPr>
            <w:r w:rsidRPr="00854875">
              <w:rPr>
                <w:rFonts w:ascii="Times New Roman" w:hAnsi="Times New Roman" w:cs="Times New Roman"/>
                <w:b/>
                <w:sz w:val="16"/>
              </w:rPr>
              <w:t>F/F</w:t>
            </w:r>
            <w:r w:rsidRPr="00854875">
              <w:rPr>
                <w:rFonts w:ascii="Times New Roman" w:hAnsi="Times New Roman" w:cs="Times New Roman"/>
                <w:b/>
                <w:sz w:val="16"/>
                <w:vertAlign w:val="subscript"/>
              </w:rPr>
              <w:t>MSY</w:t>
            </w:r>
          </w:p>
          <w:p w14:paraId="05063334" w14:textId="213F9BEB" w:rsidR="00F04161" w:rsidRPr="00854875" w:rsidRDefault="00F04161" w:rsidP="004C1D31">
            <w:pPr>
              <w:pStyle w:val="ListParagraph"/>
              <w:numPr>
                <w:ilvl w:val="0"/>
                <w:numId w:val="16"/>
              </w:numPr>
              <w:rPr>
                <w:rFonts w:ascii="Times New Roman" w:hAnsi="Times New Roman" w:cs="Times New Roman"/>
                <w:b/>
                <w:sz w:val="16"/>
              </w:rPr>
            </w:pPr>
            <w:r w:rsidRPr="00854875">
              <w:rPr>
                <w:rFonts w:ascii="Times New Roman" w:hAnsi="Times New Roman" w:cs="Times New Roman"/>
                <w:b/>
                <w:sz w:val="16"/>
              </w:rPr>
              <w:t>SPR</w:t>
            </w:r>
            <w:r w:rsidRPr="00854875">
              <w:rPr>
                <w:rFonts w:ascii="Times New Roman" w:hAnsi="Times New Roman" w:cs="Times New Roman"/>
                <w:b/>
                <w:sz w:val="16"/>
                <w:vertAlign w:val="subscript"/>
              </w:rPr>
              <w:t>MSY</w:t>
            </w:r>
          </w:p>
        </w:tc>
      </w:tr>
      <w:tr w:rsidR="00ED32AF" w:rsidRPr="00854875" w14:paraId="10DDB260" w14:textId="77777777" w:rsidTr="0040244A">
        <w:trPr>
          <w:trHeight w:val="58"/>
        </w:trPr>
        <w:tc>
          <w:tcPr>
            <w:tcW w:w="2340" w:type="dxa"/>
          </w:tcPr>
          <w:p w14:paraId="10BFA210" w14:textId="77777777" w:rsidR="00ED32AF" w:rsidRPr="00854875" w:rsidRDefault="00ED32AF" w:rsidP="00BC757E">
            <w:pPr>
              <w:rPr>
                <w:sz w:val="16"/>
              </w:rPr>
            </w:pPr>
            <w:r w:rsidRPr="00854875">
              <w:rPr>
                <w:sz w:val="16"/>
              </w:rPr>
              <w:t>Length-Based Risk Analysis (LBRA)</w:t>
            </w:r>
          </w:p>
        </w:tc>
        <w:tc>
          <w:tcPr>
            <w:tcW w:w="3600" w:type="dxa"/>
          </w:tcPr>
          <w:p w14:paraId="22B8F670" w14:textId="77777777" w:rsidR="00ED32AF" w:rsidRPr="00854875" w:rsidRDefault="00ED32AF" w:rsidP="00BC757E">
            <w:pPr>
              <w:pStyle w:val="ListParagraph"/>
              <w:numPr>
                <w:ilvl w:val="0"/>
                <w:numId w:val="17"/>
              </w:numPr>
              <w:rPr>
                <w:rFonts w:ascii="Times New Roman" w:hAnsi="Times New Roman" w:cs="Times New Roman"/>
                <w:sz w:val="16"/>
              </w:rPr>
            </w:pPr>
            <w:r w:rsidRPr="00854875">
              <w:rPr>
                <w:rFonts w:ascii="Times New Roman" w:hAnsi="Times New Roman" w:cs="Times New Roman"/>
                <w:sz w:val="16"/>
              </w:rPr>
              <w:t>Length composition data</w:t>
            </w:r>
          </w:p>
          <w:p w14:paraId="2CD2EA20" w14:textId="77777777" w:rsidR="00ED32AF" w:rsidRPr="00854875" w:rsidRDefault="00ED32AF" w:rsidP="00BC757E">
            <w:pPr>
              <w:pStyle w:val="ListParagraph"/>
              <w:numPr>
                <w:ilvl w:val="0"/>
                <w:numId w:val="17"/>
              </w:numPr>
              <w:rPr>
                <w:rFonts w:ascii="Times New Roman" w:hAnsi="Times New Roman" w:cs="Times New Roman"/>
                <w:sz w:val="16"/>
              </w:rPr>
            </w:pPr>
            <w:r w:rsidRPr="00854875">
              <w:rPr>
                <w:rFonts w:ascii="Times New Roman" w:hAnsi="Times New Roman" w:cs="Times New Roman"/>
                <w:sz w:val="16"/>
              </w:rPr>
              <w:t>von Bertalanffy growth function (</w:t>
            </w:r>
            <m:oMath>
              <m:sSub>
                <m:sSubPr>
                  <m:ctrlPr>
                    <w:rPr>
                      <w:rFonts w:ascii="Cambria Math" w:eastAsia="Times New Roman" w:hAnsi="Cambria Math" w:cs="Times New Roman"/>
                      <w:i/>
                      <w:sz w:val="16"/>
                      <w:lang w:eastAsia="en-US"/>
                    </w:rPr>
                  </m:ctrlPr>
                </m:sSubPr>
                <m:e>
                  <m:r>
                    <w:rPr>
                      <w:rFonts w:ascii="Cambria Math" w:hAnsi="Cambria Math" w:cs="Times New Roman"/>
                      <w:sz w:val="16"/>
                    </w:rPr>
                    <m:t>L</m:t>
                  </m:r>
                </m:e>
                <m:sub>
                  <m:r>
                    <w:rPr>
                      <w:rFonts w:ascii="Cambria Math" w:hAnsi="Cambria Math" w:cs="Times New Roman"/>
                      <w:sz w:val="16"/>
                    </w:rPr>
                    <m:t>∞</m:t>
                  </m:r>
                </m:sub>
              </m:sSub>
              <m:r>
                <w:rPr>
                  <w:rFonts w:ascii="Cambria Math" w:eastAsia="Times New Roman" w:hAnsi="Cambria Math" w:cs="Times New Roman"/>
                  <w:sz w:val="16"/>
                </w:rPr>
                <m:t xml:space="preserve">, K, </m:t>
              </m:r>
              <m:sSub>
                <m:sSubPr>
                  <m:ctrlPr>
                    <w:rPr>
                      <w:rFonts w:ascii="Cambria Math" w:eastAsia="Times New Roman" w:hAnsi="Cambria Math" w:cs="Times New Roman"/>
                      <w:i/>
                      <w:sz w:val="16"/>
                      <w:lang w:eastAsia="en-US"/>
                    </w:rPr>
                  </m:ctrlPr>
                </m:sSubPr>
                <m:e>
                  <m:r>
                    <w:rPr>
                      <w:rFonts w:ascii="Cambria Math" w:eastAsia="Times New Roman" w:hAnsi="Cambria Math" w:cs="Times New Roman"/>
                      <w:sz w:val="16"/>
                    </w:rPr>
                    <m:t>t</m:t>
                  </m:r>
                </m:e>
                <m:sub>
                  <m:r>
                    <w:rPr>
                      <w:rFonts w:ascii="Cambria Math" w:eastAsia="Times New Roman" w:hAnsi="Cambria Math" w:cs="Times New Roman"/>
                      <w:sz w:val="16"/>
                    </w:rPr>
                    <m:t>0</m:t>
                  </m:r>
                </m:sub>
              </m:sSub>
            </m:oMath>
            <w:r w:rsidRPr="00854875">
              <w:rPr>
                <w:rFonts w:ascii="Times New Roman" w:hAnsi="Times New Roman" w:cs="Times New Roman"/>
                <w:sz w:val="16"/>
              </w:rPr>
              <w:t>)</w:t>
            </w:r>
          </w:p>
          <w:p w14:paraId="326C9362" w14:textId="77777777" w:rsidR="00ED32AF" w:rsidRPr="00854875" w:rsidRDefault="00ED32AF" w:rsidP="00BC757E">
            <w:pPr>
              <w:pStyle w:val="ListParagraph"/>
              <w:numPr>
                <w:ilvl w:val="0"/>
                <w:numId w:val="17"/>
              </w:numPr>
              <w:rPr>
                <w:rFonts w:ascii="Times New Roman" w:hAnsi="Times New Roman" w:cs="Times New Roman"/>
                <w:sz w:val="16"/>
              </w:rPr>
            </w:pPr>
            <w:r w:rsidRPr="00854875">
              <w:rPr>
                <w:rFonts w:ascii="Times New Roman" w:hAnsi="Times New Roman" w:cs="Times New Roman"/>
                <w:sz w:val="16"/>
              </w:rPr>
              <w:t>Coefficient of variation of length at age (</w:t>
            </w:r>
            <m:oMath>
              <m:sSub>
                <m:sSubPr>
                  <m:ctrlPr>
                    <w:rPr>
                      <w:rFonts w:ascii="Cambria Math" w:hAnsi="Cambria Math" w:cs="Times New Roman"/>
                      <w:i/>
                      <w:sz w:val="16"/>
                      <w:lang w:eastAsia="en-US"/>
                    </w:rPr>
                  </m:ctrlPr>
                </m:sSubPr>
                <m:e>
                  <m:r>
                    <w:rPr>
                      <w:rFonts w:ascii="Cambria Math" w:hAnsi="Cambria Math" w:cs="Times New Roman"/>
                      <w:sz w:val="16"/>
                    </w:rPr>
                    <m:t>CV</m:t>
                  </m:r>
                </m:e>
                <m:sub>
                  <m:sSub>
                    <m:sSubPr>
                      <m:ctrlPr>
                        <w:rPr>
                          <w:rFonts w:ascii="Cambria Math" w:eastAsia="Times New Roman" w:hAnsi="Cambria Math" w:cs="Times New Roman"/>
                          <w:i/>
                          <w:sz w:val="16"/>
                          <w:lang w:eastAsia="en-US"/>
                        </w:rPr>
                      </m:ctrlPr>
                    </m:sSubPr>
                    <m:e>
                      <m:r>
                        <w:rPr>
                          <w:rFonts w:ascii="Cambria Math" w:hAnsi="Cambria Math" w:cs="Times New Roman"/>
                          <w:sz w:val="16"/>
                        </w:rPr>
                        <m:t>L</m:t>
                      </m:r>
                    </m:e>
                    <m:sub>
                      <m:r>
                        <w:rPr>
                          <w:rFonts w:ascii="Cambria Math" w:hAnsi="Cambria Math" w:cs="Times New Roman"/>
                          <w:sz w:val="16"/>
                        </w:rPr>
                        <m:t>∞</m:t>
                      </m:r>
                    </m:sub>
                  </m:sSub>
                </m:sub>
              </m:sSub>
            </m:oMath>
            <w:r w:rsidRPr="00854875">
              <w:rPr>
                <w:rFonts w:ascii="Times New Roman" w:hAnsi="Times New Roman" w:cs="Times New Roman"/>
                <w:sz w:val="16"/>
              </w:rPr>
              <w:t xml:space="preserve">) </w:t>
            </w:r>
          </w:p>
          <w:p w14:paraId="0A5EF491" w14:textId="77777777" w:rsidR="00ED32AF" w:rsidRPr="00854875" w:rsidRDefault="00ED32AF" w:rsidP="00BC757E">
            <w:pPr>
              <w:pStyle w:val="ListParagraph"/>
              <w:numPr>
                <w:ilvl w:val="0"/>
                <w:numId w:val="17"/>
              </w:numPr>
              <w:rPr>
                <w:rFonts w:ascii="Times New Roman" w:hAnsi="Times New Roman" w:cs="Times New Roman"/>
                <w:sz w:val="16"/>
              </w:rPr>
            </w:pPr>
            <w:r w:rsidRPr="00854875">
              <w:rPr>
                <w:rFonts w:ascii="Times New Roman" w:hAnsi="Times New Roman" w:cs="Times New Roman"/>
                <w:sz w:val="16"/>
              </w:rPr>
              <w:t>Length-weight relationship (</w:t>
            </w:r>
            <m:oMath>
              <m:r>
                <w:rPr>
                  <w:rFonts w:ascii="Cambria Math" w:hAnsi="Cambria Math" w:cs="Times New Roman"/>
                  <w:sz w:val="16"/>
                </w:rPr>
                <m:t>α</m:t>
              </m:r>
            </m:oMath>
            <w:r w:rsidRPr="00854875">
              <w:rPr>
                <w:rFonts w:ascii="Times New Roman" w:hAnsi="Times New Roman" w:cs="Times New Roman"/>
                <w:sz w:val="16"/>
              </w:rPr>
              <w:t xml:space="preserve"> and </w:t>
            </w:r>
            <m:oMath>
              <m:r>
                <w:rPr>
                  <w:rFonts w:ascii="Cambria Math" w:hAnsi="Cambria Math" w:cs="Times New Roman"/>
                  <w:sz w:val="16"/>
                </w:rPr>
                <m:t>β</m:t>
              </m:r>
            </m:oMath>
            <w:r w:rsidRPr="00854875">
              <w:rPr>
                <w:rFonts w:ascii="Times New Roman" w:hAnsi="Times New Roman" w:cs="Times New Roman"/>
                <w:sz w:val="16"/>
              </w:rPr>
              <w:t>)</w:t>
            </w:r>
          </w:p>
          <w:p w14:paraId="77D9099B" w14:textId="77777777" w:rsidR="00ED32AF" w:rsidRPr="00854875" w:rsidRDefault="00ED32AF" w:rsidP="00BC757E">
            <w:pPr>
              <w:pStyle w:val="ListParagraph"/>
              <w:numPr>
                <w:ilvl w:val="0"/>
                <w:numId w:val="17"/>
              </w:numPr>
              <w:rPr>
                <w:rFonts w:ascii="Times New Roman" w:hAnsi="Times New Roman" w:cs="Times New Roman"/>
                <w:sz w:val="16"/>
              </w:rPr>
            </w:pPr>
            <w:r w:rsidRPr="00854875">
              <w:rPr>
                <w:rFonts w:ascii="Times New Roman" w:hAnsi="Times New Roman" w:cs="Times New Roman"/>
                <w:sz w:val="16"/>
              </w:rPr>
              <w:t>Natural mortality (</w:t>
            </w:r>
            <m:oMath>
              <m:r>
                <w:rPr>
                  <w:rFonts w:ascii="Cambria Math" w:hAnsi="Cambria Math" w:cs="Times New Roman"/>
                  <w:sz w:val="16"/>
                </w:rPr>
                <m:t>M</m:t>
              </m:r>
            </m:oMath>
            <w:r w:rsidRPr="00854875">
              <w:rPr>
                <w:rFonts w:ascii="Times New Roman" w:hAnsi="Times New Roman" w:cs="Times New Roman"/>
                <w:sz w:val="16"/>
              </w:rPr>
              <w:t>)</w:t>
            </w:r>
          </w:p>
          <w:p w14:paraId="5C528295" w14:textId="77777777" w:rsidR="00ED32AF" w:rsidRPr="00854875" w:rsidRDefault="00ED32AF" w:rsidP="00BC757E">
            <w:pPr>
              <w:pStyle w:val="ListParagraph"/>
              <w:numPr>
                <w:ilvl w:val="0"/>
                <w:numId w:val="17"/>
              </w:numPr>
              <w:rPr>
                <w:rFonts w:ascii="Times New Roman" w:hAnsi="Times New Roman" w:cs="Times New Roman"/>
                <w:sz w:val="16"/>
              </w:rPr>
            </w:pPr>
            <w:r w:rsidRPr="00854875">
              <w:rPr>
                <w:rFonts w:ascii="Times New Roman" w:hAnsi="Times New Roman" w:cs="Times New Roman"/>
                <w:sz w:val="16"/>
              </w:rPr>
              <w:t>Theoretical maximum age (</w:t>
            </w:r>
            <m:oMath>
              <m:sSub>
                <m:sSubPr>
                  <m:ctrlPr>
                    <w:rPr>
                      <w:rFonts w:ascii="Cambria Math" w:hAnsi="Cambria Math" w:cs="Times New Roman"/>
                      <w:i/>
                      <w:sz w:val="16"/>
                    </w:rPr>
                  </m:ctrlPr>
                </m:sSubPr>
                <m:e>
                  <m:r>
                    <m:rPr>
                      <m:sty m:val="p"/>
                    </m:rPr>
                    <w:rPr>
                      <w:rFonts w:ascii="Cambria Math" w:hAnsi="Cambria Math" w:cs="Times New Roman"/>
                      <w:sz w:val="16"/>
                    </w:rPr>
                    <m:t>ã</m:t>
                  </m:r>
                  <m:ctrlPr>
                    <w:rPr>
                      <w:rFonts w:ascii="Cambria Math" w:hAnsi="Cambria Math" w:cs="Times New Roman"/>
                      <w:sz w:val="16"/>
                    </w:rPr>
                  </m:ctrlPr>
                </m:e>
                <m:sub>
                  <m:r>
                    <m:rPr>
                      <m:sty m:val="p"/>
                    </m:rPr>
                    <w:rPr>
                      <w:rFonts w:ascii="Cambria Math" w:hAnsi="Cambria Math" w:cs="Times New Roman"/>
                      <w:sz w:val="16"/>
                      <w:shd w:val="clear" w:color="auto" w:fill="FFFFFF"/>
                    </w:rPr>
                    <m:t>λ</m:t>
                  </m:r>
                </m:sub>
              </m:sSub>
            </m:oMath>
            <w:r w:rsidRPr="00854875">
              <w:rPr>
                <w:rFonts w:ascii="Times New Roman" w:hAnsi="Times New Roman" w:cs="Times New Roman"/>
                <w:sz w:val="16"/>
              </w:rPr>
              <w:t>)</w:t>
            </w:r>
          </w:p>
        </w:tc>
        <w:tc>
          <w:tcPr>
            <w:tcW w:w="3330" w:type="dxa"/>
          </w:tcPr>
          <w:p w14:paraId="646870F5" w14:textId="77777777" w:rsidR="00ED32AF" w:rsidRPr="00854875" w:rsidRDefault="00ED32AF" w:rsidP="00BC757E">
            <w:pPr>
              <w:rPr>
                <w:sz w:val="16"/>
              </w:rPr>
            </w:pPr>
            <w:r w:rsidRPr="00854875">
              <w:rPr>
                <w:sz w:val="16"/>
              </w:rPr>
              <w:t>(i) Average annual constant recruitment</w:t>
            </w:r>
          </w:p>
          <w:p w14:paraId="15C25740" w14:textId="77777777" w:rsidR="00ED32AF" w:rsidRPr="00854875" w:rsidRDefault="00ED32AF" w:rsidP="00BC757E">
            <w:pPr>
              <w:rPr>
                <w:sz w:val="16"/>
              </w:rPr>
            </w:pPr>
            <w:r w:rsidRPr="00854875">
              <w:rPr>
                <w:sz w:val="16"/>
              </w:rPr>
              <w:t>(ii) Selectivity and maturity follow a logistic curve</w:t>
            </w:r>
          </w:p>
          <w:p w14:paraId="5B99E979" w14:textId="77777777" w:rsidR="00ED32AF" w:rsidRPr="00854875" w:rsidRDefault="00ED32AF" w:rsidP="00BC757E">
            <w:pPr>
              <w:rPr>
                <w:sz w:val="16"/>
              </w:rPr>
            </w:pPr>
            <w:r w:rsidRPr="00854875">
              <w:rPr>
                <w:sz w:val="16"/>
              </w:rPr>
              <w:t>(iii) The lengths at each age are normally distributed around the mean length</w:t>
            </w:r>
          </w:p>
          <w:p w14:paraId="3A9E9BC7" w14:textId="77777777" w:rsidR="00ED32AF" w:rsidRPr="00854875" w:rsidRDefault="00ED32AF" w:rsidP="00BC757E">
            <w:pPr>
              <w:rPr>
                <w:sz w:val="16"/>
              </w:rPr>
            </w:pPr>
            <w:r w:rsidRPr="00854875">
              <w:rPr>
                <w:sz w:val="16"/>
              </w:rPr>
              <w:t>(iv) The observed maximum age (</w:t>
            </w:r>
            <m:oMath>
              <m:sSub>
                <m:sSubPr>
                  <m:ctrlPr>
                    <w:rPr>
                      <w:rFonts w:ascii="Cambria Math" w:hAnsi="Cambria Math"/>
                      <w:i/>
                      <w:sz w:val="16"/>
                    </w:rPr>
                  </m:ctrlPr>
                </m:sSubPr>
                <m:e>
                  <m:r>
                    <m:rPr>
                      <m:sty m:val="p"/>
                    </m:rPr>
                    <w:rPr>
                      <w:rFonts w:ascii="Cambria Math" w:hAnsi="Cambria Math"/>
                      <w:sz w:val="16"/>
                    </w:rPr>
                    <m:t>â</m:t>
                  </m:r>
                  <m:ctrlPr>
                    <w:rPr>
                      <w:rFonts w:ascii="Cambria Math" w:hAnsi="Cambria Math"/>
                      <w:sz w:val="16"/>
                    </w:rPr>
                  </m:ctrlPr>
                </m:e>
                <m:sub>
                  <m:r>
                    <m:rPr>
                      <m:sty m:val="p"/>
                    </m:rPr>
                    <w:rPr>
                      <w:rFonts w:ascii="Cambria Math" w:hAnsi="Cambria Math"/>
                      <w:sz w:val="16"/>
                      <w:shd w:val="clear" w:color="auto" w:fill="FFFFFF"/>
                    </w:rPr>
                    <m:t>λ</m:t>
                  </m:r>
                </m:sub>
              </m:sSub>
            </m:oMath>
            <w:r w:rsidRPr="00854875">
              <w:rPr>
                <w:sz w:val="16"/>
              </w:rPr>
              <w:t xml:space="preserve">) deviates are described by the exponential probability density function (used to calculate </w:t>
            </w:r>
            <m:oMath>
              <m:r>
                <w:rPr>
                  <w:rFonts w:ascii="Cambria Math" w:hAnsi="Cambria Math"/>
                  <w:sz w:val="16"/>
                </w:rPr>
                <m:t>M</m:t>
              </m:r>
            </m:oMath>
            <w:r w:rsidRPr="00854875">
              <w:rPr>
                <w:sz w:val="16"/>
              </w:rPr>
              <w:t>)</w:t>
            </w:r>
          </w:p>
        </w:tc>
        <w:tc>
          <w:tcPr>
            <w:tcW w:w="3690" w:type="dxa"/>
          </w:tcPr>
          <w:p w14:paraId="45A0E3F0" w14:textId="1A81F5C2" w:rsidR="009729D9" w:rsidRPr="00854875" w:rsidRDefault="009729D9" w:rsidP="003F26E2">
            <w:pPr>
              <w:pStyle w:val="ListParagraph"/>
              <w:numPr>
                <w:ilvl w:val="0"/>
                <w:numId w:val="17"/>
              </w:numPr>
              <w:rPr>
                <w:rFonts w:ascii="Times New Roman" w:hAnsi="Times New Roman" w:cs="Times New Roman"/>
                <w:sz w:val="16"/>
              </w:rPr>
            </w:pPr>
            <w:r w:rsidRPr="00854875">
              <w:rPr>
                <w:rFonts w:ascii="Times New Roman" w:hAnsi="Times New Roman" w:cs="Times New Roman"/>
                <w:sz w:val="16"/>
              </w:rPr>
              <w:t>B/B</w:t>
            </w:r>
            <w:r w:rsidRPr="00854875">
              <w:rPr>
                <w:rFonts w:ascii="Times New Roman" w:hAnsi="Times New Roman" w:cs="Times New Roman"/>
                <w:sz w:val="16"/>
                <w:vertAlign w:val="subscript"/>
              </w:rPr>
              <w:t>MSY</w:t>
            </w:r>
          </w:p>
          <w:p w14:paraId="6FAEEA85" w14:textId="4943B5C3" w:rsidR="004C1D31" w:rsidRPr="00854875" w:rsidRDefault="00467503" w:rsidP="003F26E2">
            <w:pPr>
              <w:pStyle w:val="ListParagraph"/>
              <w:numPr>
                <w:ilvl w:val="0"/>
                <w:numId w:val="17"/>
              </w:numPr>
              <w:rPr>
                <w:rFonts w:ascii="Times New Roman" w:hAnsi="Times New Roman" w:cs="Times New Roman"/>
                <w:sz w:val="16"/>
              </w:rPr>
            </w:pPr>
            <w:r w:rsidRPr="00854875">
              <w:rPr>
                <w:rFonts w:ascii="Times New Roman" w:hAnsi="Times New Roman" w:cs="Times New Roman"/>
                <w:b/>
                <w:sz w:val="16"/>
              </w:rPr>
              <w:t>Total mortality (</w:t>
            </w:r>
            <m:oMath>
              <m:r>
                <m:rPr>
                  <m:sty m:val="bi"/>
                </m:rPr>
                <w:rPr>
                  <w:rFonts w:ascii="Cambria Math" w:hAnsi="Cambria Math" w:cs="Times New Roman"/>
                  <w:sz w:val="16"/>
                </w:rPr>
                <m:t>Z</m:t>
              </m:r>
            </m:oMath>
            <w:r w:rsidRPr="00854875">
              <w:rPr>
                <w:rFonts w:ascii="Times New Roman" w:hAnsi="Times New Roman" w:cs="Times New Roman"/>
                <w:b/>
                <w:sz w:val="16"/>
              </w:rPr>
              <w:t>) (used to calculate fishing mortality (</w:t>
            </w:r>
            <m:oMath>
              <m:r>
                <m:rPr>
                  <m:sty m:val="bi"/>
                </m:rPr>
                <w:rPr>
                  <w:rFonts w:ascii="Cambria Math" w:hAnsi="Cambria Math" w:cs="Times New Roman"/>
                  <w:sz w:val="16"/>
                </w:rPr>
                <m:t>F</m:t>
              </m:r>
            </m:oMath>
            <w:r w:rsidRPr="00854875">
              <w:rPr>
                <w:rFonts w:ascii="Times New Roman" w:hAnsi="Times New Roman" w:cs="Times New Roman"/>
                <w:b/>
                <w:sz w:val="16"/>
              </w:rPr>
              <w:t>))</w:t>
            </w:r>
          </w:p>
          <w:p w14:paraId="4844BBD2" w14:textId="16164703" w:rsidR="00ED32AF" w:rsidRPr="00854875" w:rsidRDefault="00ED32AF" w:rsidP="003F26E2">
            <w:pPr>
              <w:pStyle w:val="ListParagraph"/>
              <w:numPr>
                <w:ilvl w:val="0"/>
                <w:numId w:val="17"/>
              </w:numPr>
              <w:rPr>
                <w:rFonts w:ascii="Times New Roman" w:hAnsi="Times New Roman" w:cs="Times New Roman"/>
                <w:sz w:val="16"/>
              </w:rPr>
            </w:pPr>
            <w:r w:rsidRPr="00854875">
              <w:rPr>
                <w:rFonts w:ascii="Times New Roman" w:hAnsi="Times New Roman" w:cs="Times New Roman"/>
                <w:b/>
                <w:sz w:val="16"/>
              </w:rPr>
              <w:t>SPR</w:t>
            </w:r>
          </w:p>
          <w:p w14:paraId="11238C3B" w14:textId="77777777" w:rsidR="00F04161" w:rsidRPr="00854875" w:rsidRDefault="00F04161" w:rsidP="003F26E2">
            <w:pPr>
              <w:pStyle w:val="ListParagraph"/>
              <w:numPr>
                <w:ilvl w:val="0"/>
                <w:numId w:val="17"/>
              </w:numPr>
              <w:rPr>
                <w:rFonts w:ascii="Times New Roman" w:hAnsi="Times New Roman" w:cs="Times New Roman"/>
                <w:b/>
                <w:sz w:val="16"/>
              </w:rPr>
            </w:pPr>
            <w:r w:rsidRPr="00854875">
              <w:rPr>
                <w:rFonts w:ascii="Times New Roman" w:hAnsi="Times New Roman" w:cs="Times New Roman"/>
                <w:b/>
                <w:sz w:val="16"/>
              </w:rPr>
              <w:t>F/F</w:t>
            </w:r>
            <w:r w:rsidRPr="00854875">
              <w:rPr>
                <w:rFonts w:ascii="Times New Roman" w:hAnsi="Times New Roman" w:cs="Times New Roman"/>
                <w:b/>
                <w:sz w:val="16"/>
                <w:vertAlign w:val="subscript"/>
              </w:rPr>
              <w:t>MSY</w:t>
            </w:r>
          </w:p>
          <w:p w14:paraId="71CAEC71" w14:textId="1BC76783" w:rsidR="00F04161" w:rsidRPr="00854875" w:rsidRDefault="00F04161" w:rsidP="003F26E2">
            <w:pPr>
              <w:pStyle w:val="ListParagraph"/>
              <w:numPr>
                <w:ilvl w:val="0"/>
                <w:numId w:val="17"/>
              </w:numPr>
              <w:rPr>
                <w:rFonts w:ascii="Times New Roman" w:hAnsi="Times New Roman" w:cs="Times New Roman"/>
                <w:sz w:val="16"/>
              </w:rPr>
            </w:pPr>
            <w:r w:rsidRPr="00854875">
              <w:rPr>
                <w:rFonts w:ascii="Times New Roman" w:hAnsi="Times New Roman" w:cs="Times New Roman"/>
                <w:b/>
                <w:sz w:val="16"/>
              </w:rPr>
              <w:t>SPR</w:t>
            </w:r>
            <w:r w:rsidRPr="00854875">
              <w:rPr>
                <w:rFonts w:ascii="Times New Roman" w:hAnsi="Times New Roman" w:cs="Times New Roman"/>
                <w:b/>
                <w:sz w:val="16"/>
                <w:vertAlign w:val="subscript"/>
              </w:rPr>
              <w:t>MSY</w:t>
            </w:r>
            <w:commentRangeEnd w:id="26"/>
            <w:r w:rsidR="009A1D69" w:rsidRPr="00854875">
              <w:rPr>
                <w:rStyle w:val="CommentReference"/>
                <w:rFonts w:ascii="Times New Roman" w:eastAsiaTheme="minorEastAsia" w:hAnsi="Times New Roman" w:cs="Times New Roman"/>
              </w:rPr>
              <w:commentReference w:id="26"/>
            </w:r>
          </w:p>
        </w:tc>
      </w:tr>
    </w:tbl>
    <w:p w14:paraId="02B61DDC" w14:textId="77777777" w:rsidR="0040244A" w:rsidRPr="00854875" w:rsidRDefault="0040244A" w:rsidP="00ED32AF">
      <w:pPr>
        <w:spacing w:line="480" w:lineRule="auto"/>
        <w:jc w:val="both"/>
        <w:rPr>
          <w:sz w:val="28"/>
        </w:rPr>
        <w:sectPr w:rsidR="0040244A" w:rsidRPr="00854875" w:rsidSect="0040244A">
          <w:pgSz w:w="15840" w:h="12240" w:orient="landscape"/>
          <w:pgMar w:top="1440" w:right="1440" w:bottom="1440" w:left="1440" w:header="720" w:footer="720" w:gutter="0"/>
          <w:lnNumType w:countBy="1" w:restart="continuous"/>
          <w:cols w:space="720"/>
          <w:docGrid w:linePitch="360"/>
        </w:sectPr>
      </w:pPr>
    </w:p>
    <w:p w14:paraId="04591065" w14:textId="77777777" w:rsidR="008940C0" w:rsidRPr="00854875" w:rsidRDefault="003F6AA8" w:rsidP="008940C0">
      <w:pPr>
        <w:keepNext/>
        <w:spacing w:line="480" w:lineRule="auto"/>
      </w:pPr>
      <w:bookmarkStart w:id="27" w:name="_Hlk2871152"/>
      <w:r w:rsidRPr="00854875">
        <w:rPr>
          <w:noProof/>
          <w:sz w:val="28"/>
        </w:rPr>
        <w:lastRenderedPageBreak/>
        <w:drawing>
          <wp:inline distT="0" distB="0" distL="0" distR="0" wp14:anchorId="7C8E1EDA" wp14:editId="7920931E">
            <wp:extent cx="5943600" cy="52006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_F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200650"/>
                    </a:xfrm>
                    <a:prstGeom prst="rect">
                      <a:avLst/>
                    </a:prstGeom>
                  </pic:spPr>
                </pic:pic>
              </a:graphicData>
            </a:graphic>
          </wp:inline>
        </w:drawing>
      </w:r>
    </w:p>
    <w:p w14:paraId="32BBDC74" w14:textId="5BEDA4E9" w:rsidR="003F6AA8" w:rsidRPr="00854875" w:rsidRDefault="008940C0" w:rsidP="00FC4FE3">
      <w:pPr>
        <w:pStyle w:val="Caption"/>
        <w:spacing w:line="480" w:lineRule="auto"/>
        <w:rPr>
          <w:i w:val="0"/>
          <w:color w:val="auto"/>
          <w:sz w:val="24"/>
          <w:szCs w:val="24"/>
        </w:rPr>
      </w:pPr>
      <w:bookmarkStart w:id="28" w:name="_Ref3218989"/>
      <w:r w:rsidRPr="00854875">
        <w:rPr>
          <w:b/>
          <w:i w:val="0"/>
          <w:color w:val="auto"/>
          <w:sz w:val="24"/>
          <w:szCs w:val="24"/>
        </w:rPr>
        <w:t xml:space="preserve">Appendix </w:t>
      </w:r>
      <w:r w:rsidR="00803799" w:rsidRPr="00854875">
        <w:rPr>
          <w:b/>
          <w:i w:val="0"/>
          <w:color w:val="auto"/>
          <w:sz w:val="24"/>
          <w:szCs w:val="24"/>
        </w:rPr>
        <w:fldChar w:fldCharType="begin"/>
      </w:r>
      <w:r w:rsidR="00803799" w:rsidRPr="00854875">
        <w:rPr>
          <w:b/>
          <w:i w:val="0"/>
          <w:color w:val="auto"/>
          <w:sz w:val="24"/>
          <w:szCs w:val="24"/>
        </w:rPr>
        <w:instrText xml:space="preserve"> SEQ Appendix \* ARABIC </w:instrText>
      </w:r>
      <w:r w:rsidR="00803799" w:rsidRPr="00854875">
        <w:rPr>
          <w:b/>
          <w:i w:val="0"/>
          <w:color w:val="auto"/>
          <w:sz w:val="24"/>
          <w:szCs w:val="24"/>
        </w:rPr>
        <w:fldChar w:fldCharType="separate"/>
      </w:r>
      <w:r w:rsidR="00A32CE8" w:rsidRPr="00854875">
        <w:rPr>
          <w:b/>
          <w:i w:val="0"/>
          <w:noProof/>
          <w:color w:val="auto"/>
          <w:sz w:val="24"/>
          <w:szCs w:val="24"/>
        </w:rPr>
        <w:t>3</w:t>
      </w:r>
      <w:r w:rsidR="00803799" w:rsidRPr="00854875">
        <w:rPr>
          <w:b/>
          <w:i w:val="0"/>
          <w:color w:val="auto"/>
          <w:sz w:val="24"/>
          <w:szCs w:val="24"/>
        </w:rPr>
        <w:fldChar w:fldCharType="end"/>
      </w:r>
      <w:bookmarkEnd w:id="28"/>
      <w:r w:rsidRPr="00854875">
        <w:rPr>
          <w:b/>
          <w:i w:val="0"/>
          <w:color w:val="auto"/>
          <w:sz w:val="24"/>
          <w:szCs w:val="24"/>
        </w:rPr>
        <w:t xml:space="preserve">. </w:t>
      </w:r>
      <w:r w:rsidRPr="00854875">
        <w:rPr>
          <w:i w:val="0"/>
          <w:color w:val="auto"/>
          <w:sz w:val="24"/>
          <w:szCs w:val="24"/>
        </w:rPr>
        <w:t xml:space="preserve">Violin plots of relative error for </w:t>
      </w:r>
      <w:r w:rsidR="00BA2653" w:rsidRPr="00854875">
        <w:rPr>
          <w:i w:val="0"/>
          <w:color w:val="auto"/>
          <w:sz w:val="24"/>
          <w:szCs w:val="24"/>
        </w:rPr>
        <w:t>fishing mortality</w:t>
      </w:r>
      <w:r w:rsidRPr="00854875">
        <w:rPr>
          <w:i w:val="0"/>
          <w:color w:val="auto"/>
          <w:sz w:val="24"/>
          <w:szCs w:val="24"/>
        </w:rPr>
        <w:t xml:space="preserve"> for 300 iterations per scenario with 200 individuals per month for one year across three life histories (short-, medium-, and longer-lived), three exploitation levels (target, under-, and overexploited), and three recruitments (no error, stochastic error, and autocorrelation pattern and error). Four methods (Length-based Thompson and Bell (TB), Length-Based Spawning potential ratio (LBSPR), Length-based Integrated Mixed Effects (LIME), and Length-Based Risk Analysis (LBRA)) were analysed. The grey horizontal line is the zero relative error line, and the black dot is the median relative error indicating bias. Each plot has a different y-axis range with a smoother tail.</w:t>
      </w:r>
    </w:p>
    <w:p w14:paraId="6046BC3C" w14:textId="43D897B3" w:rsidR="00803799" w:rsidRPr="00854875" w:rsidRDefault="00803799" w:rsidP="008D7A66">
      <w:pPr>
        <w:pStyle w:val="Caption"/>
        <w:keepNext/>
        <w:spacing w:line="480" w:lineRule="auto"/>
        <w:rPr>
          <w:i w:val="0"/>
          <w:color w:val="auto"/>
          <w:sz w:val="24"/>
          <w:szCs w:val="24"/>
        </w:rPr>
      </w:pPr>
      <w:bookmarkStart w:id="29" w:name="_Ref3218991"/>
      <w:r w:rsidRPr="00854875">
        <w:rPr>
          <w:b/>
          <w:i w:val="0"/>
          <w:color w:val="auto"/>
          <w:sz w:val="24"/>
          <w:szCs w:val="24"/>
        </w:rPr>
        <w:lastRenderedPageBreak/>
        <w:t xml:space="preserve">Appendix </w:t>
      </w:r>
      <w:r w:rsidRPr="00854875">
        <w:rPr>
          <w:b/>
          <w:i w:val="0"/>
          <w:color w:val="auto"/>
          <w:sz w:val="24"/>
          <w:szCs w:val="24"/>
        </w:rPr>
        <w:fldChar w:fldCharType="begin"/>
      </w:r>
      <w:r w:rsidRPr="00854875">
        <w:rPr>
          <w:b/>
          <w:i w:val="0"/>
          <w:color w:val="auto"/>
          <w:sz w:val="24"/>
          <w:szCs w:val="24"/>
        </w:rPr>
        <w:instrText xml:space="preserve"> SEQ Appendix \* ARABIC </w:instrText>
      </w:r>
      <w:r w:rsidRPr="00854875">
        <w:rPr>
          <w:b/>
          <w:i w:val="0"/>
          <w:color w:val="auto"/>
          <w:sz w:val="24"/>
          <w:szCs w:val="24"/>
        </w:rPr>
        <w:fldChar w:fldCharType="separate"/>
      </w:r>
      <w:r w:rsidR="00A32CE8" w:rsidRPr="00854875">
        <w:rPr>
          <w:b/>
          <w:i w:val="0"/>
          <w:noProof/>
          <w:color w:val="auto"/>
          <w:sz w:val="24"/>
          <w:szCs w:val="24"/>
        </w:rPr>
        <w:t>4</w:t>
      </w:r>
      <w:r w:rsidRPr="00854875">
        <w:rPr>
          <w:b/>
          <w:i w:val="0"/>
          <w:color w:val="auto"/>
          <w:sz w:val="24"/>
          <w:szCs w:val="24"/>
        </w:rPr>
        <w:fldChar w:fldCharType="end"/>
      </w:r>
      <w:bookmarkEnd w:id="29"/>
      <w:r w:rsidRPr="00854875">
        <w:rPr>
          <w:b/>
          <w:i w:val="0"/>
          <w:color w:val="auto"/>
          <w:sz w:val="24"/>
          <w:szCs w:val="24"/>
        </w:rPr>
        <w:t xml:space="preserve">. </w:t>
      </w:r>
      <w:r w:rsidRPr="00854875">
        <w:rPr>
          <w:i w:val="0"/>
          <w:color w:val="auto"/>
          <w:sz w:val="24"/>
          <w:szCs w:val="24"/>
        </w:rPr>
        <w:t>Bias (MRE) and precision (MARE) table of fishing mortality from length-based Thompson and Bell (TB), Length-Based Spawning potential ratio (LBSPR), Length-based Integrated Mixed Effects (LIME), and Length-based Risk Analysis (LBRA) performance across life histories, exploitation levels, and recruitment types. The lightest red colour indicates bias/precision less than 5%, and the darkest red colour indicates bias/precision greater than 30%.</w:t>
      </w:r>
    </w:p>
    <w:tbl>
      <w:tblPr>
        <w:tblW w:w="5001" w:type="pct"/>
        <w:tblLook w:val="07E0" w:firstRow="1" w:lastRow="1" w:firstColumn="1" w:lastColumn="1" w:noHBand="1" w:noVBand="1"/>
      </w:tblPr>
      <w:tblGrid>
        <w:gridCol w:w="828"/>
        <w:gridCol w:w="664"/>
        <w:gridCol w:w="120"/>
        <w:gridCol w:w="880"/>
        <w:gridCol w:w="464"/>
        <w:gridCol w:w="331"/>
        <w:gridCol w:w="223"/>
        <w:gridCol w:w="702"/>
        <w:gridCol w:w="137"/>
        <w:gridCol w:w="961"/>
        <w:gridCol w:w="962"/>
        <w:gridCol w:w="230"/>
        <w:gridCol w:w="738"/>
        <w:gridCol w:w="1039"/>
        <w:gridCol w:w="1083"/>
      </w:tblGrid>
      <w:tr w:rsidR="003F6AA8" w:rsidRPr="00854875" w14:paraId="2CBA63DE" w14:textId="77777777" w:rsidTr="003F6AA8">
        <w:trPr>
          <w:trHeight w:val="217"/>
        </w:trPr>
        <w:tc>
          <w:tcPr>
            <w:tcW w:w="442" w:type="pct"/>
            <w:tcBorders>
              <w:top w:val="single" w:sz="4" w:space="0" w:color="auto"/>
              <w:left w:val="nil"/>
              <w:right w:val="nil"/>
            </w:tcBorders>
            <w:vAlign w:val="bottom"/>
          </w:tcPr>
          <w:p w14:paraId="2DD8C16A" w14:textId="77777777" w:rsidR="003F6AA8" w:rsidRPr="00854875" w:rsidRDefault="003F6AA8" w:rsidP="00454920">
            <w:pPr>
              <w:pStyle w:val="Compact"/>
              <w:spacing w:before="0" w:after="0"/>
              <w:rPr>
                <w:rFonts w:ascii="Times New Roman" w:hAnsi="Times New Roman" w:cs="Times New Roman"/>
                <w:sz w:val="20"/>
                <w:szCs w:val="20"/>
              </w:rPr>
            </w:pPr>
          </w:p>
        </w:tc>
        <w:tc>
          <w:tcPr>
            <w:tcW w:w="1313" w:type="pct"/>
            <w:gridSpan w:val="5"/>
            <w:tcBorders>
              <w:top w:val="single" w:sz="4" w:space="0" w:color="auto"/>
              <w:left w:val="nil"/>
              <w:bottom w:val="single" w:sz="4" w:space="0" w:color="auto"/>
              <w:right w:val="nil"/>
            </w:tcBorders>
            <w:vAlign w:val="bottom"/>
          </w:tcPr>
          <w:p w14:paraId="6F80C078" w14:textId="77777777" w:rsidR="003F6AA8" w:rsidRPr="00854875" w:rsidRDefault="003F6AA8" w:rsidP="00454920">
            <w:pPr>
              <w:pStyle w:val="Compact"/>
              <w:spacing w:before="0" w:after="0"/>
              <w:jc w:val="center"/>
              <w:rPr>
                <w:rFonts w:ascii="Times New Roman" w:hAnsi="Times New Roman" w:cs="Times New Roman"/>
                <w:sz w:val="20"/>
                <w:szCs w:val="20"/>
              </w:rPr>
            </w:pPr>
            <w:r w:rsidRPr="00854875">
              <w:rPr>
                <w:rFonts w:ascii="Times New Roman" w:hAnsi="Times New Roman" w:cs="Times New Roman"/>
                <w:sz w:val="20"/>
                <w:szCs w:val="20"/>
              </w:rPr>
              <w:t>Life history</w:t>
            </w:r>
          </w:p>
        </w:tc>
        <w:tc>
          <w:tcPr>
            <w:tcW w:w="119" w:type="pct"/>
            <w:tcBorders>
              <w:top w:val="single" w:sz="4" w:space="0" w:color="auto"/>
              <w:left w:val="nil"/>
              <w:right w:val="nil"/>
            </w:tcBorders>
          </w:tcPr>
          <w:p w14:paraId="3964A7F1" w14:textId="77777777" w:rsidR="003F6AA8" w:rsidRPr="00854875" w:rsidRDefault="003F6AA8" w:rsidP="00454920">
            <w:pPr>
              <w:pStyle w:val="Compact"/>
              <w:spacing w:before="0" w:after="0"/>
              <w:jc w:val="center"/>
              <w:rPr>
                <w:rFonts w:ascii="Times New Roman" w:hAnsi="Times New Roman" w:cs="Times New Roman"/>
                <w:sz w:val="20"/>
                <w:szCs w:val="20"/>
              </w:rPr>
            </w:pPr>
          </w:p>
        </w:tc>
        <w:tc>
          <w:tcPr>
            <w:tcW w:w="1475" w:type="pct"/>
            <w:gridSpan w:val="4"/>
            <w:tcBorders>
              <w:top w:val="single" w:sz="4" w:space="0" w:color="auto"/>
              <w:left w:val="nil"/>
              <w:bottom w:val="single" w:sz="4" w:space="0" w:color="auto"/>
              <w:right w:val="nil"/>
            </w:tcBorders>
            <w:vAlign w:val="bottom"/>
          </w:tcPr>
          <w:p w14:paraId="658B9533" w14:textId="77777777" w:rsidR="003F6AA8" w:rsidRPr="00854875" w:rsidRDefault="003F6AA8" w:rsidP="00454920">
            <w:pPr>
              <w:pStyle w:val="Compact"/>
              <w:spacing w:before="0" w:after="0"/>
              <w:jc w:val="center"/>
              <w:rPr>
                <w:rFonts w:ascii="Times New Roman" w:hAnsi="Times New Roman" w:cs="Times New Roman"/>
                <w:sz w:val="20"/>
                <w:szCs w:val="20"/>
              </w:rPr>
            </w:pPr>
            <w:r w:rsidRPr="00854875">
              <w:rPr>
                <w:rFonts w:ascii="Times New Roman" w:hAnsi="Times New Roman" w:cs="Times New Roman"/>
                <w:sz w:val="20"/>
                <w:szCs w:val="20"/>
              </w:rPr>
              <w:t>Exploitation level</w:t>
            </w:r>
          </w:p>
        </w:tc>
        <w:tc>
          <w:tcPr>
            <w:tcW w:w="123" w:type="pct"/>
            <w:tcBorders>
              <w:top w:val="single" w:sz="4" w:space="0" w:color="auto"/>
              <w:left w:val="nil"/>
              <w:right w:val="nil"/>
            </w:tcBorders>
          </w:tcPr>
          <w:p w14:paraId="36E7BEC3" w14:textId="77777777" w:rsidR="003F6AA8" w:rsidRPr="00854875" w:rsidRDefault="003F6AA8" w:rsidP="00454920">
            <w:pPr>
              <w:pStyle w:val="Compact"/>
              <w:spacing w:before="0" w:after="0"/>
              <w:jc w:val="center"/>
              <w:rPr>
                <w:rFonts w:ascii="Times New Roman" w:hAnsi="Times New Roman" w:cs="Times New Roman"/>
                <w:sz w:val="20"/>
                <w:szCs w:val="20"/>
              </w:rPr>
            </w:pPr>
          </w:p>
        </w:tc>
        <w:tc>
          <w:tcPr>
            <w:tcW w:w="1527" w:type="pct"/>
            <w:gridSpan w:val="3"/>
            <w:tcBorders>
              <w:top w:val="single" w:sz="4" w:space="0" w:color="auto"/>
              <w:left w:val="nil"/>
              <w:bottom w:val="single" w:sz="4" w:space="0" w:color="auto"/>
              <w:right w:val="nil"/>
            </w:tcBorders>
            <w:vAlign w:val="bottom"/>
          </w:tcPr>
          <w:p w14:paraId="738E14A1" w14:textId="77777777" w:rsidR="003F6AA8" w:rsidRPr="00854875" w:rsidRDefault="003F6AA8" w:rsidP="00454920">
            <w:pPr>
              <w:pStyle w:val="Compact"/>
              <w:spacing w:before="0" w:after="0"/>
              <w:jc w:val="center"/>
              <w:rPr>
                <w:rFonts w:ascii="Times New Roman" w:hAnsi="Times New Roman" w:cs="Times New Roman"/>
                <w:sz w:val="20"/>
                <w:szCs w:val="20"/>
              </w:rPr>
            </w:pPr>
            <w:r w:rsidRPr="00854875">
              <w:rPr>
                <w:rFonts w:ascii="Times New Roman" w:hAnsi="Times New Roman" w:cs="Times New Roman"/>
                <w:sz w:val="20"/>
                <w:szCs w:val="20"/>
              </w:rPr>
              <w:t>Recruitment</w:t>
            </w:r>
          </w:p>
        </w:tc>
      </w:tr>
      <w:tr w:rsidR="003F6AA8" w:rsidRPr="00854875" w14:paraId="247BB92B" w14:textId="77777777" w:rsidTr="003F6AA8">
        <w:trPr>
          <w:trHeight w:val="434"/>
        </w:trPr>
        <w:tc>
          <w:tcPr>
            <w:tcW w:w="442" w:type="pct"/>
            <w:tcBorders>
              <w:left w:val="nil"/>
              <w:bottom w:val="single" w:sz="4" w:space="0" w:color="auto"/>
              <w:right w:val="nil"/>
            </w:tcBorders>
            <w:vAlign w:val="bottom"/>
          </w:tcPr>
          <w:p w14:paraId="05960D66" w14:textId="77777777" w:rsidR="003F6AA8" w:rsidRPr="00854875" w:rsidRDefault="003F6AA8" w:rsidP="00454920">
            <w:pPr>
              <w:pStyle w:val="Compact"/>
              <w:spacing w:before="0" w:after="0"/>
              <w:rPr>
                <w:rFonts w:ascii="Times New Roman" w:hAnsi="Times New Roman" w:cs="Times New Roman"/>
                <w:sz w:val="20"/>
                <w:szCs w:val="20"/>
              </w:rPr>
            </w:pPr>
          </w:p>
        </w:tc>
        <w:tc>
          <w:tcPr>
            <w:tcW w:w="355" w:type="pct"/>
            <w:tcBorders>
              <w:top w:val="single" w:sz="4" w:space="0" w:color="auto"/>
              <w:left w:val="nil"/>
              <w:bottom w:val="single" w:sz="4" w:space="0" w:color="auto"/>
              <w:right w:val="nil"/>
            </w:tcBorders>
            <w:vAlign w:val="bottom"/>
          </w:tcPr>
          <w:p w14:paraId="688CBC0C" w14:textId="77777777" w:rsidR="003F6AA8" w:rsidRPr="00854875" w:rsidRDefault="003F6AA8" w:rsidP="00454920">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Short</w:t>
            </w:r>
          </w:p>
        </w:tc>
        <w:tc>
          <w:tcPr>
            <w:tcW w:w="534" w:type="pct"/>
            <w:gridSpan w:val="2"/>
            <w:tcBorders>
              <w:top w:val="single" w:sz="4" w:space="0" w:color="auto"/>
              <w:left w:val="nil"/>
              <w:bottom w:val="single" w:sz="4" w:space="0" w:color="auto"/>
              <w:right w:val="nil"/>
            </w:tcBorders>
            <w:vAlign w:val="bottom"/>
          </w:tcPr>
          <w:p w14:paraId="7A1708D3" w14:textId="77777777" w:rsidR="003F6AA8" w:rsidRPr="00854875" w:rsidRDefault="003F6AA8" w:rsidP="00454920">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Medium*</w:t>
            </w:r>
          </w:p>
        </w:tc>
        <w:tc>
          <w:tcPr>
            <w:tcW w:w="425" w:type="pct"/>
            <w:gridSpan w:val="2"/>
            <w:tcBorders>
              <w:top w:val="single" w:sz="4" w:space="0" w:color="auto"/>
              <w:left w:val="nil"/>
              <w:bottom w:val="single" w:sz="4" w:space="0" w:color="auto"/>
              <w:right w:val="nil"/>
            </w:tcBorders>
            <w:vAlign w:val="bottom"/>
          </w:tcPr>
          <w:p w14:paraId="60BA7924" w14:textId="77777777" w:rsidR="003F6AA8" w:rsidRPr="00854875" w:rsidRDefault="003F6AA8" w:rsidP="00454920">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Longer</w:t>
            </w:r>
          </w:p>
        </w:tc>
        <w:tc>
          <w:tcPr>
            <w:tcW w:w="119" w:type="pct"/>
            <w:tcBorders>
              <w:left w:val="nil"/>
              <w:bottom w:val="single" w:sz="4" w:space="0" w:color="auto"/>
              <w:right w:val="nil"/>
            </w:tcBorders>
          </w:tcPr>
          <w:p w14:paraId="6CC648E5" w14:textId="77777777" w:rsidR="003F6AA8" w:rsidRPr="00854875" w:rsidRDefault="003F6AA8" w:rsidP="00454920">
            <w:pPr>
              <w:pStyle w:val="Compact"/>
              <w:spacing w:before="0" w:after="0"/>
              <w:rPr>
                <w:rFonts w:ascii="Times New Roman" w:hAnsi="Times New Roman" w:cs="Times New Roman"/>
                <w:sz w:val="20"/>
                <w:szCs w:val="20"/>
              </w:rPr>
            </w:pPr>
          </w:p>
        </w:tc>
        <w:tc>
          <w:tcPr>
            <w:tcW w:w="448" w:type="pct"/>
            <w:gridSpan w:val="2"/>
            <w:tcBorders>
              <w:top w:val="single" w:sz="4" w:space="0" w:color="auto"/>
              <w:left w:val="nil"/>
              <w:bottom w:val="single" w:sz="4" w:space="0" w:color="auto"/>
              <w:right w:val="nil"/>
            </w:tcBorders>
            <w:vAlign w:val="bottom"/>
          </w:tcPr>
          <w:p w14:paraId="0DE76BD6" w14:textId="77777777" w:rsidR="003F6AA8" w:rsidRPr="00854875" w:rsidRDefault="003F6AA8" w:rsidP="00454920">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Target*</w:t>
            </w:r>
          </w:p>
        </w:tc>
        <w:tc>
          <w:tcPr>
            <w:tcW w:w="513" w:type="pct"/>
            <w:tcBorders>
              <w:top w:val="single" w:sz="4" w:space="0" w:color="auto"/>
              <w:left w:val="nil"/>
              <w:bottom w:val="single" w:sz="4" w:space="0" w:color="auto"/>
              <w:right w:val="nil"/>
            </w:tcBorders>
            <w:vAlign w:val="bottom"/>
          </w:tcPr>
          <w:p w14:paraId="0220A0ED" w14:textId="77777777" w:rsidR="003F6AA8" w:rsidRPr="00854875" w:rsidRDefault="003F6AA8" w:rsidP="00454920">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Under-exploited</w:t>
            </w:r>
          </w:p>
        </w:tc>
        <w:tc>
          <w:tcPr>
            <w:tcW w:w="514" w:type="pct"/>
            <w:tcBorders>
              <w:top w:val="single" w:sz="4" w:space="0" w:color="auto"/>
              <w:left w:val="nil"/>
              <w:bottom w:val="single" w:sz="4" w:space="0" w:color="auto"/>
              <w:right w:val="nil"/>
            </w:tcBorders>
            <w:vAlign w:val="bottom"/>
          </w:tcPr>
          <w:p w14:paraId="38CA4FB5" w14:textId="77777777" w:rsidR="003F6AA8" w:rsidRPr="00854875" w:rsidRDefault="003F6AA8" w:rsidP="00454920">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Over-exploited</w:t>
            </w:r>
          </w:p>
        </w:tc>
        <w:tc>
          <w:tcPr>
            <w:tcW w:w="123" w:type="pct"/>
            <w:tcBorders>
              <w:left w:val="nil"/>
              <w:bottom w:val="single" w:sz="4" w:space="0" w:color="auto"/>
              <w:right w:val="nil"/>
            </w:tcBorders>
          </w:tcPr>
          <w:p w14:paraId="4460A1A8" w14:textId="77777777" w:rsidR="003F6AA8" w:rsidRPr="00854875" w:rsidRDefault="003F6AA8" w:rsidP="00454920">
            <w:pPr>
              <w:pStyle w:val="Compact"/>
              <w:spacing w:before="0" w:after="0"/>
              <w:rPr>
                <w:rFonts w:ascii="Times New Roman" w:hAnsi="Times New Roman" w:cs="Times New Roman"/>
                <w:sz w:val="20"/>
                <w:szCs w:val="20"/>
              </w:rPr>
            </w:pPr>
          </w:p>
        </w:tc>
        <w:tc>
          <w:tcPr>
            <w:tcW w:w="394" w:type="pct"/>
            <w:tcBorders>
              <w:top w:val="single" w:sz="4" w:space="0" w:color="auto"/>
              <w:left w:val="nil"/>
              <w:bottom w:val="single" w:sz="4" w:space="0" w:color="auto"/>
              <w:right w:val="nil"/>
            </w:tcBorders>
            <w:vAlign w:val="bottom"/>
          </w:tcPr>
          <w:p w14:paraId="4A267EC6" w14:textId="77777777" w:rsidR="003F6AA8" w:rsidRPr="00854875" w:rsidRDefault="003F6AA8" w:rsidP="00454920">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No Error*</w:t>
            </w:r>
          </w:p>
        </w:tc>
        <w:tc>
          <w:tcPr>
            <w:tcW w:w="555" w:type="pct"/>
            <w:tcBorders>
              <w:top w:val="single" w:sz="4" w:space="0" w:color="auto"/>
              <w:left w:val="nil"/>
              <w:bottom w:val="single" w:sz="4" w:space="0" w:color="auto"/>
              <w:right w:val="nil"/>
            </w:tcBorders>
            <w:vAlign w:val="bottom"/>
          </w:tcPr>
          <w:p w14:paraId="41DA5C7A" w14:textId="77777777" w:rsidR="003F6AA8" w:rsidRPr="00854875" w:rsidRDefault="003F6AA8" w:rsidP="00454920">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Stochastic</w:t>
            </w:r>
          </w:p>
        </w:tc>
        <w:tc>
          <w:tcPr>
            <w:tcW w:w="578" w:type="pct"/>
            <w:tcBorders>
              <w:top w:val="single" w:sz="4" w:space="0" w:color="auto"/>
              <w:left w:val="nil"/>
              <w:bottom w:val="single" w:sz="4" w:space="0" w:color="auto"/>
              <w:right w:val="nil"/>
            </w:tcBorders>
            <w:vAlign w:val="bottom"/>
          </w:tcPr>
          <w:p w14:paraId="711A9965" w14:textId="77777777" w:rsidR="003F6AA8" w:rsidRPr="00854875" w:rsidRDefault="003F6AA8" w:rsidP="00454920">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Auto-correlation</w:t>
            </w:r>
          </w:p>
        </w:tc>
      </w:tr>
      <w:tr w:rsidR="003F6AA8" w:rsidRPr="00854875" w14:paraId="0820E0EE" w14:textId="77777777" w:rsidTr="003F6AA8">
        <w:trPr>
          <w:trHeight w:val="256"/>
        </w:trPr>
        <w:tc>
          <w:tcPr>
            <w:tcW w:w="1579" w:type="pct"/>
            <w:gridSpan w:val="5"/>
            <w:tcBorders>
              <w:top w:val="single" w:sz="4" w:space="0" w:color="auto"/>
            </w:tcBorders>
          </w:tcPr>
          <w:p w14:paraId="397B7BAA" w14:textId="77777777" w:rsidR="003F6AA8" w:rsidRPr="00854875" w:rsidRDefault="003F6AA8" w:rsidP="00454920">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Bias (MRE)</w:t>
            </w:r>
          </w:p>
        </w:tc>
        <w:tc>
          <w:tcPr>
            <w:tcW w:w="671" w:type="pct"/>
            <w:gridSpan w:val="3"/>
            <w:tcBorders>
              <w:top w:val="single" w:sz="4" w:space="0" w:color="auto"/>
            </w:tcBorders>
          </w:tcPr>
          <w:p w14:paraId="514408D1" w14:textId="77777777" w:rsidR="003F6AA8" w:rsidRPr="00854875" w:rsidRDefault="003F6AA8" w:rsidP="00454920">
            <w:pPr>
              <w:pStyle w:val="Compact"/>
              <w:spacing w:after="0"/>
              <w:rPr>
                <w:rFonts w:ascii="Times New Roman" w:hAnsi="Times New Roman" w:cs="Times New Roman"/>
                <w:sz w:val="20"/>
                <w:szCs w:val="20"/>
              </w:rPr>
            </w:pPr>
          </w:p>
        </w:tc>
        <w:tc>
          <w:tcPr>
            <w:tcW w:w="2750" w:type="pct"/>
            <w:gridSpan w:val="7"/>
          </w:tcPr>
          <w:p w14:paraId="3A130E85" w14:textId="77777777" w:rsidR="003F6AA8" w:rsidRPr="00854875" w:rsidRDefault="003F6AA8" w:rsidP="00454920">
            <w:pPr>
              <w:pStyle w:val="Compact"/>
              <w:spacing w:after="0"/>
              <w:rPr>
                <w:rFonts w:ascii="Times New Roman" w:hAnsi="Times New Roman" w:cs="Times New Roman"/>
                <w:sz w:val="20"/>
                <w:szCs w:val="20"/>
              </w:rPr>
            </w:pPr>
          </w:p>
        </w:tc>
      </w:tr>
      <w:tr w:rsidR="003F6AA8" w:rsidRPr="00854875" w14:paraId="5293B89A" w14:textId="77777777" w:rsidTr="00FC7387">
        <w:trPr>
          <w:trHeight w:val="256"/>
        </w:trPr>
        <w:tc>
          <w:tcPr>
            <w:tcW w:w="442" w:type="pct"/>
          </w:tcPr>
          <w:p w14:paraId="7061D16A" w14:textId="77777777"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TB</w:t>
            </w:r>
          </w:p>
        </w:tc>
        <w:tc>
          <w:tcPr>
            <w:tcW w:w="419" w:type="pct"/>
            <w:gridSpan w:val="2"/>
            <w:shd w:val="clear" w:color="auto" w:fill="FC7A64"/>
          </w:tcPr>
          <w:p w14:paraId="73ABD03B" w14:textId="0F86AA79"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23</w:t>
            </w:r>
          </w:p>
        </w:tc>
        <w:tc>
          <w:tcPr>
            <w:tcW w:w="470" w:type="pct"/>
            <w:shd w:val="clear" w:color="auto" w:fill="FDB2A5"/>
          </w:tcPr>
          <w:p w14:paraId="21606A09" w14:textId="17608EDE"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69</w:t>
            </w:r>
          </w:p>
        </w:tc>
        <w:tc>
          <w:tcPr>
            <w:tcW w:w="425" w:type="pct"/>
            <w:gridSpan w:val="2"/>
            <w:shd w:val="clear" w:color="auto" w:fill="FED5CE"/>
          </w:tcPr>
          <w:p w14:paraId="0AD0A5D4" w14:textId="30B46268"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45</w:t>
            </w:r>
          </w:p>
        </w:tc>
        <w:tc>
          <w:tcPr>
            <w:tcW w:w="119" w:type="pct"/>
            <w:shd w:val="clear" w:color="auto" w:fill="auto"/>
          </w:tcPr>
          <w:p w14:paraId="01765F3B" w14:textId="77777777" w:rsidR="003F6AA8" w:rsidRPr="00854875" w:rsidRDefault="003F6AA8" w:rsidP="003F6AA8">
            <w:pPr>
              <w:pStyle w:val="Compact"/>
              <w:spacing w:after="0"/>
              <w:rPr>
                <w:rFonts w:ascii="Times New Roman" w:hAnsi="Times New Roman" w:cs="Times New Roman"/>
                <w:sz w:val="20"/>
                <w:szCs w:val="20"/>
              </w:rPr>
            </w:pPr>
          </w:p>
        </w:tc>
        <w:tc>
          <w:tcPr>
            <w:tcW w:w="448" w:type="pct"/>
            <w:gridSpan w:val="2"/>
            <w:shd w:val="clear" w:color="auto" w:fill="FDB2A5"/>
          </w:tcPr>
          <w:p w14:paraId="35300A2A" w14:textId="45985774"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69</w:t>
            </w:r>
          </w:p>
        </w:tc>
        <w:tc>
          <w:tcPr>
            <w:tcW w:w="513" w:type="pct"/>
            <w:shd w:val="clear" w:color="auto" w:fill="FDB2A5"/>
          </w:tcPr>
          <w:p w14:paraId="0F02BBCA" w14:textId="75974EBD"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88</w:t>
            </w:r>
          </w:p>
        </w:tc>
        <w:tc>
          <w:tcPr>
            <w:tcW w:w="514" w:type="pct"/>
            <w:shd w:val="clear" w:color="auto" w:fill="FC7A64"/>
          </w:tcPr>
          <w:p w14:paraId="76EADAC8" w14:textId="4A15D155"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78</w:t>
            </w:r>
          </w:p>
        </w:tc>
        <w:tc>
          <w:tcPr>
            <w:tcW w:w="123" w:type="pct"/>
            <w:shd w:val="clear" w:color="auto" w:fill="auto"/>
          </w:tcPr>
          <w:p w14:paraId="2AD81B2A" w14:textId="77777777" w:rsidR="003F6AA8" w:rsidRPr="00854875" w:rsidRDefault="003F6AA8" w:rsidP="003F6AA8">
            <w:pPr>
              <w:pStyle w:val="Compact"/>
              <w:spacing w:after="0"/>
              <w:rPr>
                <w:rFonts w:ascii="Times New Roman" w:hAnsi="Times New Roman" w:cs="Times New Roman"/>
                <w:sz w:val="20"/>
                <w:szCs w:val="20"/>
              </w:rPr>
            </w:pPr>
          </w:p>
        </w:tc>
        <w:tc>
          <w:tcPr>
            <w:tcW w:w="394" w:type="pct"/>
            <w:shd w:val="clear" w:color="auto" w:fill="FDB2A5"/>
          </w:tcPr>
          <w:p w14:paraId="3F96D6BA" w14:textId="33054571"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69</w:t>
            </w:r>
          </w:p>
        </w:tc>
        <w:tc>
          <w:tcPr>
            <w:tcW w:w="555" w:type="pct"/>
            <w:shd w:val="clear" w:color="auto" w:fill="FED5CE"/>
          </w:tcPr>
          <w:p w14:paraId="18B86774" w14:textId="5FB9F460"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38</w:t>
            </w:r>
          </w:p>
        </w:tc>
        <w:tc>
          <w:tcPr>
            <w:tcW w:w="578" w:type="pct"/>
            <w:shd w:val="clear" w:color="auto" w:fill="FDB2A5"/>
          </w:tcPr>
          <w:p w14:paraId="7565845C" w14:textId="0B24F2E5"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55</w:t>
            </w:r>
          </w:p>
        </w:tc>
      </w:tr>
      <w:tr w:rsidR="003F6AA8" w:rsidRPr="00854875" w14:paraId="0593D8B1" w14:textId="77777777" w:rsidTr="00FC7387">
        <w:trPr>
          <w:trHeight w:val="256"/>
        </w:trPr>
        <w:tc>
          <w:tcPr>
            <w:tcW w:w="442" w:type="pct"/>
          </w:tcPr>
          <w:p w14:paraId="081DDD77" w14:textId="77777777"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LBSPR</w:t>
            </w:r>
          </w:p>
        </w:tc>
        <w:tc>
          <w:tcPr>
            <w:tcW w:w="419" w:type="pct"/>
            <w:gridSpan w:val="2"/>
            <w:shd w:val="clear" w:color="auto" w:fill="FC7A64"/>
          </w:tcPr>
          <w:p w14:paraId="7CC5D8D2" w14:textId="7B155007"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40</w:t>
            </w:r>
          </w:p>
        </w:tc>
        <w:tc>
          <w:tcPr>
            <w:tcW w:w="470" w:type="pct"/>
            <w:shd w:val="clear" w:color="auto" w:fill="FDB2A5"/>
          </w:tcPr>
          <w:p w14:paraId="4D1BF224" w14:textId="623A5ECE"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00</w:t>
            </w:r>
          </w:p>
        </w:tc>
        <w:tc>
          <w:tcPr>
            <w:tcW w:w="425" w:type="pct"/>
            <w:gridSpan w:val="2"/>
            <w:shd w:val="clear" w:color="auto" w:fill="FDB2A5"/>
          </w:tcPr>
          <w:p w14:paraId="442520AD" w14:textId="304ABFD9"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88</w:t>
            </w:r>
          </w:p>
        </w:tc>
        <w:tc>
          <w:tcPr>
            <w:tcW w:w="119" w:type="pct"/>
            <w:shd w:val="clear" w:color="auto" w:fill="auto"/>
          </w:tcPr>
          <w:p w14:paraId="5F635F44" w14:textId="77777777" w:rsidR="003F6AA8" w:rsidRPr="00854875" w:rsidRDefault="003F6AA8" w:rsidP="003F6AA8">
            <w:pPr>
              <w:pStyle w:val="Compact"/>
              <w:spacing w:after="0"/>
              <w:rPr>
                <w:rFonts w:ascii="Times New Roman" w:hAnsi="Times New Roman" w:cs="Times New Roman"/>
                <w:sz w:val="20"/>
                <w:szCs w:val="20"/>
              </w:rPr>
            </w:pPr>
          </w:p>
        </w:tc>
        <w:tc>
          <w:tcPr>
            <w:tcW w:w="448" w:type="pct"/>
            <w:gridSpan w:val="2"/>
            <w:shd w:val="clear" w:color="auto" w:fill="FDB2A5"/>
          </w:tcPr>
          <w:p w14:paraId="024AAC6B" w14:textId="787F2493"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00</w:t>
            </w:r>
          </w:p>
        </w:tc>
        <w:tc>
          <w:tcPr>
            <w:tcW w:w="513" w:type="pct"/>
            <w:shd w:val="clear" w:color="auto" w:fill="FC7A64"/>
          </w:tcPr>
          <w:p w14:paraId="05C529E4" w14:textId="52609ED4"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50</w:t>
            </w:r>
          </w:p>
        </w:tc>
        <w:tc>
          <w:tcPr>
            <w:tcW w:w="514" w:type="pct"/>
            <w:shd w:val="clear" w:color="auto" w:fill="FED5CE"/>
          </w:tcPr>
          <w:p w14:paraId="77E4B8F7" w14:textId="75A755B1"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45</w:t>
            </w:r>
          </w:p>
        </w:tc>
        <w:tc>
          <w:tcPr>
            <w:tcW w:w="123" w:type="pct"/>
            <w:shd w:val="clear" w:color="auto" w:fill="auto"/>
          </w:tcPr>
          <w:p w14:paraId="1C98C1DA" w14:textId="77777777" w:rsidR="003F6AA8" w:rsidRPr="00854875" w:rsidRDefault="003F6AA8" w:rsidP="003F6AA8">
            <w:pPr>
              <w:pStyle w:val="Compact"/>
              <w:spacing w:after="0"/>
              <w:rPr>
                <w:rFonts w:ascii="Times New Roman" w:hAnsi="Times New Roman" w:cs="Times New Roman"/>
                <w:sz w:val="20"/>
                <w:szCs w:val="20"/>
              </w:rPr>
            </w:pPr>
          </w:p>
        </w:tc>
        <w:tc>
          <w:tcPr>
            <w:tcW w:w="394" w:type="pct"/>
            <w:shd w:val="clear" w:color="auto" w:fill="FDB2A5"/>
          </w:tcPr>
          <w:p w14:paraId="2B518291" w14:textId="4C8E8AFA"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00</w:t>
            </w:r>
          </w:p>
        </w:tc>
        <w:tc>
          <w:tcPr>
            <w:tcW w:w="555" w:type="pct"/>
            <w:shd w:val="clear" w:color="auto" w:fill="FED5CE"/>
          </w:tcPr>
          <w:p w14:paraId="710ABB41" w14:textId="7FB76004"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25</w:t>
            </w:r>
          </w:p>
        </w:tc>
        <w:tc>
          <w:tcPr>
            <w:tcW w:w="578" w:type="pct"/>
            <w:shd w:val="clear" w:color="auto" w:fill="FED5CE"/>
          </w:tcPr>
          <w:p w14:paraId="43BEB0DD" w14:textId="09E3AEC8"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00</w:t>
            </w:r>
          </w:p>
        </w:tc>
      </w:tr>
      <w:tr w:rsidR="003F6AA8" w:rsidRPr="00854875" w14:paraId="3CFD6F32" w14:textId="77777777" w:rsidTr="00FC7387">
        <w:trPr>
          <w:trHeight w:val="256"/>
        </w:trPr>
        <w:tc>
          <w:tcPr>
            <w:tcW w:w="442" w:type="pct"/>
          </w:tcPr>
          <w:p w14:paraId="13ECBFF1" w14:textId="77777777"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LIME</w:t>
            </w:r>
          </w:p>
        </w:tc>
        <w:tc>
          <w:tcPr>
            <w:tcW w:w="419" w:type="pct"/>
            <w:gridSpan w:val="2"/>
            <w:shd w:val="clear" w:color="auto" w:fill="FB4425"/>
          </w:tcPr>
          <w:p w14:paraId="7C8C3885" w14:textId="13F76739"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511</w:t>
            </w:r>
          </w:p>
        </w:tc>
        <w:tc>
          <w:tcPr>
            <w:tcW w:w="470" w:type="pct"/>
            <w:shd w:val="clear" w:color="auto" w:fill="FC7A64"/>
          </w:tcPr>
          <w:p w14:paraId="2A613A75" w14:textId="53BD000C"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98</w:t>
            </w:r>
          </w:p>
        </w:tc>
        <w:tc>
          <w:tcPr>
            <w:tcW w:w="425" w:type="pct"/>
            <w:gridSpan w:val="2"/>
            <w:shd w:val="clear" w:color="auto" w:fill="FC7A64"/>
          </w:tcPr>
          <w:p w14:paraId="6F0C62F5" w14:textId="4D913FF6"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94</w:t>
            </w:r>
          </w:p>
        </w:tc>
        <w:tc>
          <w:tcPr>
            <w:tcW w:w="119" w:type="pct"/>
            <w:shd w:val="clear" w:color="auto" w:fill="auto"/>
          </w:tcPr>
          <w:p w14:paraId="493D43A5" w14:textId="77777777" w:rsidR="003F6AA8" w:rsidRPr="00854875" w:rsidRDefault="003F6AA8" w:rsidP="003F6AA8">
            <w:pPr>
              <w:pStyle w:val="Compact"/>
              <w:spacing w:after="0"/>
              <w:rPr>
                <w:rFonts w:ascii="Times New Roman" w:hAnsi="Times New Roman" w:cs="Times New Roman"/>
                <w:sz w:val="20"/>
                <w:szCs w:val="20"/>
              </w:rPr>
            </w:pPr>
          </w:p>
        </w:tc>
        <w:tc>
          <w:tcPr>
            <w:tcW w:w="448" w:type="pct"/>
            <w:gridSpan w:val="2"/>
            <w:shd w:val="clear" w:color="auto" w:fill="FC7A64"/>
          </w:tcPr>
          <w:p w14:paraId="4E58E77C" w14:textId="7FF5A1F0"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98</w:t>
            </w:r>
          </w:p>
        </w:tc>
        <w:tc>
          <w:tcPr>
            <w:tcW w:w="513" w:type="pct"/>
            <w:shd w:val="clear" w:color="auto" w:fill="FB4425"/>
          </w:tcPr>
          <w:p w14:paraId="43B55205" w14:textId="00A09CFB"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762</w:t>
            </w:r>
          </w:p>
        </w:tc>
        <w:tc>
          <w:tcPr>
            <w:tcW w:w="514" w:type="pct"/>
            <w:shd w:val="clear" w:color="auto" w:fill="FB4425"/>
          </w:tcPr>
          <w:p w14:paraId="1E1858B8" w14:textId="2C65A778"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432</w:t>
            </w:r>
          </w:p>
        </w:tc>
        <w:tc>
          <w:tcPr>
            <w:tcW w:w="123" w:type="pct"/>
            <w:shd w:val="clear" w:color="auto" w:fill="auto"/>
          </w:tcPr>
          <w:p w14:paraId="27104896" w14:textId="77777777" w:rsidR="003F6AA8" w:rsidRPr="00854875" w:rsidRDefault="003F6AA8" w:rsidP="003F6AA8">
            <w:pPr>
              <w:pStyle w:val="Compact"/>
              <w:spacing w:after="0"/>
              <w:rPr>
                <w:rFonts w:ascii="Times New Roman" w:hAnsi="Times New Roman" w:cs="Times New Roman"/>
                <w:sz w:val="20"/>
                <w:szCs w:val="20"/>
              </w:rPr>
            </w:pPr>
          </w:p>
        </w:tc>
        <w:tc>
          <w:tcPr>
            <w:tcW w:w="394" w:type="pct"/>
            <w:shd w:val="clear" w:color="auto" w:fill="FC7A64"/>
          </w:tcPr>
          <w:p w14:paraId="36BD6FBF" w14:textId="42F9C4FB"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98</w:t>
            </w:r>
          </w:p>
        </w:tc>
        <w:tc>
          <w:tcPr>
            <w:tcW w:w="555" w:type="pct"/>
            <w:shd w:val="clear" w:color="auto" w:fill="FB4425"/>
          </w:tcPr>
          <w:p w14:paraId="1C74B048" w14:textId="3C6D765D"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592</w:t>
            </w:r>
          </w:p>
        </w:tc>
        <w:tc>
          <w:tcPr>
            <w:tcW w:w="578" w:type="pct"/>
            <w:shd w:val="clear" w:color="auto" w:fill="FB4425"/>
          </w:tcPr>
          <w:p w14:paraId="439B6EFB" w14:textId="7B1D91FD"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541</w:t>
            </w:r>
          </w:p>
        </w:tc>
      </w:tr>
      <w:tr w:rsidR="003F6AA8" w:rsidRPr="00854875" w14:paraId="22AF14A1" w14:textId="77777777" w:rsidTr="00FC7387">
        <w:trPr>
          <w:trHeight w:val="256"/>
        </w:trPr>
        <w:tc>
          <w:tcPr>
            <w:tcW w:w="442" w:type="pct"/>
          </w:tcPr>
          <w:p w14:paraId="619FAD19" w14:textId="77777777"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LBRA</w:t>
            </w:r>
          </w:p>
        </w:tc>
        <w:tc>
          <w:tcPr>
            <w:tcW w:w="419" w:type="pct"/>
            <w:gridSpan w:val="2"/>
            <w:shd w:val="clear" w:color="auto" w:fill="FC7A64"/>
          </w:tcPr>
          <w:p w14:paraId="45C0936A" w14:textId="4974DD47"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10</w:t>
            </w:r>
          </w:p>
        </w:tc>
        <w:tc>
          <w:tcPr>
            <w:tcW w:w="470" w:type="pct"/>
            <w:shd w:val="clear" w:color="auto" w:fill="FB4425"/>
          </w:tcPr>
          <w:p w14:paraId="07E4229A" w14:textId="686F1628"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312</w:t>
            </w:r>
          </w:p>
        </w:tc>
        <w:tc>
          <w:tcPr>
            <w:tcW w:w="425" w:type="pct"/>
            <w:gridSpan w:val="2"/>
            <w:shd w:val="clear" w:color="auto" w:fill="FB4425"/>
          </w:tcPr>
          <w:p w14:paraId="5610204C" w14:textId="03FDB0D9"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379</w:t>
            </w:r>
          </w:p>
        </w:tc>
        <w:tc>
          <w:tcPr>
            <w:tcW w:w="119" w:type="pct"/>
            <w:shd w:val="clear" w:color="auto" w:fill="auto"/>
          </w:tcPr>
          <w:p w14:paraId="43B3DFD9" w14:textId="77777777" w:rsidR="003F6AA8" w:rsidRPr="00854875" w:rsidRDefault="003F6AA8" w:rsidP="003F6AA8">
            <w:pPr>
              <w:pStyle w:val="Compact"/>
              <w:spacing w:after="0"/>
              <w:rPr>
                <w:rFonts w:ascii="Times New Roman" w:hAnsi="Times New Roman" w:cs="Times New Roman"/>
                <w:sz w:val="20"/>
                <w:szCs w:val="20"/>
              </w:rPr>
            </w:pPr>
          </w:p>
        </w:tc>
        <w:tc>
          <w:tcPr>
            <w:tcW w:w="448" w:type="pct"/>
            <w:gridSpan w:val="2"/>
            <w:shd w:val="clear" w:color="auto" w:fill="FB4425"/>
          </w:tcPr>
          <w:p w14:paraId="669F524F" w14:textId="2E36DE4A"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312</w:t>
            </w:r>
          </w:p>
        </w:tc>
        <w:tc>
          <w:tcPr>
            <w:tcW w:w="513" w:type="pct"/>
            <w:shd w:val="clear" w:color="auto" w:fill="FB4425"/>
          </w:tcPr>
          <w:p w14:paraId="09258FAC" w14:textId="6A9F050A"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1.152</w:t>
            </w:r>
          </w:p>
        </w:tc>
        <w:tc>
          <w:tcPr>
            <w:tcW w:w="514" w:type="pct"/>
            <w:shd w:val="clear" w:color="auto" w:fill="FB4425"/>
          </w:tcPr>
          <w:p w14:paraId="01056D57" w14:textId="09439CEC"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289</w:t>
            </w:r>
          </w:p>
        </w:tc>
        <w:tc>
          <w:tcPr>
            <w:tcW w:w="123" w:type="pct"/>
            <w:shd w:val="clear" w:color="auto" w:fill="auto"/>
          </w:tcPr>
          <w:p w14:paraId="48404A64" w14:textId="77777777" w:rsidR="003F6AA8" w:rsidRPr="00854875" w:rsidRDefault="003F6AA8" w:rsidP="003F6AA8">
            <w:pPr>
              <w:pStyle w:val="Compact"/>
              <w:spacing w:after="0"/>
              <w:rPr>
                <w:rFonts w:ascii="Times New Roman" w:hAnsi="Times New Roman" w:cs="Times New Roman"/>
                <w:sz w:val="20"/>
                <w:szCs w:val="20"/>
              </w:rPr>
            </w:pPr>
          </w:p>
        </w:tc>
        <w:tc>
          <w:tcPr>
            <w:tcW w:w="394" w:type="pct"/>
            <w:shd w:val="clear" w:color="auto" w:fill="FB4425"/>
          </w:tcPr>
          <w:p w14:paraId="6572C97A" w14:textId="2F9CF0B8"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312</w:t>
            </w:r>
          </w:p>
        </w:tc>
        <w:tc>
          <w:tcPr>
            <w:tcW w:w="555" w:type="pct"/>
            <w:shd w:val="clear" w:color="auto" w:fill="FB4425"/>
          </w:tcPr>
          <w:p w14:paraId="7FA828E1" w14:textId="3B9A01B8"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642</w:t>
            </w:r>
          </w:p>
        </w:tc>
        <w:tc>
          <w:tcPr>
            <w:tcW w:w="578" w:type="pct"/>
            <w:shd w:val="clear" w:color="auto" w:fill="FB4425"/>
          </w:tcPr>
          <w:p w14:paraId="71353E97" w14:textId="363A202F"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607</w:t>
            </w:r>
          </w:p>
        </w:tc>
      </w:tr>
      <w:tr w:rsidR="003F6AA8" w:rsidRPr="00854875" w14:paraId="6027965F" w14:textId="77777777" w:rsidTr="003F6AA8">
        <w:trPr>
          <w:trHeight w:val="256"/>
        </w:trPr>
        <w:tc>
          <w:tcPr>
            <w:tcW w:w="1579" w:type="pct"/>
            <w:gridSpan w:val="5"/>
            <w:shd w:val="clear" w:color="auto" w:fill="auto"/>
          </w:tcPr>
          <w:p w14:paraId="31B71C03" w14:textId="77777777" w:rsidR="003F6AA8" w:rsidRPr="00854875" w:rsidRDefault="003F6AA8" w:rsidP="00454920">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Precision (MARE)</w:t>
            </w:r>
          </w:p>
        </w:tc>
        <w:tc>
          <w:tcPr>
            <w:tcW w:w="671" w:type="pct"/>
            <w:gridSpan w:val="3"/>
            <w:shd w:val="clear" w:color="auto" w:fill="auto"/>
          </w:tcPr>
          <w:p w14:paraId="58BA696B" w14:textId="77777777" w:rsidR="003F6AA8" w:rsidRPr="00854875" w:rsidRDefault="003F6AA8" w:rsidP="00454920">
            <w:pPr>
              <w:pStyle w:val="Compact"/>
              <w:spacing w:after="0"/>
              <w:rPr>
                <w:rFonts w:ascii="Times New Roman" w:hAnsi="Times New Roman" w:cs="Times New Roman"/>
                <w:sz w:val="20"/>
                <w:szCs w:val="20"/>
              </w:rPr>
            </w:pPr>
          </w:p>
        </w:tc>
        <w:tc>
          <w:tcPr>
            <w:tcW w:w="2750" w:type="pct"/>
            <w:gridSpan w:val="7"/>
            <w:shd w:val="clear" w:color="auto" w:fill="auto"/>
          </w:tcPr>
          <w:p w14:paraId="026B0EE8" w14:textId="77777777" w:rsidR="003F6AA8" w:rsidRPr="00854875" w:rsidRDefault="003F6AA8" w:rsidP="00454920">
            <w:pPr>
              <w:pStyle w:val="Compact"/>
              <w:spacing w:after="0"/>
              <w:rPr>
                <w:rFonts w:ascii="Times New Roman" w:hAnsi="Times New Roman" w:cs="Times New Roman"/>
                <w:sz w:val="20"/>
                <w:szCs w:val="20"/>
              </w:rPr>
            </w:pPr>
          </w:p>
        </w:tc>
      </w:tr>
      <w:tr w:rsidR="003F6AA8" w:rsidRPr="00854875" w14:paraId="5DA2A534" w14:textId="77777777" w:rsidTr="00FC7387">
        <w:trPr>
          <w:trHeight w:val="256"/>
        </w:trPr>
        <w:tc>
          <w:tcPr>
            <w:tcW w:w="442" w:type="pct"/>
          </w:tcPr>
          <w:p w14:paraId="69C0AE47" w14:textId="77777777"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TB</w:t>
            </w:r>
          </w:p>
        </w:tc>
        <w:tc>
          <w:tcPr>
            <w:tcW w:w="419" w:type="pct"/>
            <w:gridSpan w:val="2"/>
            <w:shd w:val="clear" w:color="auto" w:fill="FC7A64"/>
          </w:tcPr>
          <w:p w14:paraId="1FEABCA0" w14:textId="587AE190"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23</w:t>
            </w:r>
          </w:p>
        </w:tc>
        <w:tc>
          <w:tcPr>
            <w:tcW w:w="470" w:type="pct"/>
            <w:shd w:val="clear" w:color="auto" w:fill="FC7A64"/>
          </w:tcPr>
          <w:p w14:paraId="0B531002" w14:textId="21FD3567"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12</w:t>
            </w:r>
          </w:p>
        </w:tc>
        <w:tc>
          <w:tcPr>
            <w:tcW w:w="425" w:type="pct"/>
            <w:gridSpan w:val="2"/>
            <w:shd w:val="clear" w:color="auto" w:fill="FDB2A5"/>
          </w:tcPr>
          <w:p w14:paraId="0C99D3F4" w14:textId="7E275D75"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91</w:t>
            </w:r>
          </w:p>
        </w:tc>
        <w:tc>
          <w:tcPr>
            <w:tcW w:w="119" w:type="pct"/>
            <w:shd w:val="clear" w:color="auto" w:fill="auto"/>
          </w:tcPr>
          <w:p w14:paraId="0464E61A" w14:textId="77777777" w:rsidR="003F6AA8" w:rsidRPr="00854875" w:rsidRDefault="003F6AA8" w:rsidP="003F6AA8">
            <w:pPr>
              <w:pStyle w:val="Compact"/>
              <w:spacing w:after="0"/>
              <w:rPr>
                <w:rFonts w:ascii="Times New Roman" w:hAnsi="Times New Roman" w:cs="Times New Roman"/>
                <w:sz w:val="20"/>
                <w:szCs w:val="20"/>
              </w:rPr>
            </w:pPr>
          </w:p>
        </w:tc>
        <w:tc>
          <w:tcPr>
            <w:tcW w:w="448" w:type="pct"/>
            <w:gridSpan w:val="2"/>
            <w:shd w:val="clear" w:color="auto" w:fill="FC7A64"/>
          </w:tcPr>
          <w:p w14:paraId="2DDC183D" w14:textId="337DD9AF"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12</w:t>
            </w:r>
          </w:p>
        </w:tc>
        <w:tc>
          <w:tcPr>
            <w:tcW w:w="513" w:type="pct"/>
            <w:shd w:val="clear" w:color="auto" w:fill="FC7A64"/>
          </w:tcPr>
          <w:p w14:paraId="6F9A96C0" w14:textId="1E82BA79"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75</w:t>
            </w:r>
          </w:p>
        </w:tc>
        <w:tc>
          <w:tcPr>
            <w:tcW w:w="514" w:type="pct"/>
            <w:shd w:val="clear" w:color="auto" w:fill="FC7A64"/>
          </w:tcPr>
          <w:p w14:paraId="1896459A" w14:textId="6E7EA5EA"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78</w:t>
            </w:r>
          </w:p>
        </w:tc>
        <w:tc>
          <w:tcPr>
            <w:tcW w:w="123" w:type="pct"/>
            <w:shd w:val="clear" w:color="auto" w:fill="auto"/>
          </w:tcPr>
          <w:p w14:paraId="57F8F68B" w14:textId="77777777" w:rsidR="003F6AA8" w:rsidRPr="00854875" w:rsidRDefault="003F6AA8" w:rsidP="003F6AA8">
            <w:pPr>
              <w:pStyle w:val="Compact"/>
              <w:spacing w:after="0"/>
              <w:rPr>
                <w:rFonts w:ascii="Times New Roman" w:hAnsi="Times New Roman" w:cs="Times New Roman"/>
                <w:sz w:val="20"/>
                <w:szCs w:val="20"/>
              </w:rPr>
            </w:pPr>
          </w:p>
        </w:tc>
        <w:tc>
          <w:tcPr>
            <w:tcW w:w="394" w:type="pct"/>
            <w:shd w:val="clear" w:color="auto" w:fill="FC7A64"/>
          </w:tcPr>
          <w:p w14:paraId="051704EC" w14:textId="7579FE26"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12</w:t>
            </w:r>
          </w:p>
        </w:tc>
        <w:tc>
          <w:tcPr>
            <w:tcW w:w="555" w:type="pct"/>
            <w:shd w:val="clear" w:color="auto" w:fill="FC7A64"/>
          </w:tcPr>
          <w:p w14:paraId="5F247DB7" w14:textId="0B12A176"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49</w:t>
            </w:r>
          </w:p>
        </w:tc>
        <w:tc>
          <w:tcPr>
            <w:tcW w:w="578" w:type="pct"/>
            <w:shd w:val="clear" w:color="auto" w:fill="FC7A64"/>
          </w:tcPr>
          <w:p w14:paraId="15F7C739" w14:textId="6B6F8BB1"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85</w:t>
            </w:r>
          </w:p>
        </w:tc>
      </w:tr>
      <w:tr w:rsidR="003F6AA8" w:rsidRPr="00854875" w14:paraId="6ED02B5A" w14:textId="77777777" w:rsidTr="00FC7387">
        <w:trPr>
          <w:trHeight w:val="256"/>
        </w:trPr>
        <w:tc>
          <w:tcPr>
            <w:tcW w:w="442" w:type="pct"/>
          </w:tcPr>
          <w:p w14:paraId="43A8B161" w14:textId="77777777"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LBSPR</w:t>
            </w:r>
          </w:p>
        </w:tc>
        <w:tc>
          <w:tcPr>
            <w:tcW w:w="419" w:type="pct"/>
            <w:gridSpan w:val="2"/>
            <w:shd w:val="clear" w:color="auto" w:fill="FC7A64"/>
          </w:tcPr>
          <w:p w14:paraId="39A9A8E3" w14:textId="220A6E25"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40</w:t>
            </w:r>
          </w:p>
        </w:tc>
        <w:tc>
          <w:tcPr>
            <w:tcW w:w="470" w:type="pct"/>
            <w:shd w:val="clear" w:color="auto" w:fill="FDB2A5"/>
          </w:tcPr>
          <w:p w14:paraId="3CC0CD5A" w14:textId="4D462FA5"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00</w:t>
            </w:r>
          </w:p>
        </w:tc>
        <w:tc>
          <w:tcPr>
            <w:tcW w:w="425" w:type="pct"/>
            <w:gridSpan w:val="2"/>
            <w:shd w:val="clear" w:color="auto" w:fill="FDB2A5"/>
          </w:tcPr>
          <w:p w14:paraId="4B92DB13" w14:textId="7ADB5720"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88</w:t>
            </w:r>
          </w:p>
        </w:tc>
        <w:tc>
          <w:tcPr>
            <w:tcW w:w="119" w:type="pct"/>
            <w:shd w:val="clear" w:color="auto" w:fill="auto"/>
          </w:tcPr>
          <w:p w14:paraId="5BEB3886" w14:textId="77777777" w:rsidR="003F6AA8" w:rsidRPr="00854875" w:rsidRDefault="003F6AA8" w:rsidP="003F6AA8">
            <w:pPr>
              <w:pStyle w:val="Compact"/>
              <w:spacing w:after="0"/>
              <w:rPr>
                <w:rFonts w:ascii="Times New Roman" w:hAnsi="Times New Roman" w:cs="Times New Roman"/>
                <w:sz w:val="20"/>
                <w:szCs w:val="20"/>
              </w:rPr>
            </w:pPr>
          </w:p>
        </w:tc>
        <w:tc>
          <w:tcPr>
            <w:tcW w:w="448" w:type="pct"/>
            <w:gridSpan w:val="2"/>
            <w:shd w:val="clear" w:color="auto" w:fill="FDB2A5"/>
          </w:tcPr>
          <w:p w14:paraId="69E4579A" w14:textId="02E2DF29"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00</w:t>
            </w:r>
          </w:p>
        </w:tc>
        <w:tc>
          <w:tcPr>
            <w:tcW w:w="513" w:type="pct"/>
            <w:shd w:val="clear" w:color="auto" w:fill="FC7A64"/>
          </w:tcPr>
          <w:p w14:paraId="78019080" w14:textId="49F87B8F"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50</w:t>
            </w:r>
          </w:p>
        </w:tc>
        <w:tc>
          <w:tcPr>
            <w:tcW w:w="514" w:type="pct"/>
            <w:shd w:val="clear" w:color="auto" w:fill="FED5CE"/>
          </w:tcPr>
          <w:p w14:paraId="6F116B5E" w14:textId="76D68B74"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45</w:t>
            </w:r>
          </w:p>
        </w:tc>
        <w:tc>
          <w:tcPr>
            <w:tcW w:w="123" w:type="pct"/>
            <w:shd w:val="clear" w:color="auto" w:fill="auto"/>
          </w:tcPr>
          <w:p w14:paraId="0A50F282" w14:textId="77777777" w:rsidR="003F6AA8" w:rsidRPr="00854875" w:rsidRDefault="003F6AA8" w:rsidP="003F6AA8">
            <w:pPr>
              <w:pStyle w:val="Compact"/>
              <w:spacing w:after="0"/>
              <w:rPr>
                <w:rFonts w:ascii="Times New Roman" w:hAnsi="Times New Roman" w:cs="Times New Roman"/>
                <w:sz w:val="20"/>
                <w:szCs w:val="20"/>
              </w:rPr>
            </w:pPr>
          </w:p>
        </w:tc>
        <w:tc>
          <w:tcPr>
            <w:tcW w:w="394" w:type="pct"/>
            <w:shd w:val="clear" w:color="auto" w:fill="FDB2A5"/>
          </w:tcPr>
          <w:p w14:paraId="5E74145B" w14:textId="06E592A7"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00</w:t>
            </w:r>
          </w:p>
        </w:tc>
        <w:tc>
          <w:tcPr>
            <w:tcW w:w="555" w:type="pct"/>
            <w:shd w:val="clear" w:color="auto" w:fill="FC7A64"/>
          </w:tcPr>
          <w:p w14:paraId="263DCA91" w14:textId="0B0D0F0C"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200</w:t>
            </w:r>
          </w:p>
        </w:tc>
        <w:tc>
          <w:tcPr>
            <w:tcW w:w="578" w:type="pct"/>
            <w:shd w:val="clear" w:color="auto" w:fill="FB644B"/>
          </w:tcPr>
          <w:p w14:paraId="2B90D88C" w14:textId="3A8851C1"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300</w:t>
            </w:r>
          </w:p>
        </w:tc>
      </w:tr>
      <w:tr w:rsidR="003F6AA8" w:rsidRPr="00854875" w14:paraId="6127BF0B" w14:textId="77777777" w:rsidTr="00FC7387">
        <w:trPr>
          <w:trHeight w:val="256"/>
        </w:trPr>
        <w:tc>
          <w:tcPr>
            <w:tcW w:w="442" w:type="pct"/>
          </w:tcPr>
          <w:p w14:paraId="431C1A40" w14:textId="77777777"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LIME</w:t>
            </w:r>
          </w:p>
        </w:tc>
        <w:tc>
          <w:tcPr>
            <w:tcW w:w="419" w:type="pct"/>
            <w:gridSpan w:val="2"/>
            <w:shd w:val="clear" w:color="auto" w:fill="FB4425"/>
          </w:tcPr>
          <w:p w14:paraId="2827DB26" w14:textId="27AF92EC"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511</w:t>
            </w:r>
          </w:p>
        </w:tc>
        <w:tc>
          <w:tcPr>
            <w:tcW w:w="470" w:type="pct"/>
            <w:shd w:val="clear" w:color="auto" w:fill="FC7A64"/>
          </w:tcPr>
          <w:p w14:paraId="1C0F08BD" w14:textId="1C53D718"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98</w:t>
            </w:r>
          </w:p>
        </w:tc>
        <w:tc>
          <w:tcPr>
            <w:tcW w:w="425" w:type="pct"/>
            <w:gridSpan w:val="2"/>
            <w:shd w:val="clear" w:color="auto" w:fill="FB644B"/>
          </w:tcPr>
          <w:p w14:paraId="07CEFC87" w14:textId="6060658E"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219</w:t>
            </w:r>
          </w:p>
        </w:tc>
        <w:tc>
          <w:tcPr>
            <w:tcW w:w="119" w:type="pct"/>
            <w:shd w:val="clear" w:color="auto" w:fill="auto"/>
          </w:tcPr>
          <w:p w14:paraId="2ABA6D8F" w14:textId="77777777" w:rsidR="003F6AA8" w:rsidRPr="00854875" w:rsidRDefault="003F6AA8" w:rsidP="003F6AA8">
            <w:pPr>
              <w:pStyle w:val="Compact"/>
              <w:spacing w:after="0"/>
              <w:rPr>
                <w:rFonts w:ascii="Times New Roman" w:hAnsi="Times New Roman" w:cs="Times New Roman"/>
                <w:sz w:val="20"/>
                <w:szCs w:val="20"/>
              </w:rPr>
            </w:pPr>
          </w:p>
        </w:tc>
        <w:tc>
          <w:tcPr>
            <w:tcW w:w="448" w:type="pct"/>
            <w:gridSpan w:val="2"/>
            <w:shd w:val="clear" w:color="auto" w:fill="FC7A64"/>
          </w:tcPr>
          <w:p w14:paraId="4D09C85C" w14:textId="5DAE40E1"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98</w:t>
            </w:r>
          </w:p>
        </w:tc>
        <w:tc>
          <w:tcPr>
            <w:tcW w:w="513" w:type="pct"/>
            <w:shd w:val="clear" w:color="auto" w:fill="FB4425"/>
          </w:tcPr>
          <w:p w14:paraId="0B586138" w14:textId="5C40D053"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762</w:t>
            </w:r>
          </w:p>
        </w:tc>
        <w:tc>
          <w:tcPr>
            <w:tcW w:w="514" w:type="pct"/>
            <w:shd w:val="clear" w:color="auto" w:fill="FB4425"/>
          </w:tcPr>
          <w:p w14:paraId="5896551E" w14:textId="5CB6C1B0"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432</w:t>
            </w:r>
          </w:p>
        </w:tc>
        <w:tc>
          <w:tcPr>
            <w:tcW w:w="123" w:type="pct"/>
            <w:shd w:val="clear" w:color="auto" w:fill="auto"/>
          </w:tcPr>
          <w:p w14:paraId="1A4C4D72" w14:textId="77777777" w:rsidR="003F6AA8" w:rsidRPr="00854875" w:rsidRDefault="003F6AA8" w:rsidP="003F6AA8">
            <w:pPr>
              <w:pStyle w:val="Compact"/>
              <w:spacing w:after="0"/>
              <w:rPr>
                <w:rFonts w:ascii="Times New Roman" w:hAnsi="Times New Roman" w:cs="Times New Roman"/>
                <w:sz w:val="20"/>
                <w:szCs w:val="20"/>
              </w:rPr>
            </w:pPr>
          </w:p>
        </w:tc>
        <w:tc>
          <w:tcPr>
            <w:tcW w:w="394" w:type="pct"/>
            <w:shd w:val="clear" w:color="auto" w:fill="FC7A64"/>
          </w:tcPr>
          <w:p w14:paraId="7C43D751" w14:textId="65B1B984"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98</w:t>
            </w:r>
          </w:p>
        </w:tc>
        <w:tc>
          <w:tcPr>
            <w:tcW w:w="555" w:type="pct"/>
            <w:shd w:val="clear" w:color="auto" w:fill="FB4425"/>
          </w:tcPr>
          <w:p w14:paraId="51A83483" w14:textId="18E6AA2F"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592</w:t>
            </w:r>
          </w:p>
        </w:tc>
        <w:tc>
          <w:tcPr>
            <w:tcW w:w="578" w:type="pct"/>
            <w:shd w:val="clear" w:color="auto" w:fill="FB4425"/>
          </w:tcPr>
          <w:p w14:paraId="3CF3699F" w14:textId="320C47DC"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543</w:t>
            </w:r>
          </w:p>
        </w:tc>
      </w:tr>
      <w:tr w:rsidR="003F6AA8" w:rsidRPr="00854875" w14:paraId="0FC0DE7C" w14:textId="77777777" w:rsidTr="0045358A">
        <w:trPr>
          <w:trHeight w:val="256"/>
        </w:trPr>
        <w:tc>
          <w:tcPr>
            <w:tcW w:w="442" w:type="pct"/>
          </w:tcPr>
          <w:p w14:paraId="4CD8F15F" w14:textId="77777777"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LBRA</w:t>
            </w:r>
          </w:p>
        </w:tc>
        <w:tc>
          <w:tcPr>
            <w:tcW w:w="419" w:type="pct"/>
            <w:gridSpan w:val="2"/>
            <w:shd w:val="clear" w:color="auto" w:fill="FC7A64"/>
          </w:tcPr>
          <w:p w14:paraId="39B0A453" w14:textId="555E2526"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26</w:t>
            </w:r>
          </w:p>
        </w:tc>
        <w:tc>
          <w:tcPr>
            <w:tcW w:w="470" w:type="pct"/>
            <w:shd w:val="clear" w:color="auto" w:fill="FB4425"/>
          </w:tcPr>
          <w:p w14:paraId="489CE3B0" w14:textId="6A07419D"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312</w:t>
            </w:r>
          </w:p>
        </w:tc>
        <w:tc>
          <w:tcPr>
            <w:tcW w:w="425" w:type="pct"/>
            <w:gridSpan w:val="2"/>
            <w:shd w:val="clear" w:color="auto" w:fill="FB4425"/>
          </w:tcPr>
          <w:p w14:paraId="45D7A11E" w14:textId="3BB46E39"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379</w:t>
            </w:r>
          </w:p>
        </w:tc>
        <w:tc>
          <w:tcPr>
            <w:tcW w:w="119" w:type="pct"/>
            <w:shd w:val="clear" w:color="auto" w:fill="auto"/>
          </w:tcPr>
          <w:p w14:paraId="7C4CCEFE" w14:textId="77777777" w:rsidR="003F6AA8" w:rsidRPr="00854875" w:rsidRDefault="003F6AA8" w:rsidP="003F6AA8">
            <w:pPr>
              <w:pStyle w:val="Compact"/>
              <w:spacing w:after="0"/>
              <w:rPr>
                <w:rFonts w:ascii="Times New Roman" w:hAnsi="Times New Roman" w:cs="Times New Roman"/>
                <w:sz w:val="20"/>
                <w:szCs w:val="20"/>
              </w:rPr>
            </w:pPr>
          </w:p>
        </w:tc>
        <w:tc>
          <w:tcPr>
            <w:tcW w:w="448" w:type="pct"/>
            <w:gridSpan w:val="2"/>
            <w:shd w:val="clear" w:color="auto" w:fill="FB4425"/>
          </w:tcPr>
          <w:p w14:paraId="29ADD0F9" w14:textId="58FFBCCA"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312</w:t>
            </w:r>
          </w:p>
        </w:tc>
        <w:tc>
          <w:tcPr>
            <w:tcW w:w="513" w:type="pct"/>
            <w:shd w:val="clear" w:color="auto" w:fill="FB4425"/>
          </w:tcPr>
          <w:p w14:paraId="0C36AD1D" w14:textId="2F6ED722"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1.152</w:t>
            </w:r>
          </w:p>
        </w:tc>
        <w:tc>
          <w:tcPr>
            <w:tcW w:w="514" w:type="pct"/>
            <w:shd w:val="clear" w:color="auto" w:fill="FB4425"/>
          </w:tcPr>
          <w:p w14:paraId="289BDE0B" w14:textId="026D7B60"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289</w:t>
            </w:r>
          </w:p>
        </w:tc>
        <w:tc>
          <w:tcPr>
            <w:tcW w:w="123" w:type="pct"/>
            <w:shd w:val="clear" w:color="auto" w:fill="auto"/>
          </w:tcPr>
          <w:p w14:paraId="7EA221C9" w14:textId="77777777" w:rsidR="003F6AA8" w:rsidRPr="00854875" w:rsidRDefault="003F6AA8" w:rsidP="003F6AA8">
            <w:pPr>
              <w:pStyle w:val="Compact"/>
              <w:spacing w:after="0"/>
              <w:rPr>
                <w:rFonts w:ascii="Times New Roman" w:hAnsi="Times New Roman" w:cs="Times New Roman"/>
                <w:sz w:val="20"/>
                <w:szCs w:val="20"/>
              </w:rPr>
            </w:pPr>
          </w:p>
        </w:tc>
        <w:tc>
          <w:tcPr>
            <w:tcW w:w="394" w:type="pct"/>
            <w:shd w:val="clear" w:color="auto" w:fill="FB4425"/>
          </w:tcPr>
          <w:p w14:paraId="2CF71B66" w14:textId="689F9B24"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312</w:t>
            </w:r>
          </w:p>
        </w:tc>
        <w:tc>
          <w:tcPr>
            <w:tcW w:w="555" w:type="pct"/>
            <w:shd w:val="clear" w:color="auto" w:fill="FB4425"/>
          </w:tcPr>
          <w:p w14:paraId="1EE2E9CE" w14:textId="0FDCFEDA"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642</w:t>
            </w:r>
          </w:p>
        </w:tc>
        <w:tc>
          <w:tcPr>
            <w:tcW w:w="578" w:type="pct"/>
            <w:shd w:val="clear" w:color="auto" w:fill="FB4425"/>
          </w:tcPr>
          <w:p w14:paraId="02303DD6" w14:textId="1C231F2E" w:rsidR="003F6AA8" w:rsidRPr="00854875" w:rsidRDefault="003F6AA8" w:rsidP="003F6AA8">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615</w:t>
            </w:r>
          </w:p>
        </w:tc>
      </w:tr>
      <w:tr w:rsidR="0045358A" w:rsidRPr="00854875" w14:paraId="26F98E81" w14:textId="77777777" w:rsidTr="00FC7387">
        <w:trPr>
          <w:trHeight w:val="256"/>
        </w:trPr>
        <w:tc>
          <w:tcPr>
            <w:tcW w:w="442" w:type="pct"/>
            <w:tcBorders>
              <w:bottom w:val="single" w:sz="4" w:space="0" w:color="auto"/>
            </w:tcBorders>
          </w:tcPr>
          <w:p w14:paraId="49F73315" w14:textId="77777777" w:rsidR="0045358A" w:rsidRPr="00854875" w:rsidRDefault="0045358A" w:rsidP="003F6AA8">
            <w:pPr>
              <w:pStyle w:val="Compact"/>
              <w:spacing w:after="0"/>
              <w:rPr>
                <w:rFonts w:ascii="Times New Roman" w:hAnsi="Times New Roman" w:cs="Times New Roman"/>
                <w:sz w:val="20"/>
                <w:szCs w:val="20"/>
              </w:rPr>
            </w:pPr>
          </w:p>
        </w:tc>
        <w:tc>
          <w:tcPr>
            <w:tcW w:w="419" w:type="pct"/>
            <w:gridSpan w:val="2"/>
            <w:tcBorders>
              <w:bottom w:val="single" w:sz="4" w:space="0" w:color="auto"/>
            </w:tcBorders>
            <w:shd w:val="clear" w:color="auto" w:fill="FC7A64"/>
          </w:tcPr>
          <w:p w14:paraId="2B6F7B9B" w14:textId="77777777" w:rsidR="0045358A" w:rsidRPr="00854875" w:rsidRDefault="0045358A" w:rsidP="003F6AA8">
            <w:pPr>
              <w:pStyle w:val="Compact"/>
              <w:spacing w:after="0"/>
              <w:rPr>
                <w:rFonts w:ascii="Times New Roman" w:hAnsi="Times New Roman" w:cs="Times New Roman"/>
                <w:sz w:val="20"/>
                <w:szCs w:val="20"/>
              </w:rPr>
            </w:pPr>
          </w:p>
        </w:tc>
        <w:tc>
          <w:tcPr>
            <w:tcW w:w="470" w:type="pct"/>
            <w:tcBorders>
              <w:bottom w:val="single" w:sz="4" w:space="0" w:color="auto"/>
            </w:tcBorders>
            <w:shd w:val="clear" w:color="auto" w:fill="FB4425"/>
          </w:tcPr>
          <w:p w14:paraId="6EE5AE04" w14:textId="77777777" w:rsidR="0045358A" w:rsidRPr="00854875" w:rsidRDefault="0045358A" w:rsidP="003F6AA8">
            <w:pPr>
              <w:pStyle w:val="Compact"/>
              <w:spacing w:after="0"/>
              <w:rPr>
                <w:rFonts w:ascii="Times New Roman" w:hAnsi="Times New Roman" w:cs="Times New Roman"/>
                <w:sz w:val="20"/>
                <w:szCs w:val="20"/>
              </w:rPr>
            </w:pPr>
          </w:p>
        </w:tc>
        <w:tc>
          <w:tcPr>
            <w:tcW w:w="425" w:type="pct"/>
            <w:gridSpan w:val="2"/>
            <w:tcBorders>
              <w:bottom w:val="single" w:sz="4" w:space="0" w:color="auto"/>
            </w:tcBorders>
            <w:shd w:val="clear" w:color="auto" w:fill="FB4425"/>
          </w:tcPr>
          <w:p w14:paraId="7C51BEF1" w14:textId="77777777" w:rsidR="0045358A" w:rsidRPr="00854875" w:rsidRDefault="0045358A" w:rsidP="003F6AA8">
            <w:pPr>
              <w:pStyle w:val="Compact"/>
              <w:spacing w:after="0"/>
              <w:rPr>
                <w:rFonts w:ascii="Times New Roman" w:hAnsi="Times New Roman" w:cs="Times New Roman"/>
                <w:sz w:val="20"/>
                <w:szCs w:val="20"/>
              </w:rPr>
            </w:pPr>
          </w:p>
        </w:tc>
        <w:tc>
          <w:tcPr>
            <w:tcW w:w="119" w:type="pct"/>
            <w:tcBorders>
              <w:bottom w:val="single" w:sz="4" w:space="0" w:color="auto"/>
            </w:tcBorders>
            <w:shd w:val="clear" w:color="auto" w:fill="auto"/>
          </w:tcPr>
          <w:p w14:paraId="67172E8A" w14:textId="77777777" w:rsidR="0045358A" w:rsidRPr="00854875" w:rsidRDefault="0045358A" w:rsidP="003F6AA8">
            <w:pPr>
              <w:pStyle w:val="Compact"/>
              <w:spacing w:after="0"/>
              <w:rPr>
                <w:rFonts w:ascii="Times New Roman" w:hAnsi="Times New Roman" w:cs="Times New Roman"/>
                <w:sz w:val="20"/>
                <w:szCs w:val="20"/>
              </w:rPr>
            </w:pPr>
          </w:p>
        </w:tc>
        <w:tc>
          <w:tcPr>
            <w:tcW w:w="448" w:type="pct"/>
            <w:gridSpan w:val="2"/>
            <w:tcBorders>
              <w:bottom w:val="single" w:sz="4" w:space="0" w:color="auto"/>
            </w:tcBorders>
            <w:shd w:val="clear" w:color="auto" w:fill="FB4425"/>
          </w:tcPr>
          <w:p w14:paraId="7F61623C" w14:textId="77777777" w:rsidR="0045358A" w:rsidRPr="00854875" w:rsidRDefault="0045358A" w:rsidP="003F6AA8">
            <w:pPr>
              <w:pStyle w:val="Compact"/>
              <w:spacing w:after="0"/>
              <w:rPr>
                <w:rFonts w:ascii="Times New Roman" w:hAnsi="Times New Roman" w:cs="Times New Roman"/>
                <w:sz w:val="20"/>
                <w:szCs w:val="20"/>
              </w:rPr>
            </w:pPr>
          </w:p>
        </w:tc>
        <w:tc>
          <w:tcPr>
            <w:tcW w:w="513" w:type="pct"/>
            <w:tcBorders>
              <w:bottom w:val="single" w:sz="4" w:space="0" w:color="auto"/>
            </w:tcBorders>
            <w:shd w:val="clear" w:color="auto" w:fill="FB4425"/>
          </w:tcPr>
          <w:p w14:paraId="56028C89" w14:textId="77777777" w:rsidR="0045358A" w:rsidRPr="00854875" w:rsidRDefault="0045358A" w:rsidP="003F6AA8">
            <w:pPr>
              <w:pStyle w:val="Compact"/>
              <w:spacing w:after="0"/>
              <w:rPr>
                <w:rFonts w:ascii="Times New Roman" w:hAnsi="Times New Roman" w:cs="Times New Roman"/>
                <w:sz w:val="20"/>
                <w:szCs w:val="20"/>
              </w:rPr>
            </w:pPr>
          </w:p>
        </w:tc>
        <w:tc>
          <w:tcPr>
            <w:tcW w:w="514" w:type="pct"/>
            <w:tcBorders>
              <w:bottom w:val="single" w:sz="4" w:space="0" w:color="auto"/>
            </w:tcBorders>
            <w:shd w:val="clear" w:color="auto" w:fill="FB4425"/>
          </w:tcPr>
          <w:p w14:paraId="3AD63D9C" w14:textId="77777777" w:rsidR="0045358A" w:rsidRPr="00854875" w:rsidRDefault="0045358A" w:rsidP="003F6AA8">
            <w:pPr>
              <w:pStyle w:val="Compact"/>
              <w:spacing w:after="0"/>
              <w:rPr>
                <w:rFonts w:ascii="Times New Roman" w:hAnsi="Times New Roman" w:cs="Times New Roman"/>
                <w:sz w:val="20"/>
                <w:szCs w:val="20"/>
              </w:rPr>
            </w:pPr>
          </w:p>
        </w:tc>
        <w:tc>
          <w:tcPr>
            <w:tcW w:w="123" w:type="pct"/>
            <w:tcBorders>
              <w:bottom w:val="single" w:sz="4" w:space="0" w:color="auto"/>
            </w:tcBorders>
            <w:shd w:val="clear" w:color="auto" w:fill="auto"/>
          </w:tcPr>
          <w:p w14:paraId="48065B58" w14:textId="77777777" w:rsidR="0045358A" w:rsidRPr="00854875" w:rsidRDefault="0045358A" w:rsidP="003F6AA8">
            <w:pPr>
              <w:pStyle w:val="Compact"/>
              <w:spacing w:after="0"/>
              <w:rPr>
                <w:rFonts w:ascii="Times New Roman" w:hAnsi="Times New Roman" w:cs="Times New Roman"/>
                <w:sz w:val="20"/>
                <w:szCs w:val="20"/>
              </w:rPr>
            </w:pPr>
          </w:p>
        </w:tc>
        <w:tc>
          <w:tcPr>
            <w:tcW w:w="394" w:type="pct"/>
            <w:tcBorders>
              <w:bottom w:val="single" w:sz="4" w:space="0" w:color="auto"/>
            </w:tcBorders>
            <w:shd w:val="clear" w:color="auto" w:fill="FB4425"/>
          </w:tcPr>
          <w:p w14:paraId="36EB185C" w14:textId="77777777" w:rsidR="0045358A" w:rsidRPr="00854875" w:rsidRDefault="0045358A" w:rsidP="003F6AA8">
            <w:pPr>
              <w:pStyle w:val="Compact"/>
              <w:spacing w:after="0"/>
              <w:rPr>
                <w:rFonts w:ascii="Times New Roman" w:hAnsi="Times New Roman" w:cs="Times New Roman"/>
                <w:sz w:val="20"/>
                <w:szCs w:val="20"/>
              </w:rPr>
            </w:pPr>
          </w:p>
        </w:tc>
        <w:tc>
          <w:tcPr>
            <w:tcW w:w="555" w:type="pct"/>
            <w:tcBorders>
              <w:bottom w:val="single" w:sz="4" w:space="0" w:color="auto"/>
            </w:tcBorders>
            <w:shd w:val="clear" w:color="auto" w:fill="FB4425"/>
          </w:tcPr>
          <w:p w14:paraId="74124FA5" w14:textId="77777777" w:rsidR="0045358A" w:rsidRPr="00854875" w:rsidRDefault="0045358A" w:rsidP="003F6AA8">
            <w:pPr>
              <w:pStyle w:val="Compact"/>
              <w:spacing w:after="0"/>
              <w:rPr>
                <w:rFonts w:ascii="Times New Roman" w:hAnsi="Times New Roman" w:cs="Times New Roman"/>
                <w:sz w:val="20"/>
                <w:szCs w:val="20"/>
              </w:rPr>
            </w:pPr>
          </w:p>
        </w:tc>
        <w:tc>
          <w:tcPr>
            <w:tcW w:w="578" w:type="pct"/>
            <w:tcBorders>
              <w:bottom w:val="single" w:sz="4" w:space="0" w:color="auto"/>
            </w:tcBorders>
            <w:shd w:val="clear" w:color="auto" w:fill="FB4425"/>
          </w:tcPr>
          <w:p w14:paraId="7D865F0E" w14:textId="77777777" w:rsidR="0045358A" w:rsidRPr="00854875" w:rsidRDefault="0045358A" w:rsidP="003F6AA8">
            <w:pPr>
              <w:pStyle w:val="Compact"/>
              <w:spacing w:after="0"/>
              <w:rPr>
                <w:rFonts w:ascii="Times New Roman" w:hAnsi="Times New Roman" w:cs="Times New Roman"/>
                <w:sz w:val="20"/>
                <w:szCs w:val="20"/>
              </w:rPr>
            </w:pPr>
          </w:p>
        </w:tc>
      </w:tr>
    </w:tbl>
    <w:p w14:paraId="5F64E933" w14:textId="77777777" w:rsidR="0045358A" w:rsidRPr="00854875" w:rsidRDefault="0045358A" w:rsidP="0045358A">
      <w:pPr>
        <w:widowControl/>
        <w:autoSpaceDE/>
        <w:autoSpaceDN/>
        <w:spacing w:after="160" w:line="259" w:lineRule="auto"/>
        <w:rPr>
          <w:sz w:val="18"/>
          <w:szCs w:val="18"/>
        </w:rPr>
      </w:pPr>
      <w:r w:rsidRPr="00854875">
        <w:rPr>
          <w:sz w:val="18"/>
          <w:szCs w:val="18"/>
        </w:rPr>
        <w:t>* These are components of the base model, and thus are of a single scenario.</w:t>
      </w:r>
    </w:p>
    <w:p w14:paraId="576BE34D" w14:textId="50B4BFF0" w:rsidR="005F75C9" w:rsidRPr="00854875" w:rsidRDefault="005F75C9" w:rsidP="003F6AA8">
      <w:pPr>
        <w:spacing w:line="480" w:lineRule="auto"/>
        <w:jc w:val="both"/>
        <w:rPr>
          <w:sz w:val="28"/>
        </w:rPr>
      </w:pPr>
    </w:p>
    <w:p w14:paraId="41342BB6" w14:textId="77777777" w:rsidR="005F75C9" w:rsidRPr="00854875" w:rsidRDefault="005F75C9">
      <w:pPr>
        <w:widowControl/>
        <w:autoSpaceDE/>
        <w:autoSpaceDN/>
        <w:spacing w:after="160" w:line="259" w:lineRule="auto"/>
        <w:rPr>
          <w:sz w:val="28"/>
        </w:rPr>
      </w:pPr>
      <w:r w:rsidRPr="00854875">
        <w:rPr>
          <w:sz w:val="28"/>
        </w:rPr>
        <w:br w:type="page"/>
      </w:r>
    </w:p>
    <w:p w14:paraId="14A13E40" w14:textId="77777777" w:rsidR="00EC0D0D" w:rsidRPr="00854875" w:rsidRDefault="005F75C9" w:rsidP="00EC0D0D">
      <w:pPr>
        <w:keepNext/>
        <w:spacing w:line="480" w:lineRule="auto"/>
        <w:jc w:val="center"/>
      </w:pPr>
      <w:r w:rsidRPr="00854875">
        <w:rPr>
          <w:noProof/>
          <w:sz w:val="28"/>
        </w:rPr>
        <w:lastRenderedPageBreak/>
        <w:drawing>
          <wp:inline distT="0" distB="0" distL="0" distR="0" wp14:anchorId="503A04B3" wp14:editId="6E733ED6">
            <wp:extent cx="5943600" cy="5200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_Fms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200650"/>
                    </a:xfrm>
                    <a:prstGeom prst="rect">
                      <a:avLst/>
                    </a:prstGeom>
                  </pic:spPr>
                </pic:pic>
              </a:graphicData>
            </a:graphic>
          </wp:inline>
        </w:drawing>
      </w:r>
    </w:p>
    <w:p w14:paraId="32A07526" w14:textId="195231BE" w:rsidR="003F6AA8" w:rsidRPr="00854875" w:rsidRDefault="00EC0D0D" w:rsidP="00FC4FE3">
      <w:pPr>
        <w:pStyle w:val="Caption"/>
        <w:spacing w:line="480" w:lineRule="auto"/>
        <w:rPr>
          <w:i w:val="0"/>
          <w:color w:val="auto"/>
          <w:sz w:val="24"/>
          <w:szCs w:val="24"/>
        </w:rPr>
      </w:pPr>
      <w:bookmarkStart w:id="30" w:name="_Ref3218993"/>
      <w:r w:rsidRPr="00854875">
        <w:rPr>
          <w:b/>
          <w:i w:val="0"/>
          <w:color w:val="auto"/>
          <w:sz w:val="24"/>
          <w:szCs w:val="24"/>
        </w:rPr>
        <w:t xml:space="preserve">Appendix </w:t>
      </w:r>
      <w:r w:rsidR="00803799" w:rsidRPr="00854875">
        <w:rPr>
          <w:b/>
          <w:i w:val="0"/>
          <w:color w:val="auto"/>
          <w:sz w:val="24"/>
          <w:szCs w:val="24"/>
        </w:rPr>
        <w:fldChar w:fldCharType="begin"/>
      </w:r>
      <w:r w:rsidR="00803799" w:rsidRPr="00854875">
        <w:rPr>
          <w:b/>
          <w:i w:val="0"/>
          <w:color w:val="auto"/>
          <w:sz w:val="24"/>
          <w:szCs w:val="24"/>
        </w:rPr>
        <w:instrText xml:space="preserve"> SEQ Appendix \* ARABIC </w:instrText>
      </w:r>
      <w:r w:rsidR="00803799" w:rsidRPr="00854875">
        <w:rPr>
          <w:b/>
          <w:i w:val="0"/>
          <w:color w:val="auto"/>
          <w:sz w:val="24"/>
          <w:szCs w:val="24"/>
        </w:rPr>
        <w:fldChar w:fldCharType="separate"/>
      </w:r>
      <w:r w:rsidR="00A32CE8" w:rsidRPr="00854875">
        <w:rPr>
          <w:b/>
          <w:i w:val="0"/>
          <w:noProof/>
          <w:color w:val="auto"/>
          <w:sz w:val="24"/>
          <w:szCs w:val="24"/>
        </w:rPr>
        <w:t>5</w:t>
      </w:r>
      <w:r w:rsidR="00803799" w:rsidRPr="00854875">
        <w:rPr>
          <w:b/>
          <w:i w:val="0"/>
          <w:color w:val="auto"/>
          <w:sz w:val="24"/>
          <w:szCs w:val="24"/>
        </w:rPr>
        <w:fldChar w:fldCharType="end"/>
      </w:r>
      <w:bookmarkEnd w:id="30"/>
      <w:r w:rsidRPr="00854875">
        <w:rPr>
          <w:b/>
          <w:i w:val="0"/>
          <w:color w:val="auto"/>
          <w:sz w:val="24"/>
          <w:szCs w:val="24"/>
        </w:rPr>
        <w:t xml:space="preserve">. </w:t>
      </w:r>
      <w:r w:rsidRPr="00854875">
        <w:rPr>
          <w:i w:val="0"/>
          <w:color w:val="auto"/>
          <w:sz w:val="24"/>
          <w:szCs w:val="24"/>
        </w:rPr>
        <w:t>Violin plots of relative error for F</w:t>
      </w:r>
      <w:r w:rsidRPr="00854875">
        <w:rPr>
          <w:i w:val="0"/>
          <w:color w:val="auto"/>
          <w:sz w:val="24"/>
          <w:szCs w:val="24"/>
          <w:vertAlign w:val="subscript"/>
        </w:rPr>
        <w:t>MSY</w:t>
      </w:r>
      <w:r w:rsidRPr="00854875">
        <w:rPr>
          <w:i w:val="0"/>
          <w:color w:val="auto"/>
          <w:sz w:val="24"/>
          <w:szCs w:val="24"/>
        </w:rPr>
        <w:t xml:space="preserve"> for 300 iterations per scenario with 200 individuals per month for one year across three life histories (short-, medium-, and longer-lived), three exploitation levels (target, under-, and overexploited), and three recruitments (no error, stochastic error, and autocorrelation pattern and error). Four methods (Length-based Thompson and Bell (TB), Length-Based Spawning potential ratio (LBSPR), Length-based Integrated Mixed Effects (LIME), and Length-Based Risk Analysis (LBRA)) were analysed. The grey horizontal line is the zero relative error line, and the black dot is the median relative error indicating bias. Each plot has a different y-axis range with a smoother tail.</w:t>
      </w:r>
    </w:p>
    <w:p w14:paraId="6D3B6243" w14:textId="04A77566" w:rsidR="008D7A66" w:rsidRPr="00854875" w:rsidRDefault="008D7A66" w:rsidP="00D8633B">
      <w:pPr>
        <w:pStyle w:val="Caption"/>
        <w:keepNext/>
        <w:spacing w:line="480" w:lineRule="auto"/>
        <w:rPr>
          <w:i w:val="0"/>
          <w:color w:val="auto"/>
          <w:sz w:val="24"/>
          <w:szCs w:val="24"/>
        </w:rPr>
      </w:pPr>
      <w:bookmarkStart w:id="31" w:name="_Ref3218995"/>
      <w:r w:rsidRPr="00854875">
        <w:rPr>
          <w:b/>
          <w:i w:val="0"/>
          <w:color w:val="auto"/>
          <w:sz w:val="24"/>
          <w:szCs w:val="24"/>
        </w:rPr>
        <w:lastRenderedPageBreak/>
        <w:t xml:space="preserve">Appendix </w:t>
      </w:r>
      <w:r w:rsidRPr="00854875">
        <w:rPr>
          <w:b/>
          <w:i w:val="0"/>
          <w:color w:val="auto"/>
          <w:sz w:val="24"/>
          <w:szCs w:val="24"/>
        </w:rPr>
        <w:fldChar w:fldCharType="begin"/>
      </w:r>
      <w:r w:rsidRPr="00854875">
        <w:rPr>
          <w:b/>
          <w:i w:val="0"/>
          <w:color w:val="auto"/>
          <w:sz w:val="24"/>
          <w:szCs w:val="24"/>
        </w:rPr>
        <w:instrText xml:space="preserve"> SEQ Appendix \* ARABIC </w:instrText>
      </w:r>
      <w:r w:rsidRPr="00854875">
        <w:rPr>
          <w:b/>
          <w:i w:val="0"/>
          <w:color w:val="auto"/>
          <w:sz w:val="24"/>
          <w:szCs w:val="24"/>
        </w:rPr>
        <w:fldChar w:fldCharType="separate"/>
      </w:r>
      <w:r w:rsidR="00A32CE8" w:rsidRPr="00854875">
        <w:rPr>
          <w:b/>
          <w:i w:val="0"/>
          <w:noProof/>
          <w:color w:val="auto"/>
          <w:sz w:val="24"/>
          <w:szCs w:val="24"/>
        </w:rPr>
        <w:t>6</w:t>
      </w:r>
      <w:r w:rsidRPr="00854875">
        <w:rPr>
          <w:b/>
          <w:i w:val="0"/>
          <w:color w:val="auto"/>
          <w:sz w:val="24"/>
          <w:szCs w:val="24"/>
        </w:rPr>
        <w:fldChar w:fldCharType="end"/>
      </w:r>
      <w:bookmarkEnd w:id="31"/>
      <w:r w:rsidRPr="00854875">
        <w:rPr>
          <w:b/>
          <w:i w:val="0"/>
          <w:color w:val="auto"/>
          <w:sz w:val="24"/>
          <w:szCs w:val="24"/>
        </w:rPr>
        <w:t xml:space="preserve">. </w:t>
      </w:r>
      <w:r w:rsidRPr="00854875">
        <w:rPr>
          <w:i w:val="0"/>
          <w:color w:val="auto"/>
          <w:sz w:val="24"/>
          <w:szCs w:val="24"/>
        </w:rPr>
        <w:t xml:space="preserve">Bias (MRE) and precision (MARE) table of </w:t>
      </w:r>
      <w:r w:rsidR="004535AE" w:rsidRPr="00854875">
        <w:rPr>
          <w:i w:val="0"/>
          <w:color w:val="auto"/>
          <w:sz w:val="24"/>
          <w:szCs w:val="24"/>
        </w:rPr>
        <w:t>F</w:t>
      </w:r>
      <w:r w:rsidR="004535AE" w:rsidRPr="00854875">
        <w:rPr>
          <w:i w:val="0"/>
          <w:color w:val="auto"/>
          <w:sz w:val="24"/>
          <w:szCs w:val="24"/>
          <w:vertAlign w:val="subscript"/>
        </w:rPr>
        <w:t>MSY</w:t>
      </w:r>
      <w:r w:rsidRPr="00854875">
        <w:rPr>
          <w:i w:val="0"/>
          <w:color w:val="auto"/>
          <w:sz w:val="24"/>
          <w:szCs w:val="24"/>
        </w:rPr>
        <w:t xml:space="preserve"> from length-based Thompson and Bell (TB), Length-Based Spawning potential ratio (LBSPR), Length-based Integrated Mixed Effects (LIME), and Length-based Risk Analysis (LBRA) performance across life histories, exploitation levels, and recruitment types. The lightest red colour indicates bias/precision less than 5%, and the darkest red colour indicates bias/precision greater than 30%.</w:t>
      </w:r>
    </w:p>
    <w:tbl>
      <w:tblPr>
        <w:tblW w:w="5001" w:type="pct"/>
        <w:tblLook w:val="07E0" w:firstRow="1" w:lastRow="1" w:firstColumn="1" w:lastColumn="1" w:noHBand="1" w:noVBand="1"/>
      </w:tblPr>
      <w:tblGrid>
        <w:gridCol w:w="828"/>
        <w:gridCol w:w="664"/>
        <w:gridCol w:w="120"/>
        <w:gridCol w:w="880"/>
        <w:gridCol w:w="464"/>
        <w:gridCol w:w="331"/>
        <w:gridCol w:w="223"/>
        <w:gridCol w:w="702"/>
        <w:gridCol w:w="137"/>
        <w:gridCol w:w="961"/>
        <w:gridCol w:w="962"/>
        <w:gridCol w:w="230"/>
        <w:gridCol w:w="738"/>
        <w:gridCol w:w="1039"/>
        <w:gridCol w:w="1083"/>
      </w:tblGrid>
      <w:tr w:rsidR="003F6AA8" w:rsidRPr="00854875" w14:paraId="01B0D335" w14:textId="77777777" w:rsidTr="00454920">
        <w:trPr>
          <w:trHeight w:val="217"/>
        </w:trPr>
        <w:tc>
          <w:tcPr>
            <w:tcW w:w="442" w:type="pct"/>
            <w:tcBorders>
              <w:top w:val="single" w:sz="4" w:space="0" w:color="auto"/>
              <w:left w:val="nil"/>
              <w:right w:val="nil"/>
            </w:tcBorders>
            <w:vAlign w:val="bottom"/>
          </w:tcPr>
          <w:p w14:paraId="3965456D" w14:textId="77777777" w:rsidR="003F6AA8" w:rsidRPr="00854875" w:rsidRDefault="003F6AA8" w:rsidP="00454920">
            <w:pPr>
              <w:pStyle w:val="Compact"/>
              <w:spacing w:before="0" w:after="0"/>
              <w:rPr>
                <w:rFonts w:ascii="Times New Roman" w:hAnsi="Times New Roman" w:cs="Times New Roman"/>
                <w:sz w:val="20"/>
                <w:szCs w:val="20"/>
              </w:rPr>
            </w:pPr>
          </w:p>
        </w:tc>
        <w:tc>
          <w:tcPr>
            <w:tcW w:w="1313" w:type="pct"/>
            <w:gridSpan w:val="5"/>
            <w:tcBorders>
              <w:top w:val="single" w:sz="4" w:space="0" w:color="auto"/>
              <w:left w:val="nil"/>
              <w:bottom w:val="single" w:sz="4" w:space="0" w:color="auto"/>
              <w:right w:val="nil"/>
            </w:tcBorders>
            <w:vAlign w:val="bottom"/>
          </w:tcPr>
          <w:p w14:paraId="7D253292" w14:textId="77777777" w:rsidR="003F6AA8" w:rsidRPr="00854875" w:rsidRDefault="003F6AA8" w:rsidP="00454920">
            <w:pPr>
              <w:pStyle w:val="Compact"/>
              <w:spacing w:before="0" w:after="0"/>
              <w:jc w:val="center"/>
              <w:rPr>
                <w:rFonts w:ascii="Times New Roman" w:hAnsi="Times New Roman" w:cs="Times New Roman"/>
                <w:sz w:val="20"/>
                <w:szCs w:val="20"/>
              </w:rPr>
            </w:pPr>
            <w:r w:rsidRPr="00854875">
              <w:rPr>
                <w:rFonts w:ascii="Times New Roman" w:hAnsi="Times New Roman" w:cs="Times New Roman"/>
                <w:sz w:val="20"/>
                <w:szCs w:val="20"/>
              </w:rPr>
              <w:t>Life history</w:t>
            </w:r>
          </w:p>
        </w:tc>
        <w:tc>
          <w:tcPr>
            <w:tcW w:w="119" w:type="pct"/>
            <w:tcBorders>
              <w:top w:val="single" w:sz="4" w:space="0" w:color="auto"/>
              <w:left w:val="nil"/>
              <w:right w:val="nil"/>
            </w:tcBorders>
          </w:tcPr>
          <w:p w14:paraId="1712124A" w14:textId="77777777" w:rsidR="003F6AA8" w:rsidRPr="00854875" w:rsidRDefault="003F6AA8" w:rsidP="00454920">
            <w:pPr>
              <w:pStyle w:val="Compact"/>
              <w:spacing w:before="0" w:after="0"/>
              <w:jc w:val="center"/>
              <w:rPr>
                <w:rFonts w:ascii="Times New Roman" w:hAnsi="Times New Roman" w:cs="Times New Roman"/>
                <w:sz w:val="20"/>
                <w:szCs w:val="20"/>
              </w:rPr>
            </w:pPr>
          </w:p>
        </w:tc>
        <w:tc>
          <w:tcPr>
            <w:tcW w:w="1475" w:type="pct"/>
            <w:gridSpan w:val="4"/>
            <w:tcBorders>
              <w:top w:val="single" w:sz="4" w:space="0" w:color="auto"/>
              <w:left w:val="nil"/>
              <w:bottom w:val="single" w:sz="4" w:space="0" w:color="auto"/>
              <w:right w:val="nil"/>
            </w:tcBorders>
            <w:vAlign w:val="bottom"/>
          </w:tcPr>
          <w:p w14:paraId="2B544F1D" w14:textId="77777777" w:rsidR="003F6AA8" w:rsidRPr="00854875" w:rsidRDefault="003F6AA8" w:rsidP="00454920">
            <w:pPr>
              <w:pStyle w:val="Compact"/>
              <w:spacing w:before="0" w:after="0"/>
              <w:jc w:val="center"/>
              <w:rPr>
                <w:rFonts w:ascii="Times New Roman" w:hAnsi="Times New Roman" w:cs="Times New Roman"/>
                <w:sz w:val="20"/>
                <w:szCs w:val="20"/>
              </w:rPr>
            </w:pPr>
            <w:r w:rsidRPr="00854875">
              <w:rPr>
                <w:rFonts w:ascii="Times New Roman" w:hAnsi="Times New Roman" w:cs="Times New Roman"/>
                <w:sz w:val="20"/>
                <w:szCs w:val="20"/>
              </w:rPr>
              <w:t>Exploitation level</w:t>
            </w:r>
          </w:p>
        </w:tc>
        <w:tc>
          <w:tcPr>
            <w:tcW w:w="123" w:type="pct"/>
            <w:tcBorders>
              <w:top w:val="single" w:sz="4" w:space="0" w:color="auto"/>
              <w:left w:val="nil"/>
              <w:right w:val="nil"/>
            </w:tcBorders>
          </w:tcPr>
          <w:p w14:paraId="5C6BE825" w14:textId="77777777" w:rsidR="003F6AA8" w:rsidRPr="00854875" w:rsidRDefault="003F6AA8" w:rsidP="00454920">
            <w:pPr>
              <w:pStyle w:val="Compact"/>
              <w:spacing w:before="0" w:after="0"/>
              <w:jc w:val="center"/>
              <w:rPr>
                <w:rFonts w:ascii="Times New Roman" w:hAnsi="Times New Roman" w:cs="Times New Roman"/>
                <w:sz w:val="20"/>
                <w:szCs w:val="20"/>
              </w:rPr>
            </w:pPr>
          </w:p>
        </w:tc>
        <w:tc>
          <w:tcPr>
            <w:tcW w:w="1527" w:type="pct"/>
            <w:gridSpan w:val="3"/>
            <w:tcBorders>
              <w:top w:val="single" w:sz="4" w:space="0" w:color="auto"/>
              <w:left w:val="nil"/>
              <w:bottom w:val="single" w:sz="4" w:space="0" w:color="auto"/>
              <w:right w:val="nil"/>
            </w:tcBorders>
            <w:vAlign w:val="bottom"/>
          </w:tcPr>
          <w:p w14:paraId="32B5C0C3" w14:textId="77777777" w:rsidR="003F6AA8" w:rsidRPr="00854875" w:rsidRDefault="003F6AA8" w:rsidP="00454920">
            <w:pPr>
              <w:pStyle w:val="Compact"/>
              <w:spacing w:before="0" w:after="0"/>
              <w:jc w:val="center"/>
              <w:rPr>
                <w:rFonts w:ascii="Times New Roman" w:hAnsi="Times New Roman" w:cs="Times New Roman"/>
                <w:sz w:val="20"/>
                <w:szCs w:val="20"/>
              </w:rPr>
            </w:pPr>
            <w:r w:rsidRPr="00854875">
              <w:rPr>
                <w:rFonts w:ascii="Times New Roman" w:hAnsi="Times New Roman" w:cs="Times New Roman"/>
                <w:sz w:val="20"/>
                <w:szCs w:val="20"/>
              </w:rPr>
              <w:t>Recruitment</w:t>
            </w:r>
          </w:p>
        </w:tc>
      </w:tr>
      <w:tr w:rsidR="003F6AA8" w:rsidRPr="00854875" w14:paraId="26EA7C0A" w14:textId="77777777" w:rsidTr="00454920">
        <w:trPr>
          <w:trHeight w:val="434"/>
        </w:trPr>
        <w:tc>
          <w:tcPr>
            <w:tcW w:w="442" w:type="pct"/>
            <w:tcBorders>
              <w:left w:val="nil"/>
              <w:bottom w:val="single" w:sz="4" w:space="0" w:color="auto"/>
              <w:right w:val="nil"/>
            </w:tcBorders>
            <w:vAlign w:val="bottom"/>
          </w:tcPr>
          <w:p w14:paraId="77A34DF9" w14:textId="77777777" w:rsidR="003F6AA8" w:rsidRPr="00854875" w:rsidRDefault="003F6AA8" w:rsidP="00454920">
            <w:pPr>
              <w:pStyle w:val="Compact"/>
              <w:spacing w:before="0" w:after="0"/>
              <w:rPr>
                <w:rFonts w:ascii="Times New Roman" w:hAnsi="Times New Roman" w:cs="Times New Roman"/>
                <w:sz w:val="20"/>
                <w:szCs w:val="20"/>
              </w:rPr>
            </w:pPr>
          </w:p>
        </w:tc>
        <w:tc>
          <w:tcPr>
            <w:tcW w:w="355" w:type="pct"/>
            <w:tcBorders>
              <w:top w:val="single" w:sz="4" w:space="0" w:color="auto"/>
              <w:left w:val="nil"/>
              <w:bottom w:val="single" w:sz="4" w:space="0" w:color="auto"/>
              <w:right w:val="nil"/>
            </w:tcBorders>
            <w:vAlign w:val="bottom"/>
          </w:tcPr>
          <w:p w14:paraId="4EF352BA" w14:textId="77777777" w:rsidR="003F6AA8" w:rsidRPr="00854875" w:rsidRDefault="003F6AA8" w:rsidP="00454920">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Short</w:t>
            </w:r>
          </w:p>
        </w:tc>
        <w:tc>
          <w:tcPr>
            <w:tcW w:w="534" w:type="pct"/>
            <w:gridSpan w:val="2"/>
            <w:tcBorders>
              <w:top w:val="single" w:sz="4" w:space="0" w:color="auto"/>
              <w:left w:val="nil"/>
              <w:bottom w:val="single" w:sz="4" w:space="0" w:color="auto"/>
              <w:right w:val="nil"/>
            </w:tcBorders>
            <w:vAlign w:val="bottom"/>
          </w:tcPr>
          <w:p w14:paraId="67B9917E" w14:textId="77777777" w:rsidR="003F6AA8" w:rsidRPr="00854875" w:rsidRDefault="003F6AA8" w:rsidP="00454920">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Medium*</w:t>
            </w:r>
          </w:p>
        </w:tc>
        <w:tc>
          <w:tcPr>
            <w:tcW w:w="425" w:type="pct"/>
            <w:gridSpan w:val="2"/>
            <w:tcBorders>
              <w:top w:val="single" w:sz="4" w:space="0" w:color="auto"/>
              <w:left w:val="nil"/>
              <w:bottom w:val="single" w:sz="4" w:space="0" w:color="auto"/>
              <w:right w:val="nil"/>
            </w:tcBorders>
            <w:vAlign w:val="bottom"/>
          </w:tcPr>
          <w:p w14:paraId="550F8C81" w14:textId="77777777" w:rsidR="003F6AA8" w:rsidRPr="00854875" w:rsidRDefault="003F6AA8" w:rsidP="00454920">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Longer</w:t>
            </w:r>
          </w:p>
        </w:tc>
        <w:tc>
          <w:tcPr>
            <w:tcW w:w="119" w:type="pct"/>
            <w:tcBorders>
              <w:left w:val="nil"/>
              <w:bottom w:val="single" w:sz="4" w:space="0" w:color="auto"/>
              <w:right w:val="nil"/>
            </w:tcBorders>
          </w:tcPr>
          <w:p w14:paraId="508E02C2" w14:textId="77777777" w:rsidR="003F6AA8" w:rsidRPr="00854875" w:rsidRDefault="003F6AA8" w:rsidP="00454920">
            <w:pPr>
              <w:pStyle w:val="Compact"/>
              <w:spacing w:before="0" w:after="0"/>
              <w:rPr>
                <w:rFonts w:ascii="Times New Roman" w:hAnsi="Times New Roman" w:cs="Times New Roman"/>
                <w:sz w:val="20"/>
                <w:szCs w:val="20"/>
              </w:rPr>
            </w:pPr>
          </w:p>
        </w:tc>
        <w:tc>
          <w:tcPr>
            <w:tcW w:w="448" w:type="pct"/>
            <w:gridSpan w:val="2"/>
            <w:tcBorders>
              <w:top w:val="single" w:sz="4" w:space="0" w:color="auto"/>
              <w:left w:val="nil"/>
              <w:bottom w:val="single" w:sz="4" w:space="0" w:color="auto"/>
              <w:right w:val="nil"/>
            </w:tcBorders>
            <w:vAlign w:val="bottom"/>
          </w:tcPr>
          <w:p w14:paraId="730CBAC5" w14:textId="77777777" w:rsidR="003F6AA8" w:rsidRPr="00854875" w:rsidRDefault="003F6AA8" w:rsidP="00454920">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Target*</w:t>
            </w:r>
          </w:p>
        </w:tc>
        <w:tc>
          <w:tcPr>
            <w:tcW w:w="513" w:type="pct"/>
            <w:tcBorders>
              <w:top w:val="single" w:sz="4" w:space="0" w:color="auto"/>
              <w:left w:val="nil"/>
              <w:bottom w:val="single" w:sz="4" w:space="0" w:color="auto"/>
              <w:right w:val="nil"/>
            </w:tcBorders>
            <w:vAlign w:val="bottom"/>
          </w:tcPr>
          <w:p w14:paraId="4A65FFCB" w14:textId="77777777" w:rsidR="003F6AA8" w:rsidRPr="00854875" w:rsidRDefault="003F6AA8" w:rsidP="00454920">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Under-exploited</w:t>
            </w:r>
          </w:p>
        </w:tc>
        <w:tc>
          <w:tcPr>
            <w:tcW w:w="514" w:type="pct"/>
            <w:tcBorders>
              <w:top w:val="single" w:sz="4" w:space="0" w:color="auto"/>
              <w:left w:val="nil"/>
              <w:bottom w:val="single" w:sz="4" w:space="0" w:color="auto"/>
              <w:right w:val="nil"/>
            </w:tcBorders>
            <w:vAlign w:val="bottom"/>
          </w:tcPr>
          <w:p w14:paraId="4612DBB3" w14:textId="77777777" w:rsidR="003F6AA8" w:rsidRPr="00854875" w:rsidRDefault="003F6AA8" w:rsidP="00454920">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Over-exploited</w:t>
            </w:r>
          </w:p>
        </w:tc>
        <w:tc>
          <w:tcPr>
            <w:tcW w:w="123" w:type="pct"/>
            <w:tcBorders>
              <w:left w:val="nil"/>
              <w:bottom w:val="single" w:sz="4" w:space="0" w:color="auto"/>
              <w:right w:val="nil"/>
            </w:tcBorders>
          </w:tcPr>
          <w:p w14:paraId="5C832A68" w14:textId="77777777" w:rsidR="003F6AA8" w:rsidRPr="00854875" w:rsidRDefault="003F6AA8" w:rsidP="00454920">
            <w:pPr>
              <w:pStyle w:val="Compact"/>
              <w:spacing w:before="0" w:after="0"/>
              <w:rPr>
                <w:rFonts w:ascii="Times New Roman" w:hAnsi="Times New Roman" w:cs="Times New Roman"/>
                <w:sz w:val="20"/>
                <w:szCs w:val="20"/>
              </w:rPr>
            </w:pPr>
          </w:p>
        </w:tc>
        <w:tc>
          <w:tcPr>
            <w:tcW w:w="394" w:type="pct"/>
            <w:tcBorders>
              <w:top w:val="single" w:sz="4" w:space="0" w:color="auto"/>
              <w:left w:val="nil"/>
              <w:bottom w:val="single" w:sz="4" w:space="0" w:color="auto"/>
              <w:right w:val="nil"/>
            </w:tcBorders>
            <w:vAlign w:val="bottom"/>
          </w:tcPr>
          <w:p w14:paraId="2EFEC374" w14:textId="77777777" w:rsidR="003F6AA8" w:rsidRPr="00854875" w:rsidRDefault="003F6AA8" w:rsidP="00454920">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No Error*</w:t>
            </w:r>
          </w:p>
        </w:tc>
        <w:tc>
          <w:tcPr>
            <w:tcW w:w="555" w:type="pct"/>
            <w:tcBorders>
              <w:top w:val="single" w:sz="4" w:space="0" w:color="auto"/>
              <w:left w:val="nil"/>
              <w:bottom w:val="single" w:sz="4" w:space="0" w:color="auto"/>
              <w:right w:val="nil"/>
            </w:tcBorders>
            <w:vAlign w:val="bottom"/>
          </w:tcPr>
          <w:p w14:paraId="7E9D13A7" w14:textId="77777777" w:rsidR="003F6AA8" w:rsidRPr="00854875" w:rsidRDefault="003F6AA8" w:rsidP="00454920">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Stochastic</w:t>
            </w:r>
          </w:p>
        </w:tc>
        <w:tc>
          <w:tcPr>
            <w:tcW w:w="578" w:type="pct"/>
            <w:tcBorders>
              <w:top w:val="single" w:sz="4" w:space="0" w:color="auto"/>
              <w:left w:val="nil"/>
              <w:bottom w:val="single" w:sz="4" w:space="0" w:color="auto"/>
              <w:right w:val="nil"/>
            </w:tcBorders>
            <w:vAlign w:val="bottom"/>
          </w:tcPr>
          <w:p w14:paraId="6B07D7B0" w14:textId="77777777" w:rsidR="003F6AA8" w:rsidRPr="00854875" w:rsidRDefault="003F6AA8" w:rsidP="00454920">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Auto-correlation</w:t>
            </w:r>
          </w:p>
        </w:tc>
      </w:tr>
      <w:tr w:rsidR="003F6AA8" w:rsidRPr="00854875" w14:paraId="66A4BBB8" w14:textId="77777777" w:rsidTr="00454920">
        <w:trPr>
          <w:trHeight w:val="256"/>
        </w:trPr>
        <w:tc>
          <w:tcPr>
            <w:tcW w:w="1579" w:type="pct"/>
            <w:gridSpan w:val="5"/>
            <w:tcBorders>
              <w:top w:val="single" w:sz="4" w:space="0" w:color="auto"/>
            </w:tcBorders>
          </w:tcPr>
          <w:p w14:paraId="0CA56447" w14:textId="77777777" w:rsidR="003F6AA8" w:rsidRPr="00854875" w:rsidRDefault="003F6AA8" w:rsidP="00454920">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Bias (MRE)</w:t>
            </w:r>
          </w:p>
        </w:tc>
        <w:tc>
          <w:tcPr>
            <w:tcW w:w="671" w:type="pct"/>
            <w:gridSpan w:val="3"/>
            <w:tcBorders>
              <w:top w:val="single" w:sz="4" w:space="0" w:color="auto"/>
            </w:tcBorders>
          </w:tcPr>
          <w:p w14:paraId="4004A6B3" w14:textId="77777777" w:rsidR="003F6AA8" w:rsidRPr="00854875" w:rsidRDefault="003F6AA8" w:rsidP="00454920">
            <w:pPr>
              <w:pStyle w:val="Compact"/>
              <w:spacing w:after="0"/>
              <w:rPr>
                <w:rFonts w:ascii="Times New Roman" w:hAnsi="Times New Roman" w:cs="Times New Roman"/>
                <w:sz w:val="20"/>
                <w:szCs w:val="20"/>
              </w:rPr>
            </w:pPr>
          </w:p>
        </w:tc>
        <w:tc>
          <w:tcPr>
            <w:tcW w:w="2750" w:type="pct"/>
            <w:gridSpan w:val="7"/>
          </w:tcPr>
          <w:p w14:paraId="0D7BEFA1" w14:textId="77777777" w:rsidR="003F6AA8" w:rsidRPr="00854875" w:rsidRDefault="003F6AA8" w:rsidP="00454920">
            <w:pPr>
              <w:pStyle w:val="Compact"/>
              <w:spacing w:after="0"/>
              <w:rPr>
                <w:rFonts w:ascii="Times New Roman" w:hAnsi="Times New Roman" w:cs="Times New Roman"/>
                <w:sz w:val="20"/>
                <w:szCs w:val="20"/>
              </w:rPr>
            </w:pPr>
          </w:p>
        </w:tc>
      </w:tr>
      <w:tr w:rsidR="00247D1E" w:rsidRPr="00854875" w14:paraId="57503982" w14:textId="77777777" w:rsidTr="00556314">
        <w:trPr>
          <w:trHeight w:val="256"/>
        </w:trPr>
        <w:tc>
          <w:tcPr>
            <w:tcW w:w="442" w:type="pct"/>
          </w:tcPr>
          <w:p w14:paraId="58C25F94" w14:textId="77777777"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TB</w:t>
            </w:r>
          </w:p>
        </w:tc>
        <w:tc>
          <w:tcPr>
            <w:tcW w:w="419" w:type="pct"/>
            <w:gridSpan w:val="2"/>
            <w:shd w:val="clear" w:color="auto" w:fill="FED5CE"/>
          </w:tcPr>
          <w:p w14:paraId="33D99386" w14:textId="39B4BE08"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21</w:t>
            </w:r>
          </w:p>
        </w:tc>
        <w:tc>
          <w:tcPr>
            <w:tcW w:w="470" w:type="pct"/>
            <w:shd w:val="clear" w:color="auto" w:fill="FED5CE"/>
          </w:tcPr>
          <w:p w14:paraId="3CFD3E97" w14:textId="52BA75AC"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04</w:t>
            </w:r>
          </w:p>
        </w:tc>
        <w:tc>
          <w:tcPr>
            <w:tcW w:w="425" w:type="pct"/>
            <w:gridSpan w:val="2"/>
            <w:shd w:val="clear" w:color="auto" w:fill="FED5CE"/>
          </w:tcPr>
          <w:p w14:paraId="5A570890" w14:textId="4386864E"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22</w:t>
            </w:r>
          </w:p>
        </w:tc>
        <w:tc>
          <w:tcPr>
            <w:tcW w:w="119" w:type="pct"/>
            <w:shd w:val="clear" w:color="auto" w:fill="auto"/>
          </w:tcPr>
          <w:p w14:paraId="57F050C1" w14:textId="77777777" w:rsidR="00247D1E" w:rsidRPr="00854875" w:rsidRDefault="00247D1E" w:rsidP="00247D1E">
            <w:pPr>
              <w:pStyle w:val="Compact"/>
              <w:spacing w:after="0"/>
              <w:rPr>
                <w:rFonts w:ascii="Times New Roman" w:hAnsi="Times New Roman" w:cs="Times New Roman"/>
                <w:sz w:val="20"/>
                <w:szCs w:val="20"/>
              </w:rPr>
            </w:pPr>
          </w:p>
        </w:tc>
        <w:tc>
          <w:tcPr>
            <w:tcW w:w="448" w:type="pct"/>
            <w:gridSpan w:val="2"/>
            <w:shd w:val="clear" w:color="auto" w:fill="FED5CE"/>
          </w:tcPr>
          <w:p w14:paraId="3956F127" w14:textId="42614F06"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04</w:t>
            </w:r>
          </w:p>
        </w:tc>
        <w:tc>
          <w:tcPr>
            <w:tcW w:w="513" w:type="pct"/>
            <w:shd w:val="clear" w:color="auto" w:fill="FC7A64"/>
          </w:tcPr>
          <w:p w14:paraId="576E345E" w14:textId="6DDCD51A"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58</w:t>
            </w:r>
          </w:p>
        </w:tc>
        <w:tc>
          <w:tcPr>
            <w:tcW w:w="514" w:type="pct"/>
            <w:shd w:val="clear" w:color="auto" w:fill="FC7A64"/>
          </w:tcPr>
          <w:p w14:paraId="39DBD3C3" w14:textId="52B71F6A"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72</w:t>
            </w:r>
          </w:p>
        </w:tc>
        <w:tc>
          <w:tcPr>
            <w:tcW w:w="123" w:type="pct"/>
            <w:shd w:val="clear" w:color="auto" w:fill="auto"/>
          </w:tcPr>
          <w:p w14:paraId="4157C2F8" w14:textId="77777777" w:rsidR="00247D1E" w:rsidRPr="00854875" w:rsidRDefault="00247D1E" w:rsidP="00247D1E">
            <w:pPr>
              <w:pStyle w:val="Compact"/>
              <w:spacing w:after="0"/>
              <w:rPr>
                <w:rFonts w:ascii="Times New Roman" w:hAnsi="Times New Roman" w:cs="Times New Roman"/>
                <w:sz w:val="20"/>
                <w:szCs w:val="20"/>
              </w:rPr>
            </w:pPr>
          </w:p>
        </w:tc>
        <w:tc>
          <w:tcPr>
            <w:tcW w:w="394" w:type="pct"/>
            <w:shd w:val="clear" w:color="auto" w:fill="FED5CE"/>
          </w:tcPr>
          <w:p w14:paraId="5EDF89D8" w14:textId="4ADC42D7"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04</w:t>
            </w:r>
          </w:p>
        </w:tc>
        <w:tc>
          <w:tcPr>
            <w:tcW w:w="555" w:type="pct"/>
            <w:shd w:val="clear" w:color="auto" w:fill="FC7A64"/>
          </w:tcPr>
          <w:p w14:paraId="40B816EF" w14:textId="438C441B"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59</w:t>
            </w:r>
          </w:p>
        </w:tc>
        <w:tc>
          <w:tcPr>
            <w:tcW w:w="578" w:type="pct"/>
            <w:shd w:val="clear" w:color="auto" w:fill="FC7A64"/>
          </w:tcPr>
          <w:p w14:paraId="7154A524" w14:textId="2DA07917"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59</w:t>
            </w:r>
          </w:p>
        </w:tc>
      </w:tr>
      <w:tr w:rsidR="00247D1E" w:rsidRPr="00854875" w14:paraId="6D8D86DD" w14:textId="77777777" w:rsidTr="00556314">
        <w:trPr>
          <w:trHeight w:val="256"/>
        </w:trPr>
        <w:tc>
          <w:tcPr>
            <w:tcW w:w="442" w:type="pct"/>
          </w:tcPr>
          <w:p w14:paraId="3BBB0B91" w14:textId="77777777"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LBSPR</w:t>
            </w:r>
          </w:p>
        </w:tc>
        <w:tc>
          <w:tcPr>
            <w:tcW w:w="419" w:type="pct"/>
            <w:gridSpan w:val="2"/>
            <w:shd w:val="clear" w:color="auto" w:fill="FB644B"/>
          </w:tcPr>
          <w:p w14:paraId="11B77D44" w14:textId="08040680"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277</w:t>
            </w:r>
          </w:p>
        </w:tc>
        <w:tc>
          <w:tcPr>
            <w:tcW w:w="470" w:type="pct"/>
            <w:shd w:val="clear" w:color="auto" w:fill="FDB2A5"/>
          </w:tcPr>
          <w:p w14:paraId="474D4709" w14:textId="1CCA91C4"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55</w:t>
            </w:r>
          </w:p>
        </w:tc>
        <w:tc>
          <w:tcPr>
            <w:tcW w:w="425" w:type="pct"/>
            <w:gridSpan w:val="2"/>
            <w:shd w:val="clear" w:color="auto" w:fill="FED5CE"/>
          </w:tcPr>
          <w:p w14:paraId="7AAAF9FC" w14:textId="64384859"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26</w:t>
            </w:r>
          </w:p>
        </w:tc>
        <w:tc>
          <w:tcPr>
            <w:tcW w:w="119" w:type="pct"/>
            <w:shd w:val="clear" w:color="auto" w:fill="auto"/>
          </w:tcPr>
          <w:p w14:paraId="0C4530F6" w14:textId="77777777" w:rsidR="00247D1E" w:rsidRPr="00854875" w:rsidRDefault="00247D1E" w:rsidP="00247D1E">
            <w:pPr>
              <w:pStyle w:val="Compact"/>
              <w:spacing w:after="0"/>
              <w:rPr>
                <w:rFonts w:ascii="Times New Roman" w:hAnsi="Times New Roman" w:cs="Times New Roman"/>
                <w:sz w:val="20"/>
                <w:szCs w:val="20"/>
              </w:rPr>
            </w:pPr>
          </w:p>
        </w:tc>
        <w:tc>
          <w:tcPr>
            <w:tcW w:w="448" w:type="pct"/>
            <w:gridSpan w:val="2"/>
            <w:shd w:val="clear" w:color="auto" w:fill="FDB2A5"/>
          </w:tcPr>
          <w:p w14:paraId="5573FCF2" w14:textId="5DFBF2DF"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55</w:t>
            </w:r>
          </w:p>
        </w:tc>
        <w:tc>
          <w:tcPr>
            <w:tcW w:w="513" w:type="pct"/>
            <w:shd w:val="clear" w:color="auto" w:fill="FC7A64"/>
          </w:tcPr>
          <w:p w14:paraId="5DBBB6DD" w14:textId="26F4169C"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28</w:t>
            </w:r>
          </w:p>
        </w:tc>
        <w:tc>
          <w:tcPr>
            <w:tcW w:w="514" w:type="pct"/>
            <w:shd w:val="clear" w:color="auto" w:fill="FC7A64"/>
          </w:tcPr>
          <w:p w14:paraId="05632C28" w14:textId="7C36D559"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29</w:t>
            </w:r>
          </w:p>
        </w:tc>
        <w:tc>
          <w:tcPr>
            <w:tcW w:w="123" w:type="pct"/>
            <w:shd w:val="clear" w:color="auto" w:fill="auto"/>
          </w:tcPr>
          <w:p w14:paraId="48A1B546" w14:textId="77777777" w:rsidR="00247D1E" w:rsidRPr="00854875" w:rsidRDefault="00247D1E" w:rsidP="00247D1E">
            <w:pPr>
              <w:pStyle w:val="Compact"/>
              <w:spacing w:after="0"/>
              <w:rPr>
                <w:rFonts w:ascii="Times New Roman" w:hAnsi="Times New Roman" w:cs="Times New Roman"/>
                <w:sz w:val="20"/>
                <w:szCs w:val="20"/>
              </w:rPr>
            </w:pPr>
          </w:p>
        </w:tc>
        <w:tc>
          <w:tcPr>
            <w:tcW w:w="394" w:type="pct"/>
            <w:shd w:val="clear" w:color="auto" w:fill="FED5CE"/>
          </w:tcPr>
          <w:p w14:paraId="7EB427DA" w14:textId="4CD153CF"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55</w:t>
            </w:r>
          </w:p>
        </w:tc>
        <w:tc>
          <w:tcPr>
            <w:tcW w:w="555" w:type="pct"/>
            <w:shd w:val="clear" w:color="auto" w:fill="FC7A64"/>
          </w:tcPr>
          <w:p w14:paraId="6069C5D6" w14:textId="439F7DDE"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28</w:t>
            </w:r>
          </w:p>
        </w:tc>
        <w:tc>
          <w:tcPr>
            <w:tcW w:w="578" w:type="pct"/>
            <w:shd w:val="clear" w:color="auto" w:fill="FC7A64"/>
          </w:tcPr>
          <w:p w14:paraId="54D79575" w14:textId="6C7F8526"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28</w:t>
            </w:r>
          </w:p>
        </w:tc>
      </w:tr>
      <w:tr w:rsidR="00247D1E" w:rsidRPr="00854875" w14:paraId="22431851" w14:textId="77777777" w:rsidTr="000D061F">
        <w:trPr>
          <w:trHeight w:val="256"/>
        </w:trPr>
        <w:tc>
          <w:tcPr>
            <w:tcW w:w="442" w:type="pct"/>
          </w:tcPr>
          <w:p w14:paraId="697BB28F" w14:textId="77777777"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LIME</w:t>
            </w:r>
          </w:p>
        </w:tc>
        <w:tc>
          <w:tcPr>
            <w:tcW w:w="419" w:type="pct"/>
            <w:gridSpan w:val="2"/>
            <w:shd w:val="clear" w:color="auto" w:fill="FB4425"/>
          </w:tcPr>
          <w:p w14:paraId="497E15E7" w14:textId="6E3CA191"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498</w:t>
            </w:r>
          </w:p>
        </w:tc>
        <w:tc>
          <w:tcPr>
            <w:tcW w:w="470" w:type="pct"/>
            <w:shd w:val="clear" w:color="auto" w:fill="FB644B"/>
          </w:tcPr>
          <w:p w14:paraId="051B25B9" w14:textId="10005EB4"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203</w:t>
            </w:r>
          </w:p>
        </w:tc>
        <w:tc>
          <w:tcPr>
            <w:tcW w:w="425" w:type="pct"/>
            <w:gridSpan w:val="2"/>
            <w:shd w:val="clear" w:color="auto" w:fill="FDB2A5"/>
          </w:tcPr>
          <w:p w14:paraId="7D82E5C6" w14:textId="50E929C9"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55</w:t>
            </w:r>
          </w:p>
        </w:tc>
        <w:tc>
          <w:tcPr>
            <w:tcW w:w="119" w:type="pct"/>
            <w:shd w:val="clear" w:color="auto" w:fill="auto"/>
          </w:tcPr>
          <w:p w14:paraId="21B5C648" w14:textId="77777777" w:rsidR="00247D1E" w:rsidRPr="00854875" w:rsidRDefault="00247D1E" w:rsidP="00247D1E">
            <w:pPr>
              <w:pStyle w:val="Compact"/>
              <w:spacing w:after="0"/>
              <w:rPr>
                <w:rFonts w:ascii="Times New Roman" w:hAnsi="Times New Roman" w:cs="Times New Roman"/>
                <w:sz w:val="20"/>
                <w:szCs w:val="20"/>
              </w:rPr>
            </w:pPr>
          </w:p>
        </w:tc>
        <w:tc>
          <w:tcPr>
            <w:tcW w:w="448" w:type="pct"/>
            <w:gridSpan w:val="2"/>
            <w:shd w:val="clear" w:color="auto" w:fill="FB644B"/>
          </w:tcPr>
          <w:p w14:paraId="55847A9E" w14:textId="32FF7956"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203</w:t>
            </w:r>
          </w:p>
        </w:tc>
        <w:tc>
          <w:tcPr>
            <w:tcW w:w="513" w:type="pct"/>
            <w:shd w:val="clear" w:color="auto" w:fill="FED5CE"/>
          </w:tcPr>
          <w:p w14:paraId="5660DDA8" w14:textId="0A8F795D"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32</w:t>
            </w:r>
          </w:p>
        </w:tc>
        <w:tc>
          <w:tcPr>
            <w:tcW w:w="514" w:type="pct"/>
            <w:shd w:val="clear" w:color="auto" w:fill="FED5CE"/>
          </w:tcPr>
          <w:p w14:paraId="5D246333" w14:textId="475DB031"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45</w:t>
            </w:r>
          </w:p>
        </w:tc>
        <w:tc>
          <w:tcPr>
            <w:tcW w:w="123" w:type="pct"/>
            <w:shd w:val="clear" w:color="auto" w:fill="auto"/>
          </w:tcPr>
          <w:p w14:paraId="57FE8E51" w14:textId="77777777" w:rsidR="00247D1E" w:rsidRPr="00854875" w:rsidRDefault="00247D1E" w:rsidP="00247D1E">
            <w:pPr>
              <w:pStyle w:val="Compact"/>
              <w:spacing w:after="0"/>
              <w:rPr>
                <w:rFonts w:ascii="Times New Roman" w:hAnsi="Times New Roman" w:cs="Times New Roman"/>
                <w:sz w:val="20"/>
                <w:szCs w:val="20"/>
              </w:rPr>
            </w:pPr>
          </w:p>
        </w:tc>
        <w:tc>
          <w:tcPr>
            <w:tcW w:w="394" w:type="pct"/>
            <w:shd w:val="clear" w:color="auto" w:fill="FB644B"/>
          </w:tcPr>
          <w:p w14:paraId="5BA69DC1" w14:textId="46B3688B"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203</w:t>
            </w:r>
          </w:p>
        </w:tc>
        <w:tc>
          <w:tcPr>
            <w:tcW w:w="555" w:type="pct"/>
            <w:shd w:val="clear" w:color="auto" w:fill="FED5CE"/>
          </w:tcPr>
          <w:p w14:paraId="21FED746" w14:textId="6DDC57D2"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30</w:t>
            </w:r>
          </w:p>
        </w:tc>
        <w:tc>
          <w:tcPr>
            <w:tcW w:w="578" w:type="pct"/>
            <w:shd w:val="clear" w:color="auto" w:fill="FB644B"/>
          </w:tcPr>
          <w:p w14:paraId="489549F5" w14:textId="7ED9F576"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w:t>
            </w:r>
            <w:r w:rsidR="000D061F" w:rsidRPr="00854875">
              <w:rPr>
                <w:rFonts w:ascii="Times New Roman" w:hAnsi="Times New Roman" w:cs="Times New Roman"/>
                <w:sz w:val="20"/>
                <w:szCs w:val="20"/>
              </w:rPr>
              <w:t>231</w:t>
            </w:r>
          </w:p>
        </w:tc>
      </w:tr>
      <w:tr w:rsidR="00247D1E" w:rsidRPr="00854875" w14:paraId="53F087E7" w14:textId="77777777" w:rsidTr="00556314">
        <w:trPr>
          <w:trHeight w:val="256"/>
        </w:trPr>
        <w:tc>
          <w:tcPr>
            <w:tcW w:w="442" w:type="pct"/>
          </w:tcPr>
          <w:p w14:paraId="0308ACE0" w14:textId="77777777"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LBRA</w:t>
            </w:r>
          </w:p>
        </w:tc>
        <w:tc>
          <w:tcPr>
            <w:tcW w:w="419" w:type="pct"/>
            <w:gridSpan w:val="2"/>
            <w:shd w:val="clear" w:color="auto" w:fill="FC7A64"/>
          </w:tcPr>
          <w:p w14:paraId="7EDCD1DB" w14:textId="0E16221B"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86</w:t>
            </w:r>
          </w:p>
        </w:tc>
        <w:tc>
          <w:tcPr>
            <w:tcW w:w="470" w:type="pct"/>
            <w:shd w:val="clear" w:color="auto" w:fill="FED5CE"/>
          </w:tcPr>
          <w:p w14:paraId="786BBF82" w14:textId="55E32865"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40</w:t>
            </w:r>
          </w:p>
        </w:tc>
        <w:tc>
          <w:tcPr>
            <w:tcW w:w="425" w:type="pct"/>
            <w:gridSpan w:val="2"/>
            <w:shd w:val="clear" w:color="auto" w:fill="FED5CE"/>
          </w:tcPr>
          <w:p w14:paraId="589EE638" w14:textId="1F48AC0F"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23</w:t>
            </w:r>
          </w:p>
        </w:tc>
        <w:tc>
          <w:tcPr>
            <w:tcW w:w="119" w:type="pct"/>
            <w:shd w:val="clear" w:color="auto" w:fill="auto"/>
          </w:tcPr>
          <w:p w14:paraId="62F2E642" w14:textId="77777777" w:rsidR="00247D1E" w:rsidRPr="00854875" w:rsidRDefault="00247D1E" w:rsidP="00247D1E">
            <w:pPr>
              <w:pStyle w:val="Compact"/>
              <w:spacing w:after="0"/>
              <w:rPr>
                <w:rFonts w:ascii="Times New Roman" w:hAnsi="Times New Roman" w:cs="Times New Roman"/>
                <w:sz w:val="20"/>
                <w:szCs w:val="20"/>
              </w:rPr>
            </w:pPr>
          </w:p>
        </w:tc>
        <w:tc>
          <w:tcPr>
            <w:tcW w:w="448" w:type="pct"/>
            <w:gridSpan w:val="2"/>
            <w:shd w:val="clear" w:color="auto" w:fill="FED5CE"/>
          </w:tcPr>
          <w:p w14:paraId="1B784BBE" w14:textId="2FB3CBB9"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40</w:t>
            </w:r>
          </w:p>
        </w:tc>
        <w:tc>
          <w:tcPr>
            <w:tcW w:w="513" w:type="pct"/>
            <w:shd w:val="clear" w:color="auto" w:fill="FC7A64"/>
          </w:tcPr>
          <w:p w14:paraId="70FE82B9" w14:textId="643667ED"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35</w:t>
            </w:r>
          </w:p>
        </w:tc>
        <w:tc>
          <w:tcPr>
            <w:tcW w:w="514" w:type="pct"/>
            <w:shd w:val="clear" w:color="auto" w:fill="FC7A64"/>
          </w:tcPr>
          <w:p w14:paraId="6EE9F714" w14:textId="752937C6"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49</w:t>
            </w:r>
          </w:p>
        </w:tc>
        <w:tc>
          <w:tcPr>
            <w:tcW w:w="123" w:type="pct"/>
            <w:shd w:val="clear" w:color="auto" w:fill="auto"/>
          </w:tcPr>
          <w:p w14:paraId="20B8AE7B" w14:textId="77777777" w:rsidR="00247D1E" w:rsidRPr="00854875" w:rsidRDefault="00247D1E" w:rsidP="00247D1E">
            <w:pPr>
              <w:pStyle w:val="Compact"/>
              <w:spacing w:after="0"/>
              <w:rPr>
                <w:rFonts w:ascii="Times New Roman" w:hAnsi="Times New Roman" w:cs="Times New Roman"/>
                <w:sz w:val="20"/>
                <w:szCs w:val="20"/>
              </w:rPr>
            </w:pPr>
          </w:p>
        </w:tc>
        <w:tc>
          <w:tcPr>
            <w:tcW w:w="394" w:type="pct"/>
            <w:shd w:val="clear" w:color="auto" w:fill="FED5CE"/>
          </w:tcPr>
          <w:p w14:paraId="680A7408" w14:textId="05474D7C"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40</w:t>
            </w:r>
          </w:p>
        </w:tc>
        <w:tc>
          <w:tcPr>
            <w:tcW w:w="555" w:type="pct"/>
            <w:shd w:val="clear" w:color="auto" w:fill="FC7A64"/>
          </w:tcPr>
          <w:p w14:paraId="74123E74" w14:textId="6A052985"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35</w:t>
            </w:r>
          </w:p>
        </w:tc>
        <w:tc>
          <w:tcPr>
            <w:tcW w:w="578" w:type="pct"/>
            <w:shd w:val="clear" w:color="auto" w:fill="FC7A64"/>
          </w:tcPr>
          <w:p w14:paraId="7AF2E963" w14:textId="0B5E9AA8"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36</w:t>
            </w:r>
          </w:p>
        </w:tc>
      </w:tr>
      <w:tr w:rsidR="003F6AA8" w:rsidRPr="00854875" w14:paraId="56327EBC" w14:textId="77777777" w:rsidTr="00454920">
        <w:trPr>
          <w:trHeight w:val="256"/>
        </w:trPr>
        <w:tc>
          <w:tcPr>
            <w:tcW w:w="1579" w:type="pct"/>
            <w:gridSpan w:val="5"/>
            <w:shd w:val="clear" w:color="auto" w:fill="auto"/>
          </w:tcPr>
          <w:p w14:paraId="4D9A9C62" w14:textId="77777777" w:rsidR="003F6AA8" w:rsidRPr="00854875" w:rsidRDefault="003F6AA8" w:rsidP="00454920">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Precision (MARE)</w:t>
            </w:r>
          </w:p>
        </w:tc>
        <w:tc>
          <w:tcPr>
            <w:tcW w:w="671" w:type="pct"/>
            <w:gridSpan w:val="3"/>
            <w:shd w:val="clear" w:color="auto" w:fill="auto"/>
          </w:tcPr>
          <w:p w14:paraId="3F6E31EB" w14:textId="77777777" w:rsidR="003F6AA8" w:rsidRPr="00854875" w:rsidRDefault="003F6AA8" w:rsidP="00454920">
            <w:pPr>
              <w:pStyle w:val="Compact"/>
              <w:spacing w:after="0"/>
              <w:rPr>
                <w:rFonts w:ascii="Times New Roman" w:hAnsi="Times New Roman" w:cs="Times New Roman"/>
                <w:sz w:val="20"/>
                <w:szCs w:val="20"/>
              </w:rPr>
            </w:pPr>
          </w:p>
        </w:tc>
        <w:tc>
          <w:tcPr>
            <w:tcW w:w="2750" w:type="pct"/>
            <w:gridSpan w:val="7"/>
            <w:shd w:val="clear" w:color="auto" w:fill="auto"/>
          </w:tcPr>
          <w:p w14:paraId="017DE7CE" w14:textId="77777777" w:rsidR="003F6AA8" w:rsidRPr="00854875" w:rsidRDefault="003F6AA8" w:rsidP="00454920">
            <w:pPr>
              <w:pStyle w:val="Compact"/>
              <w:spacing w:after="0"/>
              <w:rPr>
                <w:rFonts w:ascii="Times New Roman" w:hAnsi="Times New Roman" w:cs="Times New Roman"/>
                <w:sz w:val="20"/>
                <w:szCs w:val="20"/>
              </w:rPr>
            </w:pPr>
          </w:p>
        </w:tc>
      </w:tr>
      <w:tr w:rsidR="00247D1E" w:rsidRPr="00854875" w14:paraId="546CD6A1" w14:textId="77777777" w:rsidTr="00556314">
        <w:trPr>
          <w:trHeight w:val="256"/>
        </w:trPr>
        <w:tc>
          <w:tcPr>
            <w:tcW w:w="442" w:type="pct"/>
          </w:tcPr>
          <w:p w14:paraId="6A34D547" w14:textId="77777777"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TB</w:t>
            </w:r>
          </w:p>
        </w:tc>
        <w:tc>
          <w:tcPr>
            <w:tcW w:w="419" w:type="pct"/>
            <w:gridSpan w:val="2"/>
            <w:shd w:val="clear" w:color="auto" w:fill="FED5CE"/>
          </w:tcPr>
          <w:p w14:paraId="07E6E814" w14:textId="45801264"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27</w:t>
            </w:r>
          </w:p>
        </w:tc>
        <w:tc>
          <w:tcPr>
            <w:tcW w:w="470" w:type="pct"/>
            <w:shd w:val="clear" w:color="auto" w:fill="FED5CE"/>
          </w:tcPr>
          <w:p w14:paraId="4061EE3B" w14:textId="4FBA76C6"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16</w:t>
            </w:r>
          </w:p>
        </w:tc>
        <w:tc>
          <w:tcPr>
            <w:tcW w:w="425" w:type="pct"/>
            <w:gridSpan w:val="2"/>
            <w:shd w:val="clear" w:color="auto" w:fill="FED5CE"/>
          </w:tcPr>
          <w:p w14:paraId="07FD124C" w14:textId="1CD4BA56"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26</w:t>
            </w:r>
          </w:p>
        </w:tc>
        <w:tc>
          <w:tcPr>
            <w:tcW w:w="119" w:type="pct"/>
            <w:shd w:val="clear" w:color="auto" w:fill="auto"/>
          </w:tcPr>
          <w:p w14:paraId="12B39E51" w14:textId="77777777" w:rsidR="00247D1E" w:rsidRPr="00854875" w:rsidRDefault="00247D1E" w:rsidP="00247D1E">
            <w:pPr>
              <w:pStyle w:val="Compact"/>
              <w:spacing w:after="0"/>
              <w:rPr>
                <w:rFonts w:ascii="Times New Roman" w:hAnsi="Times New Roman" w:cs="Times New Roman"/>
                <w:sz w:val="20"/>
                <w:szCs w:val="20"/>
              </w:rPr>
            </w:pPr>
          </w:p>
        </w:tc>
        <w:tc>
          <w:tcPr>
            <w:tcW w:w="448" w:type="pct"/>
            <w:gridSpan w:val="2"/>
            <w:shd w:val="clear" w:color="auto" w:fill="FED5CE"/>
          </w:tcPr>
          <w:p w14:paraId="0FCD3F74" w14:textId="5E42455E"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16</w:t>
            </w:r>
          </w:p>
        </w:tc>
        <w:tc>
          <w:tcPr>
            <w:tcW w:w="513" w:type="pct"/>
            <w:shd w:val="clear" w:color="auto" w:fill="FC7A64"/>
          </w:tcPr>
          <w:p w14:paraId="5007F731" w14:textId="4031C675"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58</w:t>
            </w:r>
          </w:p>
        </w:tc>
        <w:tc>
          <w:tcPr>
            <w:tcW w:w="514" w:type="pct"/>
            <w:shd w:val="clear" w:color="auto" w:fill="FC7A64"/>
          </w:tcPr>
          <w:p w14:paraId="5CA2F987" w14:textId="213A4245"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72</w:t>
            </w:r>
          </w:p>
        </w:tc>
        <w:tc>
          <w:tcPr>
            <w:tcW w:w="123" w:type="pct"/>
            <w:shd w:val="clear" w:color="auto" w:fill="auto"/>
          </w:tcPr>
          <w:p w14:paraId="734B8B01" w14:textId="77777777" w:rsidR="00247D1E" w:rsidRPr="00854875" w:rsidRDefault="00247D1E" w:rsidP="00247D1E">
            <w:pPr>
              <w:pStyle w:val="Compact"/>
              <w:spacing w:after="0"/>
              <w:rPr>
                <w:rFonts w:ascii="Times New Roman" w:hAnsi="Times New Roman" w:cs="Times New Roman"/>
                <w:sz w:val="20"/>
                <w:szCs w:val="20"/>
              </w:rPr>
            </w:pPr>
          </w:p>
        </w:tc>
        <w:tc>
          <w:tcPr>
            <w:tcW w:w="394" w:type="pct"/>
            <w:shd w:val="clear" w:color="auto" w:fill="FED5CE"/>
          </w:tcPr>
          <w:p w14:paraId="342092D6" w14:textId="11A57BF5"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16</w:t>
            </w:r>
          </w:p>
        </w:tc>
        <w:tc>
          <w:tcPr>
            <w:tcW w:w="555" w:type="pct"/>
            <w:shd w:val="clear" w:color="auto" w:fill="FC7A64"/>
          </w:tcPr>
          <w:p w14:paraId="60ADDDC1" w14:textId="1A83AC45"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59</w:t>
            </w:r>
          </w:p>
        </w:tc>
        <w:tc>
          <w:tcPr>
            <w:tcW w:w="578" w:type="pct"/>
            <w:shd w:val="clear" w:color="auto" w:fill="FED5CE"/>
          </w:tcPr>
          <w:p w14:paraId="09210FEE" w14:textId="7D84102D"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50</w:t>
            </w:r>
          </w:p>
        </w:tc>
      </w:tr>
      <w:tr w:rsidR="00247D1E" w:rsidRPr="00854875" w14:paraId="70708968" w14:textId="77777777" w:rsidTr="00556314">
        <w:trPr>
          <w:trHeight w:val="256"/>
        </w:trPr>
        <w:tc>
          <w:tcPr>
            <w:tcW w:w="442" w:type="pct"/>
          </w:tcPr>
          <w:p w14:paraId="6E72CF07" w14:textId="77777777"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LBSPR</w:t>
            </w:r>
          </w:p>
        </w:tc>
        <w:tc>
          <w:tcPr>
            <w:tcW w:w="419" w:type="pct"/>
            <w:gridSpan w:val="2"/>
            <w:shd w:val="clear" w:color="auto" w:fill="FB644B"/>
          </w:tcPr>
          <w:p w14:paraId="457D3900" w14:textId="250269D1"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277</w:t>
            </w:r>
          </w:p>
        </w:tc>
        <w:tc>
          <w:tcPr>
            <w:tcW w:w="470" w:type="pct"/>
            <w:shd w:val="clear" w:color="auto" w:fill="FDB2A5"/>
          </w:tcPr>
          <w:p w14:paraId="70009FC5" w14:textId="141EE26B"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55</w:t>
            </w:r>
          </w:p>
        </w:tc>
        <w:tc>
          <w:tcPr>
            <w:tcW w:w="425" w:type="pct"/>
            <w:gridSpan w:val="2"/>
            <w:shd w:val="clear" w:color="auto" w:fill="FED5CE"/>
          </w:tcPr>
          <w:p w14:paraId="62FE428C" w14:textId="399C43A6"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26</w:t>
            </w:r>
          </w:p>
        </w:tc>
        <w:tc>
          <w:tcPr>
            <w:tcW w:w="119" w:type="pct"/>
            <w:shd w:val="clear" w:color="auto" w:fill="auto"/>
          </w:tcPr>
          <w:p w14:paraId="4F4BE9F9" w14:textId="77777777" w:rsidR="00247D1E" w:rsidRPr="00854875" w:rsidRDefault="00247D1E" w:rsidP="00247D1E">
            <w:pPr>
              <w:pStyle w:val="Compact"/>
              <w:spacing w:after="0"/>
              <w:rPr>
                <w:rFonts w:ascii="Times New Roman" w:hAnsi="Times New Roman" w:cs="Times New Roman"/>
                <w:sz w:val="20"/>
                <w:szCs w:val="20"/>
              </w:rPr>
            </w:pPr>
          </w:p>
        </w:tc>
        <w:tc>
          <w:tcPr>
            <w:tcW w:w="448" w:type="pct"/>
            <w:gridSpan w:val="2"/>
            <w:shd w:val="clear" w:color="auto" w:fill="FDB2A5"/>
          </w:tcPr>
          <w:p w14:paraId="2E5BCBA0" w14:textId="62232565"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55</w:t>
            </w:r>
          </w:p>
        </w:tc>
        <w:tc>
          <w:tcPr>
            <w:tcW w:w="513" w:type="pct"/>
            <w:shd w:val="clear" w:color="auto" w:fill="FC7A64"/>
          </w:tcPr>
          <w:p w14:paraId="129F8E9F" w14:textId="5856AD1D"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28</w:t>
            </w:r>
          </w:p>
        </w:tc>
        <w:tc>
          <w:tcPr>
            <w:tcW w:w="514" w:type="pct"/>
            <w:shd w:val="clear" w:color="auto" w:fill="FC7A64"/>
          </w:tcPr>
          <w:p w14:paraId="0E2F26E8" w14:textId="365A0FD3"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29</w:t>
            </w:r>
          </w:p>
        </w:tc>
        <w:tc>
          <w:tcPr>
            <w:tcW w:w="123" w:type="pct"/>
            <w:shd w:val="clear" w:color="auto" w:fill="FB644B"/>
          </w:tcPr>
          <w:p w14:paraId="41F44E26" w14:textId="77777777" w:rsidR="00247D1E" w:rsidRPr="00854875" w:rsidRDefault="00247D1E" w:rsidP="00247D1E">
            <w:pPr>
              <w:pStyle w:val="Compact"/>
              <w:spacing w:after="0"/>
              <w:rPr>
                <w:rFonts w:ascii="Times New Roman" w:hAnsi="Times New Roman" w:cs="Times New Roman"/>
                <w:sz w:val="20"/>
                <w:szCs w:val="20"/>
              </w:rPr>
            </w:pPr>
          </w:p>
        </w:tc>
        <w:tc>
          <w:tcPr>
            <w:tcW w:w="394" w:type="pct"/>
            <w:shd w:val="clear" w:color="auto" w:fill="FDB2A5"/>
          </w:tcPr>
          <w:p w14:paraId="5466E6AA" w14:textId="1C0A26B0"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55</w:t>
            </w:r>
          </w:p>
        </w:tc>
        <w:tc>
          <w:tcPr>
            <w:tcW w:w="555" w:type="pct"/>
            <w:shd w:val="clear" w:color="auto" w:fill="FC7A64"/>
          </w:tcPr>
          <w:p w14:paraId="0AABDFF4" w14:textId="48749AD9"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28</w:t>
            </w:r>
          </w:p>
        </w:tc>
        <w:tc>
          <w:tcPr>
            <w:tcW w:w="578" w:type="pct"/>
            <w:shd w:val="clear" w:color="auto" w:fill="FDB2A5"/>
          </w:tcPr>
          <w:p w14:paraId="7EBB3F18" w14:textId="59B8235A"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97</w:t>
            </w:r>
          </w:p>
        </w:tc>
      </w:tr>
      <w:tr w:rsidR="00247D1E" w:rsidRPr="00854875" w14:paraId="4AD87BBA" w14:textId="77777777" w:rsidTr="00556314">
        <w:trPr>
          <w:trHeight w:val="256"/>
        </w:trPr>
        <w:tc>
          <w:tcPr>
            <w:tcW w:w="442" w:type="pct"/>
          </w:tcPr>
          <w:p w14:paraId="28544734" w14:textId="77777777"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LIME</w:t>
            </w:r>
          </w:p>
        </w:tc>
        <w:tc>
          <w:tcPr>
            <w:tcW w:w="419" w:type="pct"/>
            <w:gridSpan w:val="2"/>
            <w:shd w:val="clear" w:color="auto" w:fill="FB4425"/>
          </w:tcPr>
          <w:p w14:paraId="443C6970" w14:textId="35016C63"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498</w:t>
            </w:r>
          </w:p>
        </w:tc>
        <w:tc>
          <w:tcPr>
            <w:tcW w:w="470" w:type="pct"/>
            <w:shd w:val="clear" w:color="auto" w:fill="FB644B"/>
          </w:tcPr>
          <w:p w14:paraId="5CA5B578" w14:textId="6E1636D0"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203</w:t>
            </w:r>
          </w:p>
        </w:tc>
        <w:tc>
          <w:tcPr>
            <w:tcW w:w="425" w:type="pct"/>
            <w:gridSpan w:val="2"/>
            <w:shd w:val="clear" w:color="auto" w:fill="FDB2A5"/>
          </w:tcPr>
          <w:p w14:paraId="5C2F96E2" w14:textId="27C9C745"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55</w:t>
            </w:r>
          </w:p>
        </w:tc>
        <w:tc>
          <w:tcPr>
            <w:tcW w:w="119" w:type="pct"/>
            <w:shd w:val="clear" w:color="auto" w:fill="auto"/>
          </w:tcPr>
          <w:p w14:paraId="28BC3139" w14:textId="77777777" w:rsidR="00247D1E" w:rsidRPr="00854875" w:rsidRDefault="00247D1E" w:rsidP="00247D1E">
            <w:pPr>
              <w:pStyle w:val="Compact"/>
              <w:spacing w:after="0"/>
              <w:rPr>
                <w:rFonts w:ascii="Times New Roman" w:hAnsi="Times New Roman" w:cs="Times New Roman"/>
                <w:sz w:val="20"/>
                <w:szCs w:val="20"/>
              </w:rPr>
            </w:pPr>
          </w:p>
        </w:tc>
        <w:tc>
          <w:tcPr>
            <w:tcW w:w="448" w:type="pct"/>
            <w:gridSpan w:val="2"/>
            <w:shd w:val="clear" w:color="auto" w:fill="FB644B"/>
          </w:tcPr>
          <w:p w14:paraId="56B9185E" w14:textId="367D2D80"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203</w:t>
            </w:r>
          </w:p>
        </w:tc>
        <w:tc>
          <w:tcPr>
            <w:tcW w:w="513" w:type="pct"/>
            <w:shd w:val="clear" w:color="auto" w:fill="FED5CE"/>
          </w:tcPr>
          <w:p w14:paraId="15E8C4FD" w14:textId="6BDD846A"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32</w:t>
            </w:r>
          </w:p>
        </w:tc>
        <w:tc>
          <w:tcPr>
            <w:tcW w:w="514" w:type="pct"/>
            <w:shd w:val="clear" w:color="auto" w:fill="FED5CE"/>
          </w:tcPr>
          <w:p w14:paraId="1DD9D489" w14:textId="6B64FA89"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45</w:t>
            </w:r>
          </w:p>
        </w:tc>
        <w:tc>
          <w:tcPr>
            <w:tcW w:w="123" w:type="pct"/>
            <w:shd w:val="clear" w:color="auto" w:fill="auto"/>
          </w:tcPr>
          <w:p w14:paraId="48BB4F34" w14:textId="77777777" w:rsidR="00247D1E" w:rsidRPr="00854875" w:rsidRDefault="00247D1E" w:rsidP="00247D1E">
            <w:pPr>
              <w:pStyle w:val="Compact"/>
              <w:spacing w:after="0"/>
              <w:rPr>
                <w:rFonts w:ascii="Times New Roman" w:hAnsi="Times New Roman" w:cs="Times New Roman"/>
                <w:sz w:val="20"/>
                <w:szCs w:val="20"/>
              </w:rPr>
            </w:pPr>
          </w:p>
        </w:tc>
        <w:tc>
          <w:tcPr>
            <w:tcW w:w="394" w:type="pct"/>
            <w:shd w:val="clear" w:color="auto" w:fill="FB644B"/>
          </w:tcPr>
          <w:p w14:paraId="54DA6A03" w14:textId="2359D7D5"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203</w:t>
            </w:r>
          </w:p>
        </w:tc>
        <w:tc>
          <w:tcPr>
            <w:tcW w:w="555" w:type="pct"/>
            <w:shd w:val="clear" w:color="auto" w:fill="FED5CE"/>
          </w:tcPr>
          <w:p w14:paraId="5A21D30C" w14:textId="3C65511F"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34</w:t>
            </w:r>
          </w:p>
        </w:tc>
        <w:tc>
          <w:tcPr>
            <w:tcW w:w="578" w:type="pct"/>
            <w:shd w:val="clear" w:color="auto" w:fill="FB644B"/>
          </w:tcPr>
          <w:p w14:paraId="5EAA6B05" w14:textId="5D5CACE1"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231</w:t>
            </w:r>
          </w:p>
        </w:tc>
      </w:tr>
      <w:tr w:rsidR="00247D1E" w:rsidRPr="00854875" w14:paraId="61B0DA52" w14:textId="77777777" w:rsidTr="00556314">
        <w:trPr>
          <w:trHeight w:val="256"/>
        </w:trPr>
        <w:tc>
          <w:tcPr>
            <w:tcW w:w="442" w:type="pct"/>
            <w:tcBorders>
              <w:bottom w:val="single" w:sz="4" w:space="0" w:color="auto"/>
            </w:tcBorders>
          </w:tcPr>
          <w:p w14:paraId="6E0F7166" w14:textId="77777777"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LBRA</w:t>
            </w:r>
          </w:p>
        </w:tc>
        <w:tc>
          <w:tcPr>
            <w:tcW w:w="419" w:type="pct"/>
            <w:gridSpan w:val="2"/>
            <w:tcBorders>
              <w:bottom w:val="single" w:sz="4" w:space="0" w:color="auto"/>
            </w:tcBorders>
            <w:shd w:val="clear" w:color="auto" w:fill="FC7A64"/>
          </w:tcPr>
          <w:p w14:paraId="617E464C" w14:textId="4C760D62"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86</w:t>
            </w:r>
          </w:p>
        </w:tc>
        <w:tc>
          <w:tcPr>
            <w:tcW w:w="470" w:type="pct"/>
            <w:tcBorders>
              <w:bottom w:val="single" w:sz="4" w:space="0" w:color="auto"/>
            </w:tcBorders>
            <w:shd w:val="clear" w:color="auto" w:fill="FED5CE"/>
          </w:tcPr>
          <w:p w14:paraId="445BAF58" w14:textId="27A1390E"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40</w:t>
            </w:r>
          </w:p>
        </w:tc>
        <w:tc>
          <w:tcPr>
            <w:tcW w:w="425" w:type="pct"/>
            <w:gridSpan w:val="2"/>
            <w:tcBorders>
              <w:bottom w:val="single" w:sz="4" w:space="0" w:color="auto"/>
            </w:tcBorders>
            <w:shd w:val="clear" w:color="auto" w:fill="FED5CE"/>
          </w:tcPr>
          <w:p w14:paraId="0C62A5BA" w14:textId="0FEC5DC9"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23</w:t>
            </w:r>
          </w:p>
        </w:tc>
        <w:tc>
          <w:tcPr>
            <w:tcW w:w="119" w:type="pct"/>
            <w:tcBorders>
              <w:bottom w:val="single" w:sz="4" w:space="0" w:color="auto"/>
            </w:tcBorders>
            <w:shd w:val="clear" w:color="auto" w:fill="auto"/>
          </w:tcPr>
          <w:p w14:paraId="3F7C937B" w14:textId="77777777" w:rsidR="00247D1E" w:rsidRPr="00854875" w:rsidRDefault="00247D1E" w:rsidP="00247D1E">
            <w:pPr>
              <w:pStyle w:val="Compact"/>
              <w:spacing w:after="0"/>
              <w:rPr>
                <w:rFonts w:ascii="Times New Roman" w:hAnsi="Times New Roman" w:cs="Times New Roman"/>
                <w:sz w:val="20"/>
                <w:szCs w:val="20"/>
              </w:rPr>
            </w:pPr>
          </w:p>
        </w:tc>
        <w:tc>
          <w:tcPr>
            <w:tcW w:w="448" w:type="pct"/>
            <w:gridSpan w:val="2"/>
            <w:tcBorders>
              <w:bottom w:val="single" w:sz="4" w:space="0" w:color="auto"/>
            </w:tcBorders>
            <w:shd w:val="clear" w:color="auto" w:fill="FED5CE"/>
          </w:tcPr>
          <w:p w14:paraId="2932B764" w14:textId="7D6B0CE5"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40</w:t>
            </w:r>
          </w:p>
        </w:tc>
        <w:tc>
          <w:tcPr>
            <w:tcW w:w="513" w:type="pct"/>
            <w:tcBorders>
              <w:bottom w:val="single" w:sz="4" w:space="0" w:color="auto"/>
            </w:tcBorders>
            <w:shd w:val="clear" w:color="auto" w:fill="FC7A64"/>
          </w:tcPr>
          <w:p w14:paraId="19B24BC6" w14:textId="723D1C59"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35</w:t>
            </w:r>
          </w:p>
        </w:tc>
        <w:tc>
          <w:tcPr>
            <w:tcW w:w="514" w:type="pct"/>
            <w:tcBorders>
              <w:bottom w:val="single" w:sz="4" w:space="0" w:color="auto"/>
            </w:tcBorders>
            <w:shd w:val="clear" w:color="auto" w:fill="FC7A64"/>
          </w:tcPr>
          <w:p w14:paraId="6811B99A" w14:textId="512E2647"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49</w:t>
            </w:r>
          </w:p>
        </w:tc>
        <w:tc>
          <w:tcPr>
            <w:tcW w:w="123" w:type="pct"/>
            <w:tcBorders>
              <w:bottom w:val="single" w:sz="4" w:space="0" w:color="auto"/>
            </w:tcBorders>
            <w:shd w:val="clear" w:color="auto" w:fill="auto"/>
          </w:tcPr>
          <w:p w14:paraId="0B0A3E83" w14:textId="77777777" w:rsidR="00247D1E" w:rsidRPr="00854875" w:rsidRDefault="00247D1E" w:rsidP="00247D1E">
            <w:pPr>
              <w:pStyle w:val="Compact"/>
              <w:spacing w:after="0"/>
              <w:rPr>
                <w:rFonts w:ascii="Times New Roman" w:hAnsi="Times New Roman" w:cs="Times New Roman"/>
                <w:sz w:val="20"/>
                <w:szCs w:val="20"/>
              </w:rPr>
            </w:pPr>
          </w:p>
        </w:tc>
        <w:tc>
          <w:tcPr>
            <w:tcW w:w="394" w:type="pct"/>
            <w:tcBorders>
              <w:bottom w:val="single" w:sz="4" w:space="0" w:color="auto"/>
            </w:tcBorders>
            <w:shd w:val="clear" w:color="auto" w:fill="FED5CE"/>
          </w:tcPr>
          <w:p w14:paraId="230CDAD8" w14:textId="1D79DA6A"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40</w:t>
            </w:r>
          </w:p>
        </w:tc>
        <w:tc>
          <w:tcPr>
            <w:tcW w:w="555" w:type="pct"/>
            <w:tcBorders>
              <w:bottom w:val="single" w:sz="4" w:space="0" w:color="auto"/>
            </w:tcBorders>
            <w:shd w:val="clear" w:color="auto" w:fill="FC7A64"/>
          </w:tcPr>
          <w:p w14:paraId="3F344D3C" w14:textId="15E5E762"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36</w:t>
            </w:r>
          </w:p>
        </w:tc>
        <w:tc>
          <w:tcPr>
            <w:tcW w:w="578" w:type="pct"/>
            <w:tcBorders>
              <w:bottom w:val="single" w:sz="4" w:space="0" w:color="auto"/>
            </w:tcBorders>
            <w:shd w:val="clear" w:color="auto" w:fill="FDB2A5"/>
          </w:tcPr>
          <w:p w14:paraId="5483DC8C" w14:textId="7371FFFE" w:rsidR="00247D1E" w:rsidRPr="00854875" w:rsidRDefault="00247D1E" w:rsidP="00247D1E">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79</w:t>
            </w:r>
          </w:p>
        </w:tc>
      </w:tr>
    </w:tbl>
    <w:p w14:paraId="1BB2F29B" w14:textId="77777777" w:rsidR="0045358A" w:rsidRPr="00854875" w:rsidRDefault="0045358A" w:rsidP="0045358A">
      <w:pPr>
        <w:widowControl/>
        <w:autoSpaceDE/>
        <w:autoSpaceDN/>
        <w:spacing w:after="160" w:line="259" w:lineRule="auto"/>
        <w:rPr>
          <w:sz w:val="18"/>
          <w:szCs w:val="18"/>
        </w:rPr>
      </w:pPr>
      <w:r w:rsidRPr="00854875">
        <w:rPr>
          <w:sz w:val="18"/>
          <w:szCs w:val="18"/>
        </w:rPr>
        <w:t>* These are components of the base model, and thus are of a single scenario.</w:t>
      </w:r>
    </w:p>
    <w:p w14:paraId="55392461" w14:textId="4BF940B0" w:rsidR="003F6AA8" w:rsidRPr="00854875" w:rsidRDefault="003F6AA8" w:rsidP="003F6AA8">
      <w:pPr>
        <w:spacing w:line="480" w:lineRule="auto"/>
        <w:jc w:val="both"/>
        <w:rPr>
          <w:sz w:val="28"/>
        </w:rPr>
      </w:pPr>
    </w:p>
    <w:p w14:paraId="34337F8C" w14:textId="03FF16C0" w:rsidR="005F75C9" w:rsidRPr="00854875" w:rsidRDefault="005F75C9">
      <w:pPr>
        <w:widowControl/>
        <w:autoSpaceDE/>
        <w:autoSpaceDN/>
        <w:spacing w:after="160" w:line="259" w:lineRule="auto"/>
        <w:rPr>
          <w:sz w:val="28"/>
        </w:rPr>
      </w:pPr>
      <w:r w:rsidRPr="00854875">
        <w:rPr>
          <w:sz w:val="28"/>
        </w:rPr>
        <w:br w:type="page"/>
      </w:r>
    </w:p>
    <w:p w14:paraId="0CC879A2" w14:textId="77777777" w:rsidR="00865362" w:rsidRPr="00854875" w:rsidRDefault="005F75C9" w:rsidP="00865362">
      <w:pPr>
        <w:keepNext/>
        <w:spacing w:line="480" w:lineRule="auto"/>
        <w:jc w:val="center"/>
      </w:pPr>
      <w:r w:rsidRPr="00854875">
        <w:rPr>
          <w:noProof/>
          <w:sz w:val="28"/>
        </w:rPr>
        <w:lastRenderedPageBreak/>
        <w:drawing>
          <wp:inline distT="0" distB="0" distL="0" distR="0" wp14:anchorId="02742CE9" wp14:editId="25C34486">
            <wp:extent cx="5943600" cy="5200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_SPRms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5200650"/>
                    </a:xfrm>
                    <a:prstGeom prst="rect">
                      <a:avLst/>
                    </a:prstGeom>
                  </pic:spPr>
                </pic:pic>
              </a:graphicData>
            </a:graphic>
          </wp:inline>
        </w:drawing>
      </w:r>
    </w:p>
    <w:p w14:paraId="09688045" w14:textId="066A120B" w:rsidR="00865362" w:rsidRPr="00854875" w:rsidRDefault="00865362" w:rsidP="00A32CE8">
      <w:pPr>
        <w:pStyle w:val="Caption"/>
        <w:spacing w:line="480" w:lineRule="auto"/>
        <w:rPr>
          <w:i w:val="0"/>
          <w:color w:val="auto"/>
          <w:sz w:val="24"/>
          <w:szCs w:val="24"/>
        </w:rPr>
      </w:pPr>
      <w:bookmarkStart w:id="32" w:name="_Ref3218997"/>
      <w:r w:rsidRPr="00854875">
        <w:rPr>
          <w:b/>
          <w:i w:val="0"/>
          <w:color w:val="auto"/>
          <w:sz w:val="24"/>
          <w:szCs w:val="24"/>
        </w:rPr>
        <w:t xml:space="preserve">Appendix </w:t>
      </w:r>
      <w:r w:rsidR="00803799" w:rsidRPr="00854875">
        <w:rPr>
          <w:b/>
          <w:i w:val="0"/>
          <w:color w:val="auto"/>
          <w:sz w:val="24"/>
          <w:szCs w:val="24"/>
        </w:rPr>
        <w:fldChar w:fldCharType="begin"/>
      </w:r>
      <w:r w:rsidR="00803799" w:rsidRPr="00854875">
        <w:rPr>
          <w:b/>
          <w:i w:val="0"/>
          <w:color w:val="auto"/>
          <w:sz w:val="24"/>
          <w:szCs w:val="24"/>
        </w:rPr>
        <w:instrText xml:space="preserve"> SEQ Appendix \* ARABIC </w:instrText>
      </w:r>
      <w:r w:rsidR="00803799" w:rsidRPr="00854875">
        <w:rPr>
          <w:b/>
          <w:i w:val="0"/>
          <w:color w:val="auto"/>
          <w:sz w:val="24"/>
          <w:szCs w:val="24"/>
        </w:rPr>
        <w:fldChar w:fldCharType="separate"/>
      </w:r>
      <w:r w:rsidR="00A32CE8" w:rsidRPr="00854875">
        <w:rPr>
          <w:b/>
          <w:i w:val="0"/>
          <w:noProof/>
          <w:color w:val="auto"/>
          <w:sz w:val="24"/>
          <w:szCs w:val="24"/>
        </w:rPr>
        <w:t>7</w:t>
      </w:r>
      <w:r w:rsidR="00803799" w:rsidRPr="00854875">
        <w:rPr>
          <w:b/>
          <w:i w:val="0"/>
          <w:color w:val="auto"/>
          <w:sz w:val="24"/>
          <w:szCs w:val="24"/>
        </w:rPr>
        <w:fldChar w:fldCharType="end"/>
      </w:r>
      <w:bookmarkEnd w:id="32"/>
      <w:r w:rsidRPr="00854875">
        <w:rPr>
          <w:b/>
          <w:i w:val="0"/>
          <w:color w:val="auto"/>
          <w:sz w:val="24"/>
          <w:szCs w:val="24"/>
        </w:rPr>
        <w:t xml:space="preserve">. </w:t>
      </w:r>
      <w:r w:rsidRPr="00854875">
        <w:rPr>
          <w:i w:val="0"/>
          <w:color w:val="auto"/>
          <w:sz w:val="24"/>
          <w:szCs w:val="24"/>
        </w:rPr>
        <w:t>Violin plots of relative error for SPR</w:t>
      </w:r>
      <w:r w:rsidRPr="00854875">
        <w:rPr>
          <w:i w:val="0"/>
          <w:color w:val="auto"/>
          <w:sz w:val="24"/>
          <w:szCs w:val="24"/>
          <w:vertAlign w:val="subscript"/>
        </w:rPr>
        <w:t>MSY</w:t>
      </w:r>
      <w:r w:rsidRPr="00854875">
        <w:rPr>
          <w:i w:val="0"/>
          <w:color w:val="auto"/>
          <w:sz w:val="24"/>
          <w:szCs w:val="24"/>
        </w:rPr>
        <w:t xml:space="preserve"> for 300 iterations per scenario with 200 individuals per month for one year across three life histories (short-, medium-, and longer-lived), three exploitation levels (target, under-, and overexploited), and three recruitments (no error, stochastic error, and autocorrelation pattern and error). Four methods (Length-based Thompson and Bell (TB), Length-Based Spawning potential ratio (LBSPR), Length-based Integrated Mixed Effects (LIME), and Length-Based Risk Analysis (LBRA)) were analysed. The grey horizontal line is the zero relative error line, and the black dot is the median relative error indicating bias. Each plot has a different y-axis range with a smoother tail.</w:t>
      </w:r>
    </w:p>
    <w:p w14:paraId="24C020B9" w14:textId="2A265CFC" w:rsidR="00A32CE8" w:rsidRPr="00854875" w:rsidRDefault="00A32CE8" w:rsidP="00A32CE8">
      <w:pPr>
        <w:pStyle w:val="Caption"/>
        <w:keepNext/>
        <w:spacing w:line="480" w:lineRule="auto"/>
        <w:rPr>
          <w:i w:val="0"/>
          <w:color w:val="auto"/>
          <w:sz w:val="24"/>
          <w:szCs w:val="24"/>
        </w:rPr>
      </w:pPr>
      <w:bookmarkStart w:id="33" w:name="_Ref3219000"/>
      <w:r w:rsidRPr="00854875">
        <w:rPr>
          <w:b/>
          <w:i w:val="0"/>
          <w:color w:val="auto"/>
          <w:sz w:val="24"/>
          <w:szCs w:val="24"/>
        </w:rPr>
        <w:lastRenderedPageBreak/>
        <w:t xml:space="preserve">Appendix </w:t>
      </w:r>
      <w:r w:rsidRPr="00854875">
        <w:rPr>
          <w:b/>
          <w:i w:val="0"/>
          <w:color w:val="auto"/>
          <w:sz w:val="24"/>
          <w:szCs w:val="24"/>
        </w:rPr>
        <w:fldChar w:fldCharType="begin"/>
      </w:r>
      <w:r w:rsidRPr="00854875">
        <w:rPr>
          <w:b/>
          <w:i w:val="0"/>
          <w:color w:val="auto"/>
          <w:sz w:val="24"/>
          <w:szCs w:val="24"/>
        </w:rPr>
        <w:instrText xml:space="preserve"> SEQ Appendix \* ARABIC </w:instrText>
      </w:r>
      <w:r w:rsidRPr="00854875">
        <w:rPr>
          <w:b/>
          <w:i w:val="0"/>
          <w:color w:val="auto"/>
          <w:sz w:val="24"/>
          <w:szCs w:val="24"/>
        </w:rPr>
        <w:fldChar w:fldCharType="separate"/>
      </w:r>
      <w:r w:rsidRPr="00854875">
        <w:rPr>
          <w:b/>
          <w:i w:val="0"/>
          <w:noProof/>
          <w:color w:val="auto"/>
          <w:sz w:val="24"/>
          <w:szCs w:val="24"/>
        </w:rPr>
        <w:t>8</w:t>
      </w:r>
      <w:r w:rsidRPr="00854875">
        <w:rPr>
          <w:b/>
          <w:i w:val="0"/>
          <w:color w:val="auto"/>
          <w:sz w:val="24"/>
          <w:szCs w:val="24"/>
        </w:rPr>
        <w:fldChar w:fldCharType="end"/>
      </w:r>
      <w:bookmarkEnd w:id="33"/>
      <w:r w:rsidRPr="00854875">
        <w:rPr>
          <w:b/>
          <w:i w:val="0"/>
          <w:color w:val="auto"/>
          <w:sz w:val="24"/>
          <w:szCs w:val="24"/>
        </w:rPr>
        <w:t xml:space="preserve">. </w:t>
      </w:r>
      <w:r w:rsidRPr="00854875">
        <w:rPr>
          <w:i w:val="0"/>
          <w:color w:val="auto"/>
          <w:sz w:val="24"/>
          <w:szCs w:val="24"/>
        </w:rPr>
        <w:t xml:space="preserve">Bias (MRE) and precision (MARE) table of </w:t>
      </w:r>
      <w:r w:rsidR="004535AE" w:rsidRPr="00854875">
        <w:rPr>
          <w:i w:val="0"/>
          <w:color w:val="auto"/>
          <w:sz w:val="24"/>
          <w:szCs w:val="24"/>
        </w:rPr>
        <w:t>SPR</w:t>
      </w:r>
      <w:r w:rsidR="004535AE" w:rsidRPr="00854875">
        <w:rPr>
          <w:i w:val="0"/>
          <w:color w:val="auto"/>
          <w:sz w:val="24"/>
          <w:szCs w:val="24"/>
          <w:vertAlign w:val="subscript"/>
        </w:rPr>
        <w:t>MSY</w:t>
      </w:r>
      <w:r w:rsidR="004535AE" w:rsidRPr="00854875">
        <w:rPr>
          <w:i w:val="0"/>
          <w:color w:val="auto"/>
          <w:sz w:val="24"/>
          <w:szCs w:val="24"/>
        </w:rPr>
        <w:t xml:space="preserve"> </w:t>
      </w:r>
      <w:r w:rsidRPr="00854875">
        <w:rPr>
          <w:i w:val="0"/>
          <w:color w:val="auto"/>
          <w:sz w:val="24"/>
          <w:szCs w:val="24"/>
        </w:rPr>
        <w:t>from length-based Thompson and Bell (TB), Length-Based Spawning potential ratio (LBSPR), Length-based Integrated Mixed Effects (LIME), and Length-based Risk Analysis (LBRA) performance across life histories, exploitation levels, and recruitment types. The lightest red colour indicates bias/precision less than 5%, and the darkest red colour indicates bias/precision greater than 30%.</w:t>
      </w:r>
    </w:p>
    <w:tbl>
      <w:tblPr>
        <w:tblW w:w="5001" w:type="pct"/>
        <w:jc w:val="center"/>
        <w:tblLook w:val="07E0" w:firstRow="1" w:lastRow="1" w:firstColumn="1" w:lastColumn="1" w:noHBand="1" w:noVBand="1"/>
      </w:tblPr>
      <w:tblGrid>
        <w:gridCol w:w="828"/>
        <w:gridCol w:w="664"/>
        <w:gridCol w:w="120"/>
        <w:gridCol w:w="880"/>
        <w:gridCol w:w="464"/>
        <w:gridCol w:w="331"/>
        <w:gridCol w:w="223"/>
        <w:gridCol w:w="702"/>
        <w:gridCol w:w="137"/>
        <w:gridCol w:w="961"/>
        <w:gridCol w:w="962"/>
        <w:gridCol w:w="230"/>
        <w:gridCol w:w="738"/>
        <w:gridCol w:w="1039"/>
        <w:gridCol w:w="1083"/>
      </w:tblGrid>
      <w:tr w:rsidR="00454920" w:rsidRPr="00854875" w14:paraId="78235692" w14:textId="77777777" w:rsidTr="001C1CE0">
        <w:trPr>
          <w:trHeight w:val="217"/>
          <w:jc w:val="center"/>
        </w:trPr>
        <w:tc>
          <w:tcPr>
            <w:tcW w:w="442" w:type="pct"/>
            <w:tcBorders>
              <w:top w:val="single" w:sz="4" w:space="0" w:color="auto"/>
              <w:left w:val="nil"/>
              <w:right w:val="nil"/>
            </w:tcBorders>
            <w:vAlign w:val="bottom"/>
          </w:tcPr>
          <w:p w14:paraId="3740C690" w14:textId="77777777" w:rsidR="00454920" w:rsidRPr="00854875" w:rsidRDefault="00454920" w:rsidP="00454920">
            <w:pPr>
              <w:pStyle w:val="Compact"/>
              <w:spacing w:before="0" w:after="0"/>
              <w:rPr>
                <w:rFonts w:ascii="Times New Roman" w:hAnsi="Times New Roman" w:cs="Times New Roman"/>
                <w:sz w:val="20"/>
                <w:szCs w:val="20"/>
              </w:rPr>
            </w:pPr>
          </w:p>
        </w:tc>
        <w:tc>
          <w:tcPr>
            <w:tcW w:w="1313" w:type="pct"/>
            <w:gridSpan w:val="5"/>
            <w:tcBorders>
              <w:top w:val="single" w:sz="4" w:space="0" w:color="auto"/>
              <w:left w:val="nil"/>
              <w:bottom w:val="single" w:sz="4" w:space="0" w:color="auto"/>
              <w:right w:val="nil"/>
            </w:tcBorders>
            <w:vAlign w:val="bottom"/>
          </w:tcPr>
          <w:p w14:paraId="4B0E5F13" w14:textId="77777777" w:rsidR="00454920" w:rsidRPr="00854875" w:rsidRDefault="00454920" w:rsidP="00454920">
            <w:pPr>
              <w:pStyle w:val="Compact"/>
              <w:spacing w:before="0" w:after="0"/>
              <w:jc w:val="center"/>
              <w:rPr>
                <w:rFonts w:ascii="Times New Roman" w:hAnsi="Times New Roman" w:cs="Times New Roman"/>
                <w:sz w:val="20"/>
                <w:szCs w:val="20"/>
              </w:rPr>
            </w:pPr>
            <w:r w:rsidRPr="00854875">
              <w:rPr>
                <w:rFonts w:ascii="Times New Roman" w:hAnsi="Times New Roman" w:cs="Times New Roman"/>
                <w:sz w:val="20"/>
                <w:szCs w:val="20"/>
              </w:rPr>
              <w:t>Life history</w:t>
            </w:r>
          </w:p>
        </w:tc>
        <w:tc>
          <w:tcPr>
            <w:tcW w:w="119" w:type="pct"/>
            <w:tcBorders>
              <w:top w:val="single" w:sz="4" w:space="0" w:color="auto"/>
              <w:left w:val="nil"/>
              <w:right w:val="nil"/>
            </w:tcBorders>
          </w:tcPr>
          <w:p w14:paraId="016230CD" w14:textId="77777777" w:rsidR="00454920" w:rsidRPr="00854875" w:rsidRDefault="00454920" w:rsidP="00454920">
            <w:pPr>
              <w:pStyle w:val="Compact"/>
              <w:spacing w:before="0" w:after="0"/>
              <w:jc w:val="center"/>
              <w:rPr>
                <w:rFonts w:ascii="Times New Roman" w:hAnsi="Times New Roman" w:cs="Times New Roman"/>
                <w:sz w:val="20"/>
                <w:szCs w:val="20"/>
              </w:rPr>
            </w:pPr>
          </w:p>
        </w:tc>
        <w:tc>
          <w:tcPr>
            <w:tcW w:w="1475" w:type="pct"/>
            <w:gridSpan w:val="4"/>
            <w:tcBorders>
              <w:top w:val="single" w:sz="4" w:space="0" w:color="auto"/>
              <w:left w:val="nil"/>
              <w:bottom w:val="single" w:sz="4" w:space="0" w:color="auto"/>
              <w:right w:val="nil"/>
            </w:tcBorders>
            <w:vAlign w:val="bottom"/>
          </w:tcPr>
          <w:p w14:paraId="2EF6D43B" w14:textId="77777777" w:rsidR="00454920" w:rsidRPr="00854875" w:rsidRDefault="00454920" w:rsidP="00454920">
            <w:pPr>
              <w:pStyle w:val="Compact"/>
              <w:spacing w:before="0" w:after="0"/>
              <w:jc w:val="center"/>
              <w:rPr>
                <w:rFonts w:ascii="Times New Roman" w:hAnsi="Times New Roman" w:cs="Times New Roman"/>
                <w:sz w:val="20"/>
                <w:szCs w:val="20"/>
              </w:rPr>
            </w:pPr>
            <w:r w:rsidRPr="00854875">
              <w:rPr>
                <w:rFonts w:ascii="Times New Roman" w:hAnsi="Times New Roman" w:cs="Times New Roman"/>
                <w:sz w:val="20"/>
                <w:szCs w:val="20"/>
              </w:rPr>
              <w:t>Exploitation level</w:t>
            </w:r>
          </w:p>
        </w:tc>
        <w:tc>
          <w:tcPr>
            <w:tcW w:w="123" w:type="pct"/>
            <w:tcBorders>
              <w:top w:val="single" w:sz="4" w:space="0" w:color="auto"/>
              <w:left w:val="nil"/>
              <w:right w:val="nil"/>
            </w:tcBorders>
          </w:tcPr>
          <w:p w14:paraId="4E38B845" w14:textId="77777777" w:rsidR="00454920" w:rsidRPr="00854875" w:rsidRDefault="00454920" w:rsidP="00454920">
            <w:pPr>
              <w:pStyle w:val="Compact"/>
              <w:spacing w:before="0" w:after="0"/>
              <w:jc w:val="center"/>
              <w:rPr>
                <w:rFonts w:ascii="Times New Roman" w:hAnsi="Times New Roman" w:cs="Times New Roman"/>
                <w:sz w:val="20"/>
                <w:szCs w:val="20"/>
              </w:rPr>
            </w:pPr>
          </w:p>
        </w:tc>
        <w:tc>
          <w:tcPr>
            <w:tcW w:w="1527" w:type="pct"/>
            <w:gridSpan w:val="3"/>
            <w:tcBorders>
              <w:top w:val="single" w:sz="4" w:space="0" w:color="auto"/>
              <w:left w:val="nil"/>
              <w:bottom w:val="single" w:sz="4" w:space="0" w:color="auto"/>
              <w:right w:val="nil"/>
            </w:tcBorders>
            <w:vAlign w:val="bottom"/>
          </w:tcPr>
          <w:p w14:paraId="7102166D" w14:textId="77777777" w:rsidR="00454920" w:rsidRPr="00854875" w:rsidRDefault="00454920" w:rsidP="00454920">
            <w:pPr>
              <w:pStyle w:val="Compact"/>
              <w:spacing w:before="0" w:after="0"/>
              <w:jc w:val="center"/>
              <w:rPr>
                <w:rFonts w:ascii="Times New Roman" w:hAnsi="Times New Roman" w:cs="Times New Roman"/>
                <w:sz w:val="20"/>
                <w:szCs w:val="20"/>
              </w:rPr>
            </w:pPr>
            <w:r w:rsidRPr="00854875">
              <w:rPr>
                <w:rFonts w:ascii="Times New Roman" w:hAnsi="Times New Roman" w:cs="Times New Roman"/>
                <w:sz w:val="20"/>
                <w:szCs w:val="20"/>
              </w:rPr>
              <w:t>Recruitment</w:t>
            </w:r>
          </w:p>
        </w:tc>
      </w:tr>
      <w:tr w:rsidR="00454920" w:rsidRPr="00854875" w14:paraId="50E1B07C" w14:textId="77777777" w:rsidTr="001C1CE0">
        <w:trPr>
          <w:trHeight w:val="434"/>
          <w:jc w:val="center"/>
        </w:trPr>
        <w:tc>
          <w:tcPr>
            <w:tcW w:w="442" w:type="pct"/>
            <w:tcBorders>
              <w:left w:val="nil"/>
              <w:bottom w:val="single" w:sz="4" w:space="0" w:color="auto"/>
              <w:right w:val="nil"/>
            </w:tcBorders>
            <w:vAlign w:val="bottom"/>
          </w:tcPr>
          <w:p w14:paraId="7EBD0C5B" w14:textId="77777777" w:rsidR="00454920" w:rsidRPr="00854875" w:rsidRDefault="00454920" w:rsidP="00454920">
            <w:pPr>
              <w:pStyle w:val="Compact"/>
              <w:spacing w:before="0" w:after="0"/>
              <w:rPr>
                <w:rFonts w:ascii="Times New Roman" w:hAnsi="Times New Roman" w:cs="Times New Roman"/>
                <w:sz w:val="20"/>
                <w:szCs w:val="20"/>
              </w:rPr>
            </w:pPr>
          </w:p>
        </w:tc>
        <w:tc>
          <w:tcPr>
            <w:tcW w:w="355" w:type="pct"/>
            <w:tcBorders>
              <w:top w:val="single" w:sz="4" w:space="0" w:color="auto"/>
              <w:left w:val="nil"/>
              <w:bottom w:val="single" w:sz="4" w:space="0" w:color="auto"/>
              <w:right w:val="nil"/>
            </w:tcBorders>
            <w:vAlign w:val="bottom"/>
          </w:tcPr>
          <w:p w14:paraId="358FFFDC" w14:textId="77777777" w:rsidR="00454920" w:rsidRPr="00854875" w:rsidRDefault="00454920" w:rsidP="00454920">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Short</w:t>
            </w:r>
          </w:p>
        </w:tc>
        <w:tc>
          <w:tcPr>
            <w:tcW w:w="534" w:type="pct"/>
            <w:gridSpan w:val="2"/>
            <w:tcBorders>
              <w:top w:val="single" w:sz="4" w:space="0" w:color="auto"/>
              <w:left w:val="nil"/>
              <w:bottom w:val="single" w:sz="4" w:space="0" w:color="auto"/>
              <w:right w:val="nil"/>
            </w:tcBorders>
            <w:vAlign w:val="bottom"/>
          </w:tcPr>
          <w:p w14:paraId="70577E0D" w14:textId="77777777" w:rsidR="00454920" w:rsidRPr="00854875" w:rsidRDefault="00454920" w:rsidP="00454920">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Medium*</w:t>
            </w:r>
          </w:p>
        </w:tc>
        <w:tc>
          <w:tcPr>
            <w:tcW w:w="425" w:type="pct"/>
            <w:gridSpan w:val="2"/>
            <w:tcBorders>
              <w:top w:val="single" w:sz="4" w:space="0" w:color="auto"/>
              <w:left w:val="nil"/>
              <w:bottom w:val="single" w:sz="4" w:space="0" w:color="auto"/>
              <w:right w:val="nil"/>
            </w:tcBorders>
            <w:vAlign w:val="bottom"/>
          </w:tcPr>
          <w:p w14:paraId="678B9E79" w14:textId="77777777" w:rsidR="00454920" w:rsidRPr="00854875" w:rsidRDefault="00454920" w:rsidP="00454920">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Longer</w:t>
            </w:r>
          </w:p>
        </w:tc>
        <w:tc>
          <w:tcPr>
            <w:tcW w:w="119" w:type="pct"/>
            <w:tcBorders>
              <w:left w:val="nil"/>
              <w:bottom w:val="single" w:sz="4" w:space="0" w:color="auto"/>
              <w:right w:val="nil"/>
            </w:tcBorders>
          </w:tcPr>
          <w:p w14:paraId="724B7B92" w14:textId="77777777" w:rsidR="00454920" w:rsidRPr="00854875" w:rsidRDefault="00454920" w:rsidP="00454920">
            <w:pPr>
              <w:pStyle w:val="Compact"/>
              <w:spacing w:before="0" w:after="0"/>
              <w:rPr>
                <w:rFonts w:ascii="Times New Roman" w:hAnsi="Times New Roman" w:cs="Times New Roman"/>
                <w:sz w:val="20"/>
                <w:szCs w:val="20"/>
              </w:rPr>
            </w:pPr>
          </w:p>
        </w:tc>
        <w:tc>
          <w:tcPr>
            <w:tcW w:w="448" w:type="pct"/>
            <w:gridSpan w:val="2"/>
            <w:tcBorders>
              <w:top w:val="single" w:sz="4" w:space="0" w:color="auto"/>
              <w:left w:val="nil"/>
              <w:bottom w:val="single" w:sz="4" w:space="0" w:color="auto"/>
              <w:right w:val="nil"/>
            </w:tcBorders>
            <w:vAlign w:val="bottom"/>
          </w:tcPr>
          <w:p w14:paraId="54D0744B" w14:textId="77777777" w:rsidR="00454920" w:rsidRPr="00854875" w:rsidRDefault="00454920" w:rsidP="00454920">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Target*</w:t>
            </w:r>
          </w:p>
        </w:tc>
        <w:tc>
          <w:tcPr>
            <w:tcW w:w="513" w:type="pct"/>
            <w:tcBorders>
              <w:top w:val="single" w:sz="4" w:space="0" w:color="auto"/>
              <w:left w:val="nil"/>
              <w:bottom w:val="single" w:sz="4" w:space="0" w:color="auto"/>
              <w:right w:val="nil"/>
            </w:tcBorders>
            <w:vAlign w:val="bottom"/>
          </w:tcPr>
          <w:p w14:paraId="5C0A3C95" w14:textId="77777777" w:rsidR="00454920" w:rsidRPr="00854875" w:rsidRDefault="00454920" w:rsidP="00454920">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Under-exploited</w:t>
            </w:r>
          </w:p>
        </w:tc>
        <w:tc>
          <w:tcPr>
            <w:tcW w:w="514" w:type="pct"/>
            <w:tcBorders>
              <w:top w:val="single" w:sz="4" w:space="0" w:color="auto"/>
              <w:left w:val="nil"/>
              <w:bottom w:val="single" w:sz="4" w:space="0" w:color="auto"/>
              <w:right w:val="nil"/>
            </w:tcBorders>
            <w:vAlign w:val="bottom"/>
          </w:tcPr>
          <w:p w14:paraId="0FC30A15" w14:textId="77777777" w:rsidR="00454920" w:rsidRPr="00854875" w:rsidRDefault="00454920" w:rsidP="00454920">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Over-exploited</w:t>
            </w:r>
          </w:p>
        </w:tc>
        <w:tc>
          <w:tcPr>
            <w:tcW w:w="123" w:type="pct"/>
            <w:tcBorders>
              <w:left w:val="nil"/>
              <w:bottom w:val="single" w:sz="4" w:space="0" w:color="auto"/>
              <w:right w:val="nil"/>
            </w:tcBorders>
          </w:tcPr>
          <w:p w14:paraId="486674F6" w14:textId="77777777" w:rsidR="00454920" w:rsidRPr="00854875" w:rsidRDefault="00454920" w:rsidP="00454920">
            <w:pPr>
              <w:pStyle w:val="Compact"/>
              <w:spacing w:before="0" w:after="0"/>
              <w:rPr>
                <w:rFonts w:ascii="Times New Roman" w:hAnsi="Times New Roman" w:cs="Times New Roman"/>
                <w:sz w:val="20"/>
                <w:szCs w:val="20"/>
              </w:rPr>
            </w:pPr>
          </w:p>
        </w:tc>
        <w:tc>
          <w:tcPr>
            <w:tcW w:w="394" w:type="pct"/>
            <w:tcBorders>
              <w:top w:val="single" w:sz="4" w:space="0" w:color="auto"/>
              <w:left w:val="nil"/>
              <w:bottom w:val="single" w:sz="4" w:space="0" w:color="auto"/>
              <w:right w:val="nil"/>
            </w:tcBorders>
            <w:vAlign w:val="bottom"/>
          </w:tcPr>
          <w:p w14:paraId="1DA1D716" w14:textId="77777777" w:rsidR="00454920" w:rsidRPr="00854875" w:rsidRDefault="00454920" w:rsidP="00454920">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No Error*</w:t>
            </w:r>
          </w:p>
        </w:tc>
        <w:tc>
          <w:tcPr>
            <w:tcW w:w="555" w:type="pct"/>
            <w:tcBorders>
              <w:top w:val="single" w:sz="4" w:space="0" w:color="auto"/>
              <w:left w:val="nil"/>
              <w:bottom w:val="single" w:sz="4" w:space="0" w:color="auto"/>
              <w:right w:val="nil"/>
            </w:tcBorders>
            <w:vAlign w:val="bottom"/>
          </w:tcPr>
          <w:p w14:paraId="64C53909" w14:textId="77777777" w:rsidR="00454920" w:rsidRPr="00854875" w:rsidRDefault="00454920" w:rsidP="00454920">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Stochastic</w:t>
            </w:r>
          </w:p>
        </w:tc>
        <w:tc>
          <w:tcPr>
            <w:tcW w:w="578" w:type="pct"/>
            <w:tcBorders>
              <w:top w:val="single" w:sz="4" w:space="0" w:color="auto"/>
              <w:left w:val="nil"/>
              <w:bottom w:val="single" w:sz="4" w:space="0" w:color="auto"/>
              <w:right w:val="nil"/>
            </w:tcBorders>
            <w:vAlign w:val="bottom"/>
          </w:tcPr>
          <w:p w14:paraId="7D2A0A7F" w14:textId="77777777" w:rsidR="00454920" w:rsidRPr="00854875" w:rsidRDefault="00454920" w:rsidP="00454920">
            <w:pPr>
              <w:pStyle w:val="Compact"/>
              <w:spacing w:before="0" w:after="0"/>
              <w:rPr>
                <w:rFonts w:ascii="Times New Roman" w:hAnsi="Times New Roman" w:cs="Times New Roman"/>
                <w:sz w:val="20"/>
                <w:szCs w:val="20"/>
              </w:rPr>
            </w:pPr>
            <w:r w:rsidRPr="00854875">
              <w:rPr>
                <w:rFonts w:ascii="Times New Roman" w:hAnsi="Times New Roman" w:cs="Times New Roman"/>
                <w:sz w:val="20"/>
                <w:szCs w:val="20"/>
              </w:rPr>
              <w:t>Auto-correlation</w:t>
            </w:r>
          </w:p>
        </w:tc>
      </w:tr>
      <w:tr w:rsidR="00454920" w:rsidRPr="00854875" w14:paraId="354AAD30" w14:textId="77777777" w:rsidTr="001C1CE0">
        <w:trPr>
          <w:trHeight w:val="256"/>
          <w:jc w:val="center"/>
        </w:trPr>
        <w:tc>
          <w:tcPr>
            <w:tcW w:w="1579" w:type="pct"/>
            <w:gridSpan w:val="5"/>
            <w:tcBorders>
              <w:top w:val="single" w:sz="4" w:space="0" w:color="auto"/>
            </w:tcBorders>
          </w:tcPr>
          <w:p w14:paraId="7D3C52BE" w14:textId="77777777" w:rsidR="00454920" w:rsidRPr="00854875" w:rsidRDefault="00454920" w:rsidP="00454920">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Bias (MRE)</w:t>
            </w:r>
          </w:p>
        </w:tc>
        <w:tc>
          <w:tcPr>
            <w:tcW w:w="671" w:type="pct"/>
            <w:gridSpan w:val="3"/>
            <w:tcBorders>
              <w:top w:val="single" w:sz="4" w:space="0" w:color="auto"/>
            </w:tcBorders>
          </w:tcPr>
          <w:p w14:paraId="0E3F5117" w14:textId="77777777" w:rsidR="00454920" w:rsidRPr="00854875" w:rsidRDefault="00454920" w:rsidP="00454920">
            <w:pPr>
              <w:pStyle w:val="Compact"/>
              <w:spacing w:after="0"/>
              <w:rPr>
                <w:rFonts w:ascii="Times New Roman" w:hAnsi="Times New Roman" w:cs="Times New Roman"/>
                <w:sz w:val="20"/>
                <w:szCs w:val="20"/>
              </w:rPr>
            </w:pPr>
          </w:p>
        </w:tc>
        <w:tc>
          <w:tcPr>
            <w:tcW w:w="2750" w:type="pct"/>
            <w:gridSpan w:val="7"/>
          </w:tcPr>
          <w:p w14:paraId="2E16A1D1" w14:textId="77777777" w:rsidR="00454920" w:rsidRPr="00854875" w:rsidRDefault="00454920" w:rsidP="00454920">
            <w:pPr>
              <w:pStyle w:val="Compact"/>
              <w:spacing w:after="0"/>
              <w:rPr>
                <w:rFonts w:ascii="Times New Roman" w:hAnsi="Times New Roman" w:cs="Times New Roman"/>
                <w:sz w:val="20"/>
                <w:szCs w:val="20"/>
              </w:rPr>
            </w:pPr>
          </w:p>
        </w:tc>
      </w:tr>
      <w:tr w:rsidR="003B5E21" w:rsidRPr="00854875" w14:paraId="73CFE052" w14:textId="77777777" w:rsidTr="001C1CE0">
        <w:trPr>
          <w:trHeight w:val="256"/>
          <w:jc w:val="center"/>
        </w:trPr>
        <w:tc>
          <w:tcPr>
            <w:tcW w:w="442" w:type="pct"/>
          </w:tcPr>
          <w:p w14:paraId="0CE2D140" w14:textId="77777777"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TB</w:t>
            </w:r>
          </w:p>
        </w:tc>
        <w:tc>
          <w:tcPr>
            <w:tcW w:w="419" w:type="pct"/>
            <w:gridSpan w:val="2"/>
            <w:shd w:val="clear" w:color="auto" w:fill="FB644B"/>
          </w:tcPr>
          <w:p w14:paraId="74822A50" w14:textId="694A531A"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251</w:t>
            </w:r>
          </w:p>
        </w:tc>
        <w:tc>
          <w:tcPr>
            <w:tcW w:w="470" w:type="pct"/>
            <w:shd w:val="clear" w:color="auto" w:fill="FED5CE"/>
          </w:tcPr>
          <w:p w14:paraId="409E2364" w14:textId="04239948"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34</w:t>
            </w:r>
          </w:p>
        </w:tc>
        <w:tc>
          <w:tcPr>
            <w:tcW w:w="425" w:type="pct"/>
            <w:gridSpan w:val="2"/>
            <w:shd w:val="clear" w:color="auto" w:fill="FED5CE"/>
          </w:tcPr>
          <w:p w14:paraId="0DC09590" w14:textId="1E8C96B4"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42</w:t>
            </w:r>
          </w:p>
        </w:tc>
        <w:tc>
          <w:tcPr>
            <w:tcW w:w="119" w:type="pct"/>
            <w:shd w:val="clear" w:color="auto" w:fill="auto"/>
          </w:tcPr>
          <w:p w14:paraId="30366DCF" w14:textId="77777777" w:rsidR="003B5E21" w:rsidRPr="00854875" w:rsidRDefault="003B5E21" w:rsidP="003B5E21">
            <w:pPr>
              <w:pStyle w:val="Compact"/>
              <w:spacing w:after="0"/>
              <w:rPr>
                <w:rFonts w:ascii="Times New Roman" w:hAnsi="Times New Roman" w:cs="Times New Roman"/>
                <w:sz w:val="20"/>
                <w:szCs w:val="20"/>
              </w:rPr>
            </w:pPr>
          </w:p>
        </w:tc>
        <w:tc>
          <w:tcPr>
            <w:tcW w:w="448" w:type="pct"/>
            <w:gridSpan w:val="2"/>
            <w:shd w:val="clear" w:color="auto" w:fill="FED5CE"/>
          </w:tcPr>
          <w:p w14:paraId="331F7664" w14:textId="65A03EB9"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34</w:t>
            </w:r>
          </w:p>
        </w:tc>
        <w:tc>
          <w:tcPr>
            <w:tcW w:w="513" w:type="pct"/>
            <w:shd w:val="clear" w:color="auto" w:fill="FC7A64"/>
          </w:tcPr>
          <w:p w14:paraId="590DAC26" w14:textId="6DE9021D"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51</w:t>
            </w:r>
          </w:p>
        </w:tc>
        <w:tc>
          <w:tcPr>
            <w:tcW w:w="514" w:type="pct"/>
            <w:shd w:val="clear" w:color="auto" w:fill="FC7A64"/>
          </w:tcPr>
          <w:p w14:paraId="7C921521" w14:textId="6939A859"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84</w:t>
            </w:r>
          </w:p>
        </w:tc>
        <w:tc>
          <w:tcPr>
            <w:tcW w:w="123" w:type="pct"/>
            <w:shd w:val="clear" w:color="auto" w:fill="auto"/>
          </w:tcPr>
          <w:p w14:paraId="0B417F57" w14:textId="77777777" w:rsidR="003B5E21" w:rsidRPr="00854875" w:rsidRDefault="003B5E21" w:rsidP="003B5E21">
            <w:pPr>
              <w:pStyle w:val="Compact"/>
              <w:spacing w:after="0"/>
              <w:rPr>
                <w:rFonts w:ascii="Times New Roman" w:hAnsi="Times New Roman" w:cs="Times New Roman"/>
                <w:sz w:val="20"/>
                <w:szCs w:val="20"/>
              </w:rPr>
            </w:pPr>
          </w:p>
        </w:tc>
        <w:tc>
          <w:tcPr>
            <w:tcW w:w="394" w:type="pct"/>
            <w:shd w:val="clear" w:color="auto" w:fill="FED5CE"/>
          </w:tcPr>
          <w:p w14:paraId="6ABED2E4" w14:textId="5FFB985A"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34</w:t>
            </w:r>
          </w:p>
        </w:tc>
        <w:tc>
          <w:tcPr>
            <w:tcW w:w="555" w:type="pct"/>
            <w:shd w:val="clear" w:color="auto" w:fill="FC7A64"/>
          </w:tcPr>
          <w:p w14:paraId="35AD6E10" w14:textId="5091F51C"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53</w:t>
            </w:r>
          </w:p>
        </w:tc>
        <w:tc>
          <w:tcPr>
            <w:tcW w:w="578" w:type="pct"/>
            <w:shd w:val="clear" w:color="auto" w:fill="FED5CE"/>
          </w:tcPr>
          <w:p w14:paraId="5964319B" w14:textId="6EE70CF1"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37</w:t>
            </w:r>
          </w:p>
        </w:tc>
      </w:tr>
      <w:tr w:rsidR="003B5E21" w:rsidRPr="00854875" w14:paraId="49658A9D" w14:textId="77777777" w:rsidTr="001C1CE0">
        <w:trPr>
          <w:trHeight w:val="256"/>
          <w:jc w:val="center"/>
        </w:trPr>
        <w:tc>
          <w:tcPr>
            <w:tcW w:w="442" w:type="pct"/>
          </w:tcPr>
          <w:p w14:paraId="08DDA1E7" w14:textId="77777777"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LBSPR</w:t>
            </w:r>
          </w:p>
        </w:tc>
        <w:tc>
          <w:tcPr>
            <w:tcW w:w="419" w:type="pct"/>
            <w:gridSpan w:val="2"/>
            <w:shd w:val="clear" w:color="auto" w:fill="FB4425"/>
          </w:tcPr>
          <w:p w14:paraId="3998D4FD" w14:textId="67904901"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840</w:t>
            </w:r>
          </w:p>
        </w:tc>
        <w:tc>
          <w:tcPr>
            <w:tcW w:w="470" w:type="pct"/>
            <w:shd w:val="clear" w:color="auto" w:fill="FED5CE"/>
          </w:tcPr>
          <w:p w14:paraId="372FBEFC" w14:textId="1FE12E7B"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17</w:t>
            </w:r>
          </w:p>
        </w:tc>
        <w:tc>
          <w:tcPr>
            <w:tcW w:w="425" w:type="pct"/>
            <w:gridSpan w:val="2"/>
            <w:shd w:val="clear" w:color="auto" w:fill="FED5CE"/>
          </w:tcPr>
          <w:p w14:paraId="3DBE918E" w14:textId="0D399895"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47</w:t>
            </w:r>
          </w:p>
        </w:tc>
        <w:tc>
          <w:tcPr>
            <w:tcW w:w="119" w:type="pct"/>
            <w:shd w:val="clear" w:color="auto" w:fill="auto"/>
          </w:tcPr>
          <w:p w14:paraId="52E2BD6A" w14:textId="77777777" w:rsidR="003B5E21" w:rsidRPr="00854875" w:rsidRDefault="003B5E21" w:rsidP="003B5E21">
            <w:pPr>
              <w:pStyle w:val="Compact"/>
              <w:spacing w:after="0"/>
              <w:rPr>
                <w:rFonts w:ascii="Times New Roman" w:hAnsi="Times New Roman" w:cs="Times New Roman"/>
                <w:sz w:val="20"/>
                <w:szCs w:val="20"/>
              </w:rPr>
            </w:pPr>
          </w:p>
        </w:tc>
        <w:tc>
          <w:tcPr>
            <w:tcW w:w="448" w:type="pct"/>
            <w:gridSpan w:val="2"/>
            <w:shd w:val="clear" w:color="auto" w:fill="FED5CE"/>
          </w:tcPr>
          <w:p w14:paraId="5F897AA0" w14:textId="5B7C38C7"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17</w:t>
            </w:r>
          </w:p>
        </w:tc>
        <w:tc>
          <w:tcPr>
            <w:tcW w:w="513" w:type="pct"/>
            <w:shd w:val="clear" w:color="auto" w:fill="FC7A64"/>
          </w:tcPr>
          <w:p w14:paraId="38323447" w14:textId="52A53D68"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38</w:t>
            </w:r>
          </w:p>
        </w:tc>
        <w:tc>
          <w:tcPr>
            <w:tcW w:w="514" w:type="pct"/>
            <w:shd w:val="clear" w:color="auto" w:fill="FC7A64"/>
          </w:tcPr>
          <w:p w14:paraId="790C4DB3" w14:textId="5F5F9202"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39</w:t>
            </w:r>
          </w:p>
        </w:tc>
        <w:tc>
          <w:tcPr>
            <w:tcW w:w="123" w:type="pct"/>
            <w:shd w:val="clear" w:color="auto" w:fill="auto"/>
          </w:tcPr>
          <w:p w14:paraId="680DB7EC" w14:textId="77777777" w:rsidR="003B5E21" w:rsidRPr="00854875" w:rsidRDefault="003B5E21" w:rsidP="003B5E21">
            <w:pPr>
              <w:pStyle w:val="Compact"/>
              <w:spacing w:after="0"/>
              <w:rPr>
                <w:rFonts w:ascii="Times New Roman" w:hAnsi="Times New Roman" w:cs="Times New Roman"/>
                <w:sz w:val="20"/>
                <w:szCs w:val="20"/>
              </w:rPr>
            </w:pPr>
          </w:p>
        </w:tc>
        <w:tc>
          <w:tcPr>
            <w:tcW w:w="394" w:type="pct"/>
            <w:shd w:val="clear" w:color="auto" w:fill="FED5CE"/>
          </w:tcPr>
          <w:p w14:paraId="7155C826" w14:textId="625B16DE"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17</w:t>
            </w:r>
          </w:p>
        </w:tc>
        <w:tc>
          <w:tcPr>
            <w:tcW w:w="555" w:type="pct"/>
            <w:shd w:val="clear" w:color="auto" w:fill="FC7A64"/>
          </w:tcPr>
          <w:p w14:paraId="02EC5DD5" w14:textId="4ABFB863"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38</w:t>
            </w:r>
          </w:p>
        </w:tc>
        <w:tc>
          <w:tcPr>
            <w:tcW w:w="578" w:type="pct"/>
            <w:shd w:val="clear" w:color="auto" w:fill="FED5CE"/>
          </w:tcPr>
          <w:p w14:paraId="40D869F4" w14:textId="6199729A"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47</w:t>
            </w:r>
          </w:p>
        </w:tc>
      </w:tr>
      <w:tr w:rsidR="003B5E21" w:rsidRPr="00854875" w14:paraId="2526D79B" w14:textId="77777777" w:rsidTr="001C1CE0">
        <w:trPr>
          <w:trHeight w:val="256"/>
          <w:jc w:val="center"/>
        </w:trPr>
        <w:tc>
          <w:tcPr>
            <w:tcW w:w="442" w:type="pct"/>
          </w:tcPr>
          <w:p w14:paraId="578372C3" w14:textId="77777777"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LIME</w:t>
            </w:r>
          </w:p>
        </w:tc>
        <w:tc>
          <w:tcPr>
            <w:tcW w:w="419" w:type="pct"/>
            <w:gridSpan w:val="2"/>
            <w:shd w:val="clear" w:color="auto" w:fill="FB4425"/>
          </w:tcPr>
          <w:p w14:paraId="68D698DA" w14:textId="2C82B077"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579</w:t>
            </w:r>
          </w:p>
        </w:tc>
        <w:tc>
          <w:tcPr>
            <w:tcW w:w="470" w:type="pct"/>
            <w:shd w:val="clear" w:color="auto" w:fill="FED5CE"/>
          </w:tcPr>
          <w:p w14:paraId="0BB2C043" w14:textId="2F22B832"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05</w:t>
            </w:r>
          </w:p>
        </w:tc>
        <w:tc>
          <w:tcPr>
            <w:tcW w:w="425" w:type="pct"/>
            <w:gridSpan w:val="2"/>
            <w:shd w:val="clear" w:color="auto" w:fill="FDB2A5"/>
          </w:tcPr>
          <w:p w14:paraId="63866E61" w14:textId="7A82E187"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51</w:t>
            </w:r>
          </w:p>
        </w:tc>
        <w:tc>
          <w:tcPr>
            <w:tcW w:w="119" w:type="pct"/>
            <w:shd w:val="clear" w:color="auto" w:fill="auto"/>
          </w:tcPr>
          <w:p w14:paraId="3745673D" w14:textId="77777777" w:rsidR="003B5E21" w:rsidRPr="00854875" w:rsidRDefault="003B5E21" w:rsidP="003B5E21">
            <w:pPr>
              <w:pStyle w:val="Compact"/>
              <w:spacing w:after="0"/>
              <w:rPr>
                <w:rFonts w:ascii="Times New Roman" w:hAnsi="Times New Roman" w:cs="Times New Roman"/>
                <w:sz w:val="20"/>
                <w:szCs w:val="20"/>
              </w:rPr>
            </w:pPr>
          </w:p>
        </w:tc>
        <w:tc>
          <w:tcPr>
            <w:tcW w:w="448" w:type="pct"/>
            <w:gridSpan w:val="2"/>
            <w:shd w:val="clear" w:color="auto" w:fill="FED5CE"/>
          </w:tcPr>
          <w:p w14:paraId="7C966D7E" w14:textId="2205B200"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05</w:t>
            </w:r>
          </w:p>
        </w:tc>
        <w:tc>
          <w:tcPr>
            <w:tcW w:w="513" w:type="pct"/>
            <w:shd w:val="clear" w:color="auto" w:fill="FC7A64"/>
          </w:tcPr>
          <w:p w14:paraId="31F36EEA" w14:textId="155953AA"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77</w:t>
            </w:r>
          </w:p>
        </w:tc>
        <w:tc>
          <w:tcPr>
            <w:tcW w:w="514" w:type="pct"/>
            <w:shd w:val="clear" w:color="auto" w:fill="FC7A64"/>
          </w:tcPr>
          <w:p w14:paraId="62F2CF76" w14:textId="41529CFF"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88</w:t>
            </w:r>
          </w:p>
        </w:tc>
        <w:tc>
          <w:tcPr>
            <w:tcW w:w="123" w:type="pct"/>
            <w:shd w:val="clear" w:color="auto" w:fill="auto"/>
          </w:tcPr>
          <w:p w14:paraId="180DD483" w14:textId="77777777" w:rsidR="003B5E21" w:rsidRPr="00854875" w:rsidRDefault="003B5E21" w:rsidP="003B5E21">
            <w:pPr>
              <w:pStyle w:val="Compact"/>
              <w:spacing w:after="0"/>
              <w:rPr>
                <w:rFonts w:ascii="Times New Roman" w:hAnsi="Times New Roman" w:cs="Times New Roman"/>
                <w:sz w:val="20"/>
                <w:szCs w:val="20"/>
              </w:rPr>
            </w:pPr>
          </w:p>
        </w:tc>
        <w:tc>
          <w:tcPr>
            <w:tcW w:w="394" w:type="pct"/>
            <w:shd w:val="clear" w:color="auto" w:fill="FED5CE"/>
          </w:tcPr>
          <w:p w14:paraId="659E559E" w14:textId="396992CD"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05</w:t>
            </w:r>
          </w:p>
        </w:tc>
        <w:tc>
          <w:tcPr>
            <w:tcW w:w="555" w:type="pct"/>
            <w:shd w:val="clear" w:color="auto" w:fill="FC7A64"/>
          </w:tcPr>
          <w:p w14:paraId="064778CD" w14:textId="13405F43"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75</w:t>
            </w:r>
          </w:p>
        </w:tc>
        <w:tc>
          <w:tcPr>
            <w:tcW w:w="578" w:type="pct"/>
            <w:shd w:val="clear" w:color="auto" w:fill="FED5CE"/>
          </w:tcPr>
          <w:p w14:paraId="7EF2013F" w14:textId="44C86EAA"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26</w:t>
            </w:r>
          </w:p>
        </w:tc>
      </w:tr>
      <w:tr w:rsidR="003B5E21" w:rsidRPr="00854875" w14:paraId="6919B036" w14:textId="77777777" w:rsidTr="001C1CE0">
        <w:trPr>
          <w:trHeight w:val="256"/>
          <w:jc w:val="center"/>
        </w:trPr>
        <w:tc>
          <w:tcPr>
            <w:tcW w:w="442" w:type="pct"/>
          </w:tcPr>
          <w:p w14:paraId="5E2A29C0" w14:textId="77777777"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LBRA</w:t>
            </w:r>
          </w:p>
        </w:tc>
        <w:tc>
          <w:tcPr>
            <w:tcW w:w="419" w:type="pct"/>
            <w:gridSpan w:val="2"/>
            <w:shd w:val="clear" w:color="auto" w:fill="FC7A64"/>
          </w:tcPr>
          <w:p w14:paraId="12909FCB" w14:textId="40AFF33D"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06</w:t>
            </w:r>
          </w:p>
        </w:tc>
        <w:tc>
          <w:tcPr>
            <w:tcW w:w="470" w:type="pct"/>
            <w:shd w:val="clear" w:color="auto" w:fill="FED5CE"/>
          </w:tcPr>
          <w:p w14:paraId="514ED795" w14:textId="5F2EAF7A"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08</w:t>
            </w:r>
          </w:p>
        </w:tc>
        <w:tc>
          <w:tcPr>
            <w:tcW w:w="425" w:type="pct"/>
            <w:gridSpan w:val="2"/>
            <w:shd w:val="clear" w:color="auto" w:fill="FED5CE"/>
          </w:tcPr>
          <w:p w14:paraId="58B148BE" w14:textId="13C1E689"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24</w:t>
            </w:r>
          </w:p>
        </w:tc>
        <w:tc>
          <w:tcPr>
            <w:tcW w:w="119" w:type="pct"/>
            <w:shd w:val="clear" w:color="auto" w:fill="auto"/>
          </w:tcPr>
          <w:p w14:paraId="24408428" w14:textId="77777777" w:rsidR="003B5E21" w:rsidRPr="00854875" w:rsidRDefault="003B5E21" w:rsidP="003B5E21">
            <w:pPr>
              <w:pStyle w:val="Compact"/>
              <w:spacing w:after="0"/>
              <w:rPr>
                <w:rFonts w:ascii="Times New Roman" w:hAnsi="Times New Roman" w:cs="Times New Roman"/>
                <w:sz w:val="20"/>
                <w:szCs w:val="20"/>
              </w:rPr>
            </w:pPr>
          </w:p>
        </w:tc>
        <w:tc>
          <w:tcPr>
            <w:tcW w:w="448" w:type="pct"/>
            <w:gridSpan w:val="2"/>
            <w:shd w:val="clear" w:color="auto" w:fill="FED5CE"/>
          </w:tcPr>
          <w:p w14:paraId="5A1AB1EB" w14:textId="0A2E0320"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08</w:t>
            </w:r>
          </w:p>
        </w:tc>
        <w:tc>
          <w:tcPr>
            <w:tcW w:w="513" w:type="pct"/>
            <w:shd w:val="clear" w:color="auto" w:fill="FC7A64"/>
          </w:tcPr>
          <w:p w14:paraId="4D2877D6" w14:textId="46B7A033"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35</w:t>
            </w:r>
          </w:p>
        </w:tc>
        <w:tc>
          <w:tcPr>
            <w:tcW w:w="514" w:type="pct"/>
            <w:shd w:val="clear" w:color="auto" w:fill="FC7A64"/>
          </w:tcPr>
          <w:p w14:paraId="248A2310" w14:textId="395CC54A"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47</w:t>
            </w:r>
          </w:p>
        </w:tc>
        <w:tc>
          <w:tcPr>
            <w:tcW w:w="123" w:type="pct"/>
            <w:shd w:val="clear" w:color="auto" w:fill="auto"/>
          </w:tcPr>
          <w:p w14:paraId="626FD9E1" w14:textId="77777777" w:rsidR="003B5E21" w:rsidRPr="00854875" w:rsidRDefault="003B5E21" w:rsidP="003B5E21">
            <w:pPr>
              <w:pStyle w:val="Compact"/>
              <w:spacing w:after="0"/>
              <w:rPr>
                <w:rFonts w:ascii="Times New Roman" w:hAnsi="Times New Roman" w:cs="Times New Roman"/>
                <w:sz w:val="20"/>
                <w:szCs w:val="20"/>
              </w:rPr>
            </w:pPr>
          </w:p>
        </w:tc>
        <w:tc>
          <w:tcPr>
            <w:tcW w:w="394" w:type="pct"/>
            <w:shd w:val="clear" w:color="auto" w:fill="FED5CE"/>
          </w:tcPr>
          <w:p w14:paraId="780667FF" w14:textId="65602E0F"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08</w:t>
            </w:r>
          </w:p>
        </w:tc>
        <w:tc>
          <w:tcPr>
            <w:tcW w:w="555" w:type="pct"/>
            <w:shd w:val="clear" w:color="auto" w:fill="FC7A64"/>
          </w:tcPr>
          <w:p w14:paraId="28D0AAFB" w14:textId="57C2BCBE"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35</w:t>
            </w:r>
          </w:p>
        </w:tc>
        <w:tc>
          <w:tcPr>
            <w:tcW w:w="578" w:type="pct"/>
            <w:shd w:val="clear" w:color="auto" w:fill="FED5CE"/>
          </w:tcPr>
          <w:p w14:paraId="683C3713" w14:textId="3799C5DD"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48</w:t>
            </w:r>
          </w:p>
        </w:tc>
      </w:tr>
      <w:tr w:rsidR="003B5E21" w:rsidRPr="00854875" w14:paraId="04AE5BFF" w14:textId="77777777" w:rsidTr="001C1CE0">
        <w:trPr>
          <w:trHeight w:val="256"/>
          <w:jc w:val="center"/>
        </w:trPr>
        <w:tc>
          <w:tcPr>
            <w:tcW w:w="1579" w:type="pct"/>
            <w:gridSpan w:val="5"/>
            <w:shd w:val="clear" w:color="auto" w:fill="auto"/>
          </w:tcPr>
          <w:p w14:paraId="1989FF6E" w14:textId="77777777" w:rsidR="003B5E21" w:rsidRPr="00854875" w:rsidRDefault="003B5E21" w:rsidP="003B5E21">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Precision (MARE)</w:t>
            </w:r>
          </w:p>
        </w:tc>
        <w:tc>
          <w:tcPr>
            <w:tcW w:w="671" w:type="pct"/>
            <w:gridSpan w:val="3"/>
            <w:shd w:val="clear" w:color="auto" w:fill="auto"/>
          </w:tcPr>
          <w:p w14:paraId="5E18E372" w14:textId="77777777" w:rsidR="003B5E21" w:rsidRPr="00854875" w:rsidRDefault="003B5E21" w:rsidP="003B5E21">
            <w:pPr>
              <w:pStyle w:val="Compact"/>
              <w:spacing w:after="0"/>
              <w:rPr>
                <w:rFonts w:ascii="Times New Roman" w:hAnsi="Times New Roman" w:cs="Times New Roman"/>
                <w:sz w:val="20"/>
                <w:szCs w:val="20"/>
              </w:rPr>
            </w:pPr>
          </w:p>
        </w:tc>
        <w:tc>
          <w:tcPr>
            <w:tcW w:w="2750" w:type="pct"/>
            <w:gridSpan w:val="7"/>
            <w:shd w:val="clear" w:color="auto" w:fill="auto"/>
          </w:tcPr>
          <w:p w14:paraId="7BDA6700" w14:textId="77777777" w:rsidR="003B5E21" w:rsidRPr="00854875" w:rsidRDefault="003B5E21" w:rsidP="003B5E21">
            <w:pPr>
              <w:pStyle w:val="Compact"/>
              <w:spacing w:after="0"/>
              <w:rPr>
                <w:rFonts w:ascii="Times New Roman" w:hAnsi="Times New Roman" w:cs="Times New Roman"/>
                <w:sz w:val="20"/>
                <w:szCs w:val="20"/>
              </w:rPr>
            </w:pPr>
          </w:p>
        </w:tc>
      </w:tr>
      <w:tr w:rsidR="003C74E7" w:rsidRPr="00854875" w14:paraId="34842C6A" w14:textId="77777777" w:rsidTr="001C1CE0">
        <w:trPr>
          <w:trHeight w:val="256"/>
          <w:jc w:val="center"/>
        </w:trPr>
        <w:tc>
          <w:tcPr>
            <w:tcW w:w="442" w:type="pct"/>
          </w:tcPr>
          <w:p w14:paraId="300BF5D1" w14:textId="77777777"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TB</w:t>
            </w:r>
          </w:p>
        </w:tc>
        <w:tc>
          <w:tcPr>
            <w:tcW w:w="419" w:type="pct"/>
            <w:gridSpan w:val="2"/>
            <w:shd w:val="clear" w:color="auto" w:fill="FB644B"/>
          </w:tcPr>
          <w:p w14:paraId="55E224E5" w14:textId="46A1D84C"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251</w:t>
            </w:r>
          </w:p>
        </w:tc>
        <w:tc>
          <w:tcPr>
            <w:tcW w:w="470" w:type="pct"/>
            <w:shd w:val="clear" w:color="auto" w:fill="FED5CE"/>
          </w:tcPr>
          <w:p w14:paraId="5FAE5A74" w14:textId="5FCC3301"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36</w:t>
            </w:r>
          </w:p>
        </w:tc>
        <w:tc>
          <w:tcPr>
            <w:tcW w:w="425" w:type="pct"/>
            <w:gridSpan w:val="2"/>
            <w:shd w:val="clear" w:color="auto" w:fill="FED5CE"/>
          </w:tcPr>
          <w:p w14:paraId="3ED0F83F" w14:textId="2B7E3266"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45</w:t>
            </w:r>
          </w:p>
        </w:tc>
        <w:tc>
          <w:tcPr>
            <w:tcW w:w="119" w:type="pct"/>
            <w:shd w:val="clear" w:color="auto" w:fill="auto"/>
          </w:tcPr>
          <w:p w14:paraId="71D05623" w14:textId="77777777" w:rsidR="003C74E7" w:rsidRPr="00854875" w:rsidRDefault="003C74E7" w:rsidP="003C74E7">
            <w:pPr>
              <w:pStyle w:val="Compact"/>
              <w:spacing w:after="0"/>
              <w:rPr>
                <w:rFonts w:ascii="Times New Roman" w:hAnsi="Times New Roman" w:cs="Times New Roman"/>
                <w:sz w:val="20"/>
                <w:szCs w:val="20"/>
              </w:rPr>
            </w:pPr>
          </w:p>
        </w:tc>
        <w:tc>
          <w:tcPr>
            <w:tcW w:w="448" w:type="pct"/>
            <w:gridSpan w:val="2"/>
            <w:shd w:val="clear" w:color="auto" w:fill="FED5CE"/>
          </w:tcPr>
          <w:p w14:paraId="608560F8" w14:textId="7C50A159"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36</w:t>
            </w:r>
          </w:p>
        </w:tc>
        <w:tc>
          <w:tcPr>
            <w:tcW w:w="513" w:type="pct"/>
            <w:shd w:val="clear" w:color="auto" w:fill="FC7A64"/>
          </w:tcPr>
          <w:p w14:paraId="77E5E56E" w14:textId="0FC2B7C0"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51</w:t>
            </w:r>
          </w:p>
        </w:tc>
        <w:tc>
          <w:tcPr>
            <w:tcW w:w="514" w:type="pct"/>
            <w:shd w:val="clear" w:color="auto" w:fill="FC7A64"/>
          </w:tcPr>
          <w:p w14:paraId="499F96E9" w14:textId="5C10049E"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84</w:t>
            </w:r>
          </w:p>
        </w:tc>
        <w:tc>
          <w:tcPr>
            <w:tcW w:w="123" w:type="pct"/>
            <w:shd w:val="clear" w:color="auto" w:fill="auto"/>
          </w:tcPr>
          <w:p w14:paraId="0A6D3C7E" w14:textId="77777777" w:rsidR="003C74E7" w:rsidRPr="00854875" w:rsidRDefault="003C74E7" w:rsidP="003C74E7">
            <w:pPr>
              <w:pStyle w:val="Compact"/>
              <w:spacing w:after="0"/>
              <w:rPr>
                <w:rFonts w:ascii="Times New Roman" w:hAnsi="Times New Roman" w:cs="Times New Roman"/>
                <w:sz w:val="20"/>
                <w:szCs w:val="20"/>
              </w:rPr>
            </w:pPr>
          </w:p>
        </w:tc>
        <w:tc>
          <w:tcPr>
            <w:tcW w:w="394" w:type="pct"/>
            <w:shd w:val="clear" w:color="auto" w:fill="FED5CE"/>
          </w:tcPr>
          <w:p w14:paraId="1BB66B11" w14:textId="58411809"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36</w:t>
            </w:r>
          </w:p>
        </w:tc>
        <w:tc>
          <w:tcPr>
            <w:tcW w:w="555" w:type="pct"/>
            <w:shd w:val="clear" w:color="auto" w:fill="FC7A64"/>
          </w:tcPr>
          <w:p w14:paraId="403634FB" w14:textId="6BFD7106"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53</w:t>
            </w:r>
          </w:p>
        </w:tc>
        <w:tc>
          <w:tcPr>
            <w:tcW w:w="578" w:type="pct"/>
            <w:shd w:val="clear" w:color="auto" w:fill="FED5CE"/>
          </w:tcPr>
          <w:p w14:paraId="7A9B57CC" w14:textId="5FD576EA"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37</w:t>
            </w:r>
          </w:p>
        </w:tc>
      </w:tr>
      <w:tr w:rsidR="003C74E7" w:rsidRPr="00854875" w14:paraId="5B49E063" w14:textId="77777777" w:rsidTr="001C1CE0">
        <w:trPr>
          <w:trHeight w:val="256"/>
          <w:jc w:val="center"/>
        </w:trPr>
        <w:tc>
          <w:tcPr>
            <w:tcW w:w="442" w:type="pct"/>
          </w:tcPr>
          <w:p w14:paraId="4DA8A95C" w14:textId="77777777"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LBSPR</w:t>
            </w:r>
          </w:p>
        </w:tc>
        <w:tc>
          <w:tcPr>
            <w:tcW w:w="419" w:type="pct"/>
            <w:gridSpan w:val="2"/>
            <w:shd w:val="clear" w:color="auto" w:fill="FB4425"/>
          </w:tcPr>
          <w:p w14:paraId="5A7619DE" w14:textId="269BA1E8"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840</w:t>
            </w:r>
          </w:p>
        </w:tc>
        <w:tc>
          <w:tcPr>
            <w:tcW w:w="470" w:type="pct"/>
            <w:shd w:val="clear" w:color="auto" w:fill="FED5CE"/>
          </w:tcPr>
          <w:p w14:paraId="7FCB459E" w14:textId="661E6127"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17</w:t>
            </w:r>
          </w:p>
        </w:tc>
        <w:tc>
          <w:tcPr>
            <w:tcW w:w="425" w:type="pct"/>
            <w:gridSpan w:val="2"/>
            <w:shd w:val="clear" w:color="auto" w:fill="FED5CE"/>
          </w:tcPr>
          <w:p w14:paraId="343AB4C9" w14:textId="40B1FC05"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47</w:t>
            </w:r>
          </w:p>
        </w:tc>
        <w:tc>
          <w:tcPr>
            <w:tcW w:w="119" w:type="pct"/>
            <w:shd w:val="clear" w:color="auto" w:fill="auto"/>
          </w:tcPr>
          <w:p w14:paraId="4B365C8F" w14:textId="77777777" w:rsidR="003C74E7" w:rsidRPr="00854875" w:rsidRDefault="003C74E7" w:rsidP="003C74E7">
            <w:pPr>
              <w:pStyle w:val="Compact"/>
              <w:spacing w:after="0"/>
              <w:rPr>
                <w:rFonts w:ascii="Times New Roman" w:hAnsi="Times New Roman" w:cs="Times New Roman"/>
                <w:sz w:val="20"/>
                <w:szCs w:val="20"/>
              </w:rPr>
            </w:pPr>
          </w:p>
        </w:tc>
        <w:tc>
          <w:tcPr>
            <w:tcW w:w="448" w:type="pct"/>
            <w:gridSpan w:val="2"/>
            <w:shd w:val="clear" w:color="auto" w:fill="FED5CE"/>
          </w:tcPr>
          <w:p w14:paraId="7F89B61C" w14:textId="1D1DC678"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17</w:t>
            </w:r>
          </w:p>
        </w:tc>
        <w:tc>
          <w:tcPr>
            <w:tcW w:w="513" w:type="pct"/>
            <w:shd w:val="clear" w:color="auto" w:fill="FC7A64"/>
          </w:tcPr>
          <w:p w14:paraId="611C3A0B" w14:textId="4BCE3E98"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38</w:t>
            </w:r>
          </w:p>
        </w:tc>
        <w:tc>
          <w:tcPr>
            <w:tcW w:w="514" w:type="pct"/>
            <w:shd w:val="clear" w:color="auto" w:fill="FC7A64"/>
          </w:tcPr>
          <w:p w14:paraId="12EBAB2A" w14:textId="7DF441E9"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39</w:t>
            </w:r>
          </w:p>
        </w:tc>
        <w:tc>
          <w:tcPr>
            <w:tcW w:w="123" w:type="pct"/>
            <w:shd w:val="clear" w:color="auto" w:fill="auto"/>
          </w:tcPr>
          <w:p w14:paraId="761224B3" w14:textId="77777777" w:rsidR="003C74E7" w:rsidRPr="00854875" w:rsidRDefault="003C74E7" w:rsidP="003C74E7">
            <w:pPr>
              <w:pStyle w:val="Compact"/>
              <w:spacing w:after="0"/>
              <w:rPr>
                <w:rFonts w:ascii="Times New Roman" w:hAnsi="Times New Roman" w:cs="Times New Roman"/>
                <w:sz w:val="20"/>
                <w:szCs w:val="20"/>
              </w:rPr>
            </w:pPr>
          </w:p>
        </w:tc>
        <w:tc>
          <w:tcPr>
            <w:tcW w:w="394" w:type="pct"/>
            <w:shd w:val="clear" w:color="auto" w:fill="FED5CE"/>
          </w:tcPr>
          <w:p w14:paraId="3116DAF1" w14:textId="4EA7AB6F"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17</w:t>
            </w:r>
          </w:p>
        </w:tc>
        <w:tc>
          <w:tcPr>
            <w:tcW w:w="555" w:type="pct"/>
            <w:shd w:val="clear" w:color="auto" w:fill="FC7A64"/>
          </w:tcPr>
          <w:p w14:paraId="54DA2964" w14:textId="319D6C0B"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38</w:t>
            </w:r>
          </w:p>
        </w:tc>
        <w:tc>
          <w:tcPr>
            <w:tcW w:w="578" w:type="pct"/>
            <w:shd w:val="clear" w:color="auto" w:fill="FED5CE"/>
          </w:tcPr>
          <w:p w14:paraId="5072B300" w14:textId="797079D8"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47</w:t>
            </w:r>
          </w:p>
        </w:tc>
      </w:tr>
      <w:tr w:rsidR="003C74E7" w:rsidRPr="00854875" w14:paraId="7AC3D2DA" w14:textId="77777777" w:rsidTr="001C1CE0">
        <w:trPr>
          <w:trHeight w:val="256"/>
          <w:jc w:val="center"/>
        </w:trPr>
        <w:tc>
          <w:tcPr>
            <w:tcW w:w="442" w:type="pct"/>
          </w:tcPr>
          <w:p w14:paraId="3C322A8E" w14:textId="77777777"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LIME</w:t>
            </w:r>
          </w:p>
        </w:tc>
        <w:tc>
          <w:tcPr>
            <w:tcW w:w="419" w:type="pct"/>
            <w:gridSpan w:val="2"/>
            <w:shd w:val="clear" w:color="auto" w:fill="FB4425"/>
          </w:tcPr>
          <w:p w14:paraId="6B975556" w14:textId="5F650283"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579</w:t>
            </w:r>
          </w:p>
        </w:tc>
        <w:tc>
          <w:tcPr>
            <w:tcW w:w="470" w:type="pct"/>
            <w:shd w:val="clear" w:color="auto" w:fill="FED5CE"/>
          </w:tcPr>
          <w:p w14:paraId="27B1B696" w14:textId="32368BD7"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11</w:t>
            </w:r>
          </w:p>
        </w:tc>
        <w:tc>
          <w:tcPr>
            <w:tcW w:w="425" w:type="pct"/>
            <w:gridSpan w:val="2"/>
            <w:shd w:val="clear" w:color="auto" w:fill="FDB2A5"/>
          </w:tcPr>
          <w:p w14:paraId="67B65329" w14:textId="286F8889"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51</w:t>
            </w:r>
          </w:p>
        </w:tc>
        <w:tc>
          <w:tcPr>
            <w:tcW w:w="119" w:type="pct"/>
            <w:shd w:val="clear" w:color="auto" w:fill="auto"/>
          </w:tcPr>
          <w:p w14:paraId="58A12E59" w14:textId="77777777" w:rsidR="003C74E7" w:rsidRPr="00854875" w:rsidRDefault="003C74E7" w:rsidP="003C74E7">
            <w:pPr>
              <w:pStyle w:val="Compact"/>
              <w:spacing w:after="0"/>
              <w:rPr>
                <w:rFonts w:ascii="Times New Roman" w:hAnsi="Times New Roman" w:cs="Times New Roman"/>
                <w:sz w:val="20"/>
                <w:szCs w:val="20"/>
              </w:rPr>
            </w:pPr>
          </w:p>
        </w:tc>
        <w:tc>
          <w:tcPr>
            <w:tcW w:w="448" w:type="pct"/>
            <w:gridSpan w:val="2"/>
            <w:shd w:val="clear" w:color="auto" w:fill="FED5CE"/>
          </w:tcPr>
          <w:p w14:paraId="3A7C0019" w14:textId="156165D8"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11</w:t>
            </w:r>
          </w:p>
        </w:tc>
        <w:tc>
          <w:tcPr>
            <w:tcW w:w="513" w:type="pct"/>
            <w:shd w:val="clear" w:color="auto" w:fill="FC7A64"/>
          </w:tcPr>
          <w:p w14:paraId="421C8AE9" w14:textId="4CE00D82"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77</w:t>
            </w:r>
          </w:p>
        </w:tc>
        <w:tc>
          <w:tcPr>
            <w:tcW w:w="514" w:type="pct"/>
            <w:shd w:val="clear" w:color="auto" w:fill="FC7A64"/>
          </w:tcPr>
          <w:p w14:paraId="5C09DF97" w14:textId="4FFE629D"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88</w:t>
            </w:r>
          </w:p>
        </w:tc>
        <w:tc>
          <w:tcPr>
            <w:tcW w:w="123" w:type="pct"/>
            <w:shd w:val="clear" w:color="auto" w:fill="auto"/>
          </w:tcPr>
          <w:p w14:paraId="01D3809F" w14:textId="77777777" w:rsidR="003C74E7" w:rsidRPr="00854875" w:rsidRDefault="003C74E7" w:rsidP="003C74E7">
            <w:pPr>
              <w:pStyle w:val="Compact"/>
              <w:spacing w:after="0"/>
              <w:rPr>
                <w:rFonts w:ascii="Times New Roman" w:hAnsi="Times New Roman" w:cs="Times New Roman"/>
                <w:sz w:val="20"/>
                <w:szCs w:val="20"/>
              </w:rPr>
            </w:pPr>
          </w:p>
        </w:tc>
        <w:tc>
          <w:tcPr>
            <w:tcW w:w="394" w:type="pct"/>
            <w:shd w:val="clear" w:color="auto" w:fill="FED5CE"/>
          </w:tcPr>
          <w:p w14:paraId="29FA024B" w14:textId="783767D8"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11</w:t>
            </w:r>
          </w:p>
        </w:tc>
        <w:tc>
          <w:tcPr>
            <w:tcW w:w="555" w:type="pct"/>
            <w:shd w:val="clear" w:color="auto" w:fill="FC7A64"/>
          </w:tcPr>
          <w:p w14:paraId="7736C95E" w14:textId="56985E50"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75</w:t>
            </w:r>
          </w:p>
        </w:tc>
        <w:tc>
          <w:tcPr>
            <w:tcW w:w="578" w:type="pct"/>
            <w:shd w:val="clear" w:color="auto" w:fill="FED5CE"/>
          </w:tcPr>
          <w:p w14:paraId="0BD80EFE" w14:textId="60EBF736"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38</w:t>
            </w:r>
          </w:p>
        </w:tc>
      </w:tr>
      <w:tr w:rsidR="003C74E7" w:rsidRPr="00854875" w14:paraId="1B2F0051" w14:textId="77777777" w:rsidTr="001C1CE0">
        <w:trPr>
          <w:trHeight w:val="256"/>
          <w:jc w:val="center"/>
        </w:trPr>
        <w:tc>
          <w:tcPr>
            <w:tcW w:w="442" w:type="pct"/>
            <w:tcBorders>
              <w:bottom w:val="single" w:sz="4" w:space="0" w:color="auto"/>
            </w:tcBorders>
          </w:tcPr>
          <w:p w14:paraId="457CF852" w14:textId="77777777"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LBRA</w:t>
            </w:r>
          </w:p>
        </w:tc>
        <w:tc>
          <w:tcPr>
            <w:tcW w:w="419" w:type="pct"/>
            <w:gridSpan w:val="2"/>
            <w:tcBorders>
              <w:bottom w:val="single" w:sz="4" w:space="0" w:color="auto"/>
            </w:tcBorders>
            <w:shd w:val="clear" w:color="auto" w:fill="FC7A64"/>
          </w:tcPr>
          <w:p w14:paraId="664F36D5" w14:textId="4324BE65"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06</w:t>
            </w:r>
          </w:p>
        </w:tc>
        <w:tc>
          <w:tcPr>
            <w:tcW w:w="470" w:type="pct"/>
            <w:tcBorders>
              <w:bottom w:val="single" w:sz="4" w:space="0" w:color="auto"/>
            </w:tcBorders>
            <w:shd w:val="clear" w:color="auto" w:fill="FED5CE"/>
          </w:tcPr>
          <w:p w14:paraId="07F76971" w14:textId="0DE7EF5D"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14</w:t>
            </w:r>
          </w:p>
        </w:tc>
        <w:tc>
          <w:tcPr>
            <w:tcW w:w="425" w:type="pct"/>
            <w:gridSpan w:val="2"/>
            <w:tcBorders>
              <w:bottom w:val="single" w:sz="4" w:space="0" w:color="auto"/>
            </w:tcBorders>
            <w:shd w:val="clear" w:color="auto" w:fill="FED5CE"/>
          </w:tcPr>
          <w:p w14:paraId="3994C248" w14:textId="776B10F2"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25</w:t>
            </w:r>
          </w:p>
        </w:tc>
        <w:tc>
          <w:tcPr>
            <w:tcW w:w="119" w:type="pct"/>
            <w:tcBorders>
              <w:bottom w:val="single" w:sz="4" w:space="0" w:color="auto"/>
            </w:tcBorders>
            <w:shd w:val="clear" w:color="auto" w:fill="auto"/>
          </w:tcPr>
          <w:p w14:paraId="1AEE20C5" w14:textId="77777777" w:rsidR="003C74E7" w:rsidRPr="00854875" w:rsidRDefault="003C74E7" w:rsidP="003C74E7">
            <w:pPr>
              <w:pStyle w:val="Compact"/>
              <w:spacing w:after="0"/>
              <w:rPr>
                <w:rFonts w:ascii="Times New Roman" w:hAnsi="Times New Roman" w:cs="Times New Roman"/>
                <w:sz w:val="20"/>
                <w:szCs w:val="20"/>
              </w:rPr>
            </w:pPr>
          </w:p>
        </w:tc>
        <w:tc>
          <w:tcPr>
            <w:tcW w:w="448" w:type="pct"/>
            <w:gridSpan w:val="2"/>
            <w:tcBorders>
              <w:bottom w:val="single" w:sz="4" w:space="0" w:color="auto"/>
            </w:tcBorders>
            <w:shd w:val="clear" w:color="auto" w:fill="FED5CE"/>
          </w:tcPr>
          <w:p w14:paraId="3C6BEC86" w14:textId="36593883"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14</w:t>
            </w:r>
          </w:p>
        </w:tc>
        <w:tc>
          <w:tcPr>
            <w:tcW w:w="513" w:type="pct"/>
            <w:tcBorders>
              <w:bottom w:val="single" w:sz="4" w:space="0" w:color="auto"/>
            </w:tcBorders>
            <w:shd w:val="clear" w:color="auto" w:fill="FC7A64"/>
          </w:tcPr>
          <w:p w14:paraId="135DAB0C" w14:textId="3A121DCE"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35</w:t>
            </w:r>
          </w:p>
        </w:tc>
        <w:tc>
          <w:tcPr>
            <w:tcW w:w="514" w:type="pct"/>
            <w:tcBorders>
              <w:bottom w:val="single" w:sz="4" w:space="0" w:color="auto"/>
            </w:tcBorders>
            <w:shd w:val="clear" w:color="auto" w:fill="FC7A64"/>
          </w:tcPr>
          <w:p w14:paraId="0B77A116" w14:textId="18E5531C"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47</w:t>
            </w:r>
          </w:p>
        </w:tc>
        <w:tc>
          <w:tcPr>
            <w:tcW w:w="123" w:type="pct"/>
            <w:tcBorders>
              <w:bottom w:val="single" w:sz="4" w:space="0" w:color="auto"/>
            </w:tcBorders>
            <w:shd w:val="clear" w:color="auto" w:fill="auto"/>
          </w:tcPr>
          <w:p w14:paraId="076B858A" w14:textId="77777777" w:rsidR="003C74E7" w:rsidRPr="00854875" w:rsidRDefault="003C74E7" w:rsidP="003C74E7">
            <w:pPr>
              <w:pStyle w:val="Compact"/>
              <w:spacing w:after="0"/>
              <w:rPr>
                <w:rFonts w:ascii="Times New Roman" w:hAnsi="Times New Roman" w:cs="Times New Roman"/>
                <w:sz w:val="20"/>
                <w:szCs w:val="20"/>
              </w:rPr>
            </w:pPr>
          </w:p>
        </w:tc>
        <w:tc>
          <w:tcPr>
            <w:tcW w:w="394" w:type="pct"/>
            <w:tcBorders>
              <w:bottom w:val="single" w:sz="4" w:space="0" w:color="auto"/>
            </w:tcBorders>
            <w:shd w:val="clear" w:color="auto" w:fill="FED5CE"/>
          </w:tcPr>
          <w:p w14:paraId="42EEA99E" w14:textId="5A3A7BFE"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14</w:t>
            </w:r>
          </w:p>
        </w:tc>
        <w:tc>
          <w:tcPr>
            <w:tcW w:w="555" w:type="pct"/>
            <w:tcBorders>
              <w:bottom w:val="single" w:sz="4" w:space="0" w:color="auto"/>
            </w:tcBorders>
            <w:shd w:val="clear" w:color="auto" w:fill="FC7A64"/>
          </w:tcPr>
          <w:p w14:paraId="58EDEBDD" w14:textId="3F4903DE"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135</w:t>
            </w:r>
          </w:p>
        </w:tc>
        <w:tc>
          <w:tcPr>
            <w:tcW w:w="578" w:type="pct"/>
            <w:tcBorders>
              <w:bottom w:val="single" w:sz="4" w:space="0" w:color="auto"/>
            </w:tcBorders>
            <w:shd w:val="clear" w:color="auto" w:fill="FED5CE"/>
          </w:tcPr>
          <w:p w14:paraId="3A7E527B" w14:textId="2810F44B" w:rsidR="003C74E7" w:rsidRPr="00854875" w:rsidRDefault="003C74E7" w:rsidP="003C74E7">
            <w:pPr>
              <w:pStyle w:val="Compact"/>
              <w:spacing w:after="0"/>
              <w:rPr>
                <w:rFonts w:ascii="Times New Roman" w:hAnsi="Times New Roman" w:cs="Times New Roman"/>
                <w:sz w:val="20"/>
                <w:szCs w:val="20"/>
              </w:rPr>
            </w:pPr>
            <w:r w:rsidRPr="00854875">
              <w:rPr>
                <w:rFonts w:ascii="Times New Roman" w:hAnsi="Times New Roman" w:cs="Times New Roman"/>
                <w:sz w:val="20"/>
                <w:szCs w:val="20"/>
              </w:rPr>
              <w:t>0.048</w:t>
            </w:r>
          </w:p>
        </w:tc>
      </w:tr>
    </w:tbl>
    <w:bookmarkEnd w:id="27"/>
    <w:p w14:paraId="0E501C6C" w14:textId="77777777" w:rsidR="0045358A" w:rsidRPr="00854875" w:rsidRDefault="0045358A" w:rsidP="0045358A">
      <w:pPr>
        <w:widowControl/>
        <w:autoSpaceDE/>
        <w:autoSpaceDN/>
        <w:spacing w:after="160" w:line="259" w:lineRule="auto"/>
        <w:rPr>
          <w:sz w:val="18"/>
          <w:szCs w:val="18"/>
        </w:rPr>
      </w:pPr>
      <w:r w:rsidRPr="00854875">
        <w:rPr>
          <w:sz w:val="18"/>
          <w:szCs w:val="18"/>
        </w:rPr>
        <w:t>* These are components of the base model, and thus are of a single scenario.</w:t>
      </w:r>
    </w:p>
    <w:p w14:paraId="1175F609" w14:textId="77777777" w:rsidR="00454920" w:rsidRPr="00854875" w:rsidRDefault="00454920" w:rsidP="003F6AA8">
      <w:pPr>
        <w:spacing w:line="480" w:lineRule="auto"/>
        <w:jc w:val="both"/>
        <w:rPr>
          <w:sz w:val="28"/>
          <w:lang w:val="en-US"/>
        </w:rPr>
      </w:pPr>
    </w:p>
    <w:p w14:paraId="65AEBE33" w14:textId="0048962F" w:rsidR="003F6AA8" w:rsidRPr="00854875" w:rsidRDefault="003F6AA8" w:rsidP="004535AE">
      <w:pPr>
        <w:widowControl/>
        <w:autoSpaceDE/>
        <w:autoSpaceDN/>
        <w:spacing w:after="160" w:line="259" w:lineRule="auto"/>
        <w:rPr>
          <w:sz w:val="28"/>
        </w:rPr>
      </w:pPr>
    </w:p>
    <w:sectPr w:rsidR="003F6AA8" w:rsidRPr="00854875" w:rsidSect="008916E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Lisa Chong" w:date="2019-03-08T16:30:00Z" w:initials="LC">
    <w:p w14:paraId="716B114C" w14:textId="4F646299" w:rsidR="008D7A66" w:rsidRDefault="008D7A66">
      <w:pPr>
        <w:pStyle w:val="CommentText"/>
      </w:pPr>
      <w:r>
        <w:rPr>
          <w:rStyle w:val="CommentReference"/>
        </w:rPr>
        <w:annotationRef/>
      </w:r>
      <w:r>
        <w:t>I’ve heard in data-poor fisheries, many use exploitation rate or mortality as a direct indicator of stock status, so this might be pure speculation. Maybe I should cut this out or put in a more elegant way?</w:t>
      </w:r>
    </w:p>
  </w:comment>
  <w:comment w:id="6" w:author="Lisa Chong" w:date="2019-03-08T14:47:00Z" w:initials="LC">
    <w:p w14:paraId="5B5E588C" w14:textId="040DB464" w:rsidR="008D7A66" w:rsidRDefault="008D7A66">
      <w:pPr>
        <w:pStyle w:val="CommentText"/>
      </w:pPr>
      <w:r>
        <w:rPr>
          <w:rStyle w:val="CommentReference"/>
        </w:rPr>
        <w:annotationRef/>
      </w:r>
      <w:r>
        <w:t>This was due to the relative error (e.g. if the true value was 15% and the estimated value was 20%, the relative error is larger than if the true value was 40% and the estimated was 45% even though the absolute value are the same), but I’m not sure if I should include this here, thoughts?</w:t>
      </w:r>
    </w:p>
  </w:comment>
  <w:comment w:id="7" w:author="Lisa Chong" w:date="2019-03-08T14:51:00Z" w:initials="LC">
    <w:p w14:paraId="4BB1ED1B" w14:textId="1EE4159A" w:rsidR="008D7A66" w:rsidRDefault="008D7A66">
      <w:pPr>
        <w:pStyle w:val="CommentText"/>
      </w:pPr>
      <w:r>
        <w:rPr>
          <w:rStyle w:val="CommentReference"/>
        </w:rPr>
        <w:annotationRef/>
      </w:r>
      <w:r>
        <w:t>In the original draft and from what I thought, the bias of the no error scenario should have been smaller, but that’s not the case here. I’m not sure if there’s a scientific explanation for this, thoughts?</w:t>
      </w:r>
    </w:p>
  </w:comment>
  <w:comment w:id="8" w:author="Lisa Chong" w:date="2019-03-08T16:43:00Z" w:initials="LC">
    <w:p w14:paraId="3F5C8E81" w14:textId="3F875304" w:rsidR="008D7A66" w:rsidRDefault="008D7A66">
      <w:pPr>
        <w:pStyle w:val="CommentText"/>
      </w:pPr>
      <w:r>
        <w:rPr>
          <w:rStyle w:val="CommentReference"/>
        </w:rPr>
        <w:annotationRef/>
      </w:r>
      <w:r>
        <w:t>Tobi/Marc, could you check if this is correct and if there’s more I should add to this part?</w:t>
      </w:r>
    </w:p>
  </w:comment>
  <w:comment w:id="9" w:author="Lisa Chong" w:date="2019-03-08T18:17:00Z" w:initials="LC">
    <w:p w14:paraId="56998077" w14:textId="5C3EE780" w:rsidR="008D7A66" w:rsidRDefault="008D7A66">
      <w:pPr>
        <w:pStyle w:val="CommentText"/>
      </w:pPr>
      <w:r>
        <w:rPr>
          <w:rStyle w:val="CommentReference"/>
        </w:rPr>
        <w:annotationRef/>
      </w:r>
      <w:r>
        <w:t>This also may be speculation, thoughts?</w:t>
      </w:r>
    </w:p>
  </w:comment>
  <w:comment w:id="10" w:author="Lisa Chong" w:date="2019-03-08T17:20:00Z" w:initials="LC">
    <w:p w14:paraId="1D9AF60A" w14:textId="00BBCC08" w:rsidR="008D7A66" w:rsidRDefault="008D7A66">
      <w:pPr>
        <w:pStyle w:val="CommentText"/>
      </w:pPr>
      <w:r>
        <w:rPr>
          <w:rStyle w:val="CommentReference"/>
        </w:rPr>
        <w:annotationRef/>
      </w:r>
      <w:r>
        <w:t>This part, the outlooks, may be too much, so if you also think so, feel free to let me know which parts I should cut.</w:t>
      </w:r>
    </w:p>
  </w:comment>
  <w:comment w:id="14" w:author="Lisa Chong" w:date="2019-03-07T19:34:00Z" w:initials="LC">
    <w:p w14:paraId="7C2D4C37" w14:textId="70F39DDC" w:rsidR="008D7A66" w:rsidRDefault="008D7A66">
      <w:pPr>
        <w:pStyle w:val="CommentText"/>
      </w:pPr>
      <w:r>
        <w:rPr>
          <w:rStyle w:val="CommentReference"/>
        </w:rPr>
        <w:annotationRef/>
      </w:r>
      <w:r>
        <w:t>Might also add in this diagram: depicting a typical simulation-estimation analysis scheme compared to a true stock assessment, thoughts?</w:t>
      </w:r>
    </w:p>
  </w:comment>
  <w:comment w:id="19" w:author="Lisa Chong" w:date="2019-03-07T12:37:00Z" w:initials="LC">
    <w:p w14:paraId="6BFB7812" w14:textId="0E202C43" w:rsidR="008D7A66" w:rsidRDefault="008D7A66">
      <w:pPr>
        <w:pStyle w:val="CommentText"/>
      </w:pPr>
      <w:r>
        <w:rPr>
          <w:rStyle w:val="CommentReference"/>
        </w:rPr>
        <w:annotationRef/>
      </w:r>
      <w:r>
        <w:t xml:space="preserve">I know for Merrill, the editor told her to change to symbols, but adding more to the table messed it up, so I’m using </w:t>
      </w:r>
      <w:r w:rsidR="00C23350">
        <w:t>colours</w:t>
      </w:r>
      <w:r>
        <w:t xml:space="preserve"> for now. If the editor says to change it to symbols I’ll figure something out</w:t>
      </w:r>
    </w:p>
  </w:comment>
  <w:comment w:id="26" w:author="Lisa Chong" w:date="2019-03-08T16:34:00Z" w:initials="LC">
    <w:p w14:paraId="5907FC66" w14:textId="0CFE032F" w:rsidR="008D7A66" w:rsidRDefault="008D7A66">
      <w:pPr>
        <w:pStyle w:val="CommentText"/>
      </w:pPr>
      <w:r>
        <w:rPr>
          <w:rStyle w:val="CommentReference"/>
        </w:rPr>
        <w:annotationRef/>
      </w:r>
      <w:r>
        <w:t>I added this table in the appendix so the explanation of each method doesn’t have to take so much space in the method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6B114C" w15:done="0"/>
  <w15:commentEx w15:paraId="5B5E588C" w15:done="0"/>
  <w15:commentEx w15:paraId="4BB1ED1B" w15:done="0"/>
  <w15:commentEx w15:paraId="3F5C8E81" w15:done="0"/>
  <w15:commentEx w15:paraId="56998077" w15:done="0"/>
  <w15:commentEx w15:paraId="1D9AF60A" w15:done="0"/>
  <w15:commentEx w15:paraId="7C2D4C37" w15:done="0"/>
  <w15:commentEx w15:paraId="6BFB7812" w15:done="0"/>
  <w15:commentEx w15:paraId="5907FC6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6B114C" w16cid:durableId="202D1739"/>
  <w16cid:commentId w16cid:paraId="5B5E588C" w16cid:durableId="202CFF0E"/>
  <w16cid:commentId w16cid:paraId="4BB1ED1B" w16cid:durableId="202D0003"/>
  <w16cid:commentId w16cid:paraId="3F5C8E81" w16cid:durableId="202D1A33"/>
  <w16cid:commentId w16cid:paraId="56998077" w16cid:durableId="202D3050"/>
  <w16cid:commentId w16cid:paraId="1D9AF60A" w16cid:durableId="202D22D8"/>
  <w16cid:commentId w16cid:paraId="7C2D4C37" w16cid:durableId="202BF0A9"/>
  <w16cid:commentId w16cid:paraId="6BFB7812" w16cid:durableId="202B8EFB"/>
  <w16cid:commentId w16cid:paraId="5907FC66" w16cid:durableId="202D18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9C3E37" w14:textId="77777777" w:rsidR="00475E9C" w:rsidRDefault="00475E9C" w:rsidP="004507C9">
      <w:r>
        <w:separator/>
      </w:r>
    </w:p>
  </w:endnote>
  <w:endnote w:type="continuationSeparator" w:id="0">
    <w:p w14:paraId="7F231BF4" w14:textId="77777777" w:rsidR="00475E9C" w:rsidRDefault="00475E9C" w:rsidP="004507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D6C155" w14:textId="77777777" w:rsidR="00475E9C" w:rsidRDefault="00475E9C" w:rsidP="004507C9">
      <w:r>
        <w:separator/>
      </w:r>
    </w:p>
  </w:footnote>
  <w:footnote w:type="continuationSeparator" w:id="0">
    <w:p w14:paraId="0DB5814D" w14:textId="77777777" w:rsidR="00475E9C" w:rsidRDefault="00475E9C" w:rsidP="004507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7173F"/>
    <w:multiLevelType w:val="hybridMultilevel"/>
    <w:tmpl w:val="E01E79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47B013B"/>
    <w:multiLevelType w:val="hybridMultilevel"/>
    <w:tmpl w:val="847C21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7F43E91"/>
    <w:multiLevelType w:val="hybridMultilevel"/>
    <w:tmpl w:val="DDB64FCE"/>
    <w:lvl w:ilvl="0" w:tplc="C3F052AA">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3AC66AB"/>
    <w:multiLevelType w:val="hybridMultilevel"/>
    <w:tmpl w:val="FA4CED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C920A7E"/>
    <w:multiLevelType w:val="multilevel"/>
    <w:tmpl w:val="613A42B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C9B6234"/>
    <w:multiLevelType w:val="hybridMultilevel"/>
    <w:tmpl w:val="ED58C68A"/>
    <w:lvl w:ilvl="0" w:tplc="910ACD7E">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074149B"/>
    <w:multiLevelType w:val="hybridMultilevel"/>
    <w:tmpl w:val="436255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2E53A28"/>
    <w:multiLevelType w:val="hybridMultilevel"/>
    <w:tmpl w:val="7BFC10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AB60B7E"/>
    <w:multiLevelType w:val="hybridMultilevel"/>
    <w:tmpl w:val="46FED5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2FA2B32"/>
    <w:multiLevelType w:val="hybridMultilevel"/>
    <w:tmpl w:val="5A444ECE"/>
    <w:lvl w:ilvl="0" w:tplc="0409000F">
      <w:start w:val="1"/>
      <w:numFmt w:val="decimal"/>
      <w:lvlText w:val="%1."/>
      <w:lvlJc w:val="left"/>
      <w:pPr>
        <w:ind w:left="63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4A659B4"/>
    <w:multiLevelType w:val="hybridMultilevel"/>
    <w:tmpl w:val="63005D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58A153B"/>
    <w:multiLevelType w:val="hybridMultilevel"/>
    <w:tmpl w:val="F3D850AC"/>
    <w:lvl w:ilvl="0" w:tplc="96F24268">
      <w:start w:val="1"/>
      <w:numFmt w:val="upperLetter"/>
      <w:lvlText w:val="%1."/>
      <w:lvlJc w:val="left"/>
      <w:pPr>
        <w:ind w:left="720" w:hanging="360"/>
      </w:pPr>
      <w:rPr>
        <w:rFonts w:hint="default"/>
        <w:color w:val="FF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FF9452A"/>
    <w:multiLevelType w:val="hybridMultilevel"/>
    <w:tmpl w:val="2DBAC4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90D14E2"/>
    <w:multiLevelType w:val="hybridMultilevel"/>
    <w:tmpl w:val="D01697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2575E72"/>
    <w:multiLevelType w:val="multilevel"/>
    <w:tmpl w:val="ECECBB1C"/>
    <w:lvl w:ilvl="0">
      <w:start w:val="3"/>
      <w:numFmt w:val="decimal"/>
      <w:lvlText w:val="%1"/>
      <w:lvlJc w:val="left"/>
      <w:pPr>
        <w:ind w:left="420" w:hanging="420"/>
      </w:pPr>
      <w:rPr>
        <w:rFonts w:hint="default"/>
      </w:rPr>
    </w:lvl>
    <w:lvl w:ilvl="1">
      <w:start w:val="27"/>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9"/>
  </w:num>
  <w:num w:numId="3">
    <w:abstractNumId w:val="4"/>
  </w:num>
  <w:num w:numId="4">
    <w:abstractNumId w:val="14"/>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4"/>
    <w:lvlOverride w:ilvl="0">
      <w:startOverride w:val="3"/>
    </w:lvlOverride>
    <w:lvlOverride w:ilvl="1">
      <w:startOverride w:val="2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13"/>
  </w:num>
  <w:num w:numId="10">
    <w:abstractNumId w:val="6"/>
  </w:num>
  <w:num w:numId="11">
    <w:abstractNumId w:val="7"/>
  </w:num>
  <w:num w:numId="12">
    <w:abstractNumId w:val="10"/>
  </w:num>
  <w:num w:numId="13">
    <w:abstractNumId w:val="0"/>
  </w:num>
  <w:num w:numId="14">
    <w:abstractNumId w:val="8"/>
  </w:num>
  <w:num w:numId="15">
    <w:abstractNumId w:val="3"/>
  </w:num>
  <w:num w:numId="16">
    <w:abstractNumId w:val="12"/>
  </w:num>
  <w:num w:numId="17">
    <w:abstractNumId w:val="1"/>
  </w:num>
  <w:num w:numId="18">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ong,Lisa">
    <w15:presenceInfo w15:providerId="AD" w15:userId="S::li.chong@ufl.edu::e7f2694a-e8c8-4a4d-9644-e8072d8c1e54"/>
  </w15:person>
  <w15:person w15:author="Lisa Chong">
    <w15:presenceInfo w15:providerId="Windows Live" w15:userId="5fb5db095ef9c3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75EF"/>
    <w:rsid w:val="00005218"/>
    <w:rsid w:val="00006A93"/>
    <w:rsid w:val="00011877"/>
    <w:rsid w:val="00016B5F"/>
    <w:rsid w:val="00017BA8"/>
    <w:rsid w:val="00021B48"/>
    <w:rsid w:val="00030CF4"/>
    <w:rsid w:val="00034703"/>
    <w:rsid w:val="00036DBF"/>
    <w:rsid w:val="00046A70"/>
    <w:rsid w:val="00046FC5"/>
    <w:rsid w:val="00054E7C"/>
    <w:rsid w:val="00056F1F"/>
    <w:rsid w:val="000615F8"/>
    <w:rsid w:val="000628E8"/>
    <w:rsid w:val="00066E26"/>
    <w:rsid w:val="00074489"/>
    <w:rsid w:val="00077BE9"/>
    <w:rsid w:val="00080004"/>
    <w:rsid w:val="000911F1"/>
    <w:rsid w:val="000A4B99"/>
    <w:rsid w:val="000B073D"/>
    <w:rsid w:val="000B107E"/>
    <w:rsid w:val="000B3A6E"/>
    <w:rsid w:val="000C4EA0"/>
    <w:rsid w:val="000C7A6A"/>
    <w:rsid w:val="000D061F"/>
    <w:rsid w:val="000D6089"/>
    <w:rsid w:val="000E2752"/>
    <w:rsid w:val="000E50F4"/>
    <w:rsid w:val="000E514E"/>
    <w:rsid w:val="000E696C"/>
    <w:rsid w:val="000F2789"/>
    <w:rsid w:val="000F42FF"/>
    <w:rsid w:val="000F4ED2"/>
    <w:rsid w:val="00100D46"/>
    <w:rsid w:val="001034F6"/>
    <w:rsid w:val="00104D15"/>
    <w:rsid w:val="0011229C"/>
    <w:rsid w:val="00114495"/>
    <w:rsid w:val="00114A07"/>
    <w:rsid w:val="00117176"/>
    <w:rsid w:val="001206F7"/>
    <w:rsid w:val="00124D1B"/>
    <w:rsid w:val="0014499F"/>
    <w:rsid w:val="00147B8B"/>
    <w:rsid w:val="00147F1F"/>
    <w:rsid w:val="00152583"/>
    <w:rsid w:val="001569DB"/>
    <w:rsid w:val="0016503C"/>
    <w:rsid w:val="00167BC3"/>
    <w:rsid w:val="0017743D"/>
    <w:rsid w:val="00177B38"/>
    <w:rsid w:val="00187CBD"/>
    <w:rsid w:val="00192AE2"/>
    <w:rsid w:val="001955EB"/>
    <w:rsid w:val="0019657E"/>
    <w:rsid w:val="00197C1E"/>
    <w:rsid w:val="001B0730"/>
    <w:rsid w:val="001B0D22"/>
    <w:rsid w:val="001C128B"/>
    <w:rsid w:val="001C1CE0"/>
    <w:rsid w:val="001C1D85"/>
    <w:rsid w:val="001C2DD2"/>
    <w:rsid w:val="001C7252"/>
    <w:rsid w:val="001D1998"/>
    <w:rsid w:val="001F240D"/>
    <w:rsid w:val="001F25ED"/>
    <w:rsid w:val="001F3758"/>
    <w:rsid w:val="001F7125"/>
    <w:rsid w:val="00227097"/>
    <w:rsid w:val="00230F4A"/>
    <w:rsid w:val="002327EF"/>
    <w:rsid w:val="002362B6"/>
    <w:rsid w:val="0024490D"/>
    <w:rsid w:val="00247D1E"/>
    <w:rsid w:val="00250691"/>
    <w:rsid w:val="0026246A"/>
    <w:rsid w:val="00265027"/>
    <w:rsid w:val="00267F70"/>
    <w:rsid w:val="002755EA"/>
    <w:rsid w:val="00282CE1"/>
    <w:rsid w:val="0028333A"/>
    <w:rsid w:val="00295721"/>
    <w:rsid w:val="002B0432"/>
    <w:rsid w:val="002B13F7"/>
    <w:rsid w:val="002B2E23"/>
    <w:rsid w:val="002C1B85"/>
    <w:rsid w:val="002E0926"/>
    <w:rsid w:val="002F3137"/>
    <w:rsid w:val="002F5E77"/>
    <w:rsid w:val="002F7B4C"/>
    <w:rsid w:val="00306E9F"/>
    <w:rsid w:val="00312662"/>
    <w:rsid w:val="00314029"/>
    <w:rsid w:val="00314846"/>
    <w:rsid w:val="0032068A"/>
    <w:rsid w:val="003228DC"/>
    <w:rsid w:val="00336077"/>
    <w:rsid w:val="00336646"/>
    <w:rsid w:val="00343481"/>
    <w:rsid w:val="00346DC4"/>
    <w:rsid w:val="0035091D"/>
    <w:rsid w:val="0035159E"/>
    <w:rsid w:val="00352BD8"/>
    <w:rsid w:val="0037243A"/>
    <w:rsid w:val="003733CB"/>
    <w:rsid w:val="0037591D"/>
    <w:rsid w:val="00377699"/>
    <w:rsid w:val="00385888"/>
    <w:rsid w:val="003A4DC5"/>
    <w:rsid w:val="003A656B"/>
    <w:rsid w:val="003A77C3"/>
    <w:rsid w:val="003B5E21"/>
    <w:rsid w:val="003C6657"/>
    <w:rsid w:val="003C713A"/>
    <w:rsid w:val="003C74E7"/>
    <w:rsid w:val="003D213A"/>
    <w:rsid w:val="003D61BE"/>
    <w:rsid w:val="003F26E2"/>
    <w:rsid w:val="003F6AA8"/>
    <w:rsid w:val="0040244A"/>
    <w:rsid w:val="004027F8"/>
    <w:rsid w:val="0041127D"/>
    <w:rsid w:val="00434EFA"/>
    <w:rsid w:val="00437A62"/>
    <w:rsid w:val="00441D55"/>
    <w:rsid w:val="004429C6"/>
    <w:rsid w:val="004438D6"/>
    <w:rsid w:val="004449FA"/>
    <w:rsid w:val="004507C9"/>
    <w:rsid w:val="00452033"/>
    <w:rsid w:val="00452904"/>
    <w:rsid w:val="0045358A"/>
    <w:rsid w:val="004535AE"/>
    <w:rsid w:val="00454920"/>
    <w:rsid w:val="00462B09"/>
    <w:rsid w:val="00467503"/>
    <w:rsid w:val="00475E9C"/>
    <w:rsid w:val="00477039"/>
    <w:rsid w:val="00485F6A"/>
    <w:rsid w:val="004870E1"/>
    <w:rsid w:val="00492784"/>
    <w:rsid w:val="00493FCD"/>
    <w:rsid w:val="00495E8D"/>
    <w:rsid w:val="004A216F"/>
    <w:rsid w:val="004B1C40"/>
    <w:rsid w:val="004B7103"/>
    <w:rsid w:val="004C1D31"/>
    <w:rsid w:val="004E16AD"/>
    <w:rsid w:val="004E4414"/>
    <w:rsid w:val="004E638B"/>
    <w:rsid w:val="004E6667"/>
    <w:rsid w:val="004F11CB"/>
    <w:rsid w:val="004F59BF"/>
    <w:rsid w:val="004F76C7"/>
    <w:rsid w:val="00501648"/>
    <w:rsid w:val="005016F9"/>
    <w:rsid w:val="00502D05"/>
    <w:rsid w:val="00512F5A"/>
    <w:rsid w:val="005151F9"/>
    <w:rsid w:val="005203A0"/>
    <w:rsid w:val="00522CD5"/>
    <w:rsid w:val="005272D6"/>
    <w:rsid w:val="00527C9A"/>
    <w:rsid w:val="005301CD"/>
    <w:rsid w:val="005362EA"/>
    <w:rsid w:val="00541A5B"/>
    <w:rsid w:val="00544282"/>
    <w:rsid w:val="00547DAF"/>
    <w:rsid w:val="00552854"/>
    <w:rsid w:val="00553413"/>
    <w:rsid w:val="0055348E"/>
    <w:rsid w:val="00556314"/>
    <w:rsid w:val="0056383E"/>
    <w:rsid w:val="0057325A"/>
    <w:rsid w:val="0057458D"/>
    <w:rsid w:val="00585CEE"/>
    <w:rsid w:val="00585FAE"/>
    <w:rsid w:val="005900D9"/>
    <w:rsid w:val="00591118"/>
    <w:rsid w:val="0059276E"/>
    <w:rsid w:val="00593420"/>
    <w:rsid w:val="005952F5"/>
    <w:rsid w:val="005A003E"/>
    <w:rsid w:val="005A2DD2"/>
    <w:rsid w:val="005A49E8"/>
    <w:rsid w:val="005A55DB"/>
    <w:rsid w:val="005A70A2"/>
    <w:rsid w:val="005B3ABE"/>
    <w:rsid w:val="005B431B"/>
    <w:rsid w:val="005D00FC"/>
    <w:rsid w:val="005D1B4B"/>
    <w:rsid w:val="005D43A9"/>
    <w:rsid w:val="005D6A33"/>
    <w:rsid w:val="005E1CCA"/>
    <w:rsid w:val="005E5658"/>
    <w:rsid w:val="005E64E3"/>
    <w:rsid w:val="005E69EF"/>
    <w:rsid w:val="005F4A51"/>
    <w:rsid w:val="005F5D41"/>
    <w:rsid w:val="005F5EB3"/>
    <w:rsid w:val="005F75C9"/>
    <w:rsid w:val="00604AAF"/>
    <w:rsid w:val="006077F2"/>
    <w:rsid w:val="00620CFF"/>
    <w:rsid w:val="0062328E"/>
    <w:rsid w:val="00630545"/>
    <w:rsid w:val="0064094B"/>
    <w:rsid w:val="00652F67"/>
    <w:rsid w:val="0066002E"/>
    <w:rsid w:val="00667FA8"/>
    <w:rsid w:val="006775EF"/>
    <w:rsid w:val="00683322"/>
    <w:rsid w:val="00693F6F"/>
    <w:rsid w:val="006B0241"/>
    <w:rsid w:val="006B2A75"/>
    <w:rsid w:val="006C49CD"/>
    <w:rsid w:val="006C6540"/>
    <w:rsid w:val="006D3746"/>
    <w:rsid w:val="006D7C04"/>
    <w:rsid w:val="006E22BA"/>
    <w:rsid w:val="006E706E"/>
    <w:rsid w:val="006F1E11"/>
    <w:rsid w:val="0070396B"/>
    <w:rsid w:val="00704E7D"/>
    <w:rsid w:val="007266A2"/>
    <w:rsid w:val="00737BD3"/>
    <w:rsid w:val="007409ED"/>
    <w:rsid w:val="00740C6B"/>
    <w:rsid w:val="00745256"/>
    <w:rsid w:val="00746368"/>
    <w:rsid w:val="00746D02"/>
    <w:rsid w:val="00764507"/>
    <w:rsid w:val="00765555"/>
    <w:rsid w:val="007708D5"/>
    <w:rsid w:val="00773444"/>
    <w:rsid w:val="00782ED8"/>
    <w:rsid w:val="00783A07"/>
    <w:rsid w:val="00786DD0"/>
    <w:rsid w:val="00792FCB"/>
    <w:rsid w:val="00793F00"/>
    <w:rsid w:val="007A71CE"/>
    <w:rsid w:val="007B41F2"/>
    <w:rsid w:val="007C6B79"/>
    <w:rsid w:val="007D1D9D"/>
    <w:rsid w:val="007D33C4"/>
    <w:rsid w:val="007F0FC6"/>
    <w:rsid w:val="007F61EA"/>
    <w:rsid w:val="00803799"/>
    <w:rsid w:val="00812125"/>
    <w:rsid w:val="008206E0"/>
    <w:rsid w:val="008243D7"/>
    <w:rsid w:val="00824FB0"/>
    <w:rsid w:val="008327AA"/>
    <w:rsid w:val="00834D2A"/>
    <w:rsid w:val="008355D8"/>
    <w:rsid w:val="00842834"/>
    <w:rsid w:val="00843D43"/>
    <w:rsid w:val="0084787F"/>
    <w:rsid w:val="00854875"/>
    <w:rsid w:val="00854B01"/>
    <w:rsid w:val="00865362"/>
    <w:rsid w:val="008748E9"/>
    <w:rsid w:val="0087715F"/>
    <w:rsid w:val="008773D2"/>
    <w:rsid w:val="00880FE6"/>
    <w:rsid w:val="00884BD1"/>
    <w:rsid w:val="00885F1F"/>
    <w:rsid w:val="008916E8"/>
    <w:rsid w:val="008940C0"/>
    <w:rsid w:val="008A0719"/>
    <w:rsid w:val="008B1546"/>
    <w:rsid w:val="008B1987"/>
    <w:rsid w:val="008B2D62"/>
    <w:rsid w:val="008C1488"/>
    <w:rsid w:val="008C3461"/>
    <w:rsid w:val="008C5B79"/>
    <w:rsid w:val="008C5DCA"/>
    <w:rsid w:val="008C6F86"/>
    <w:rsid w:val="008D7A66"/>
    <w:rsid w:val="008E08CB"/>
    <w:rsid w:val="008F0F4B"/>
    <w:rsid w:val="008F70C7"/>
    <w:rsid w:val="008F7DC9"/>
    <w:rsid w:val="009003D8"/>
    <w:rsid w:val="00901BF5"/>
    <w:rsid w:val="009020D4"/>
    <w:rsid w:val="00917964"/>
    <w:rsid w:val="00917B71"/>
    <w:rsid w:val="009235D7"/>
    <w:rsid w:val="00925673"/>
    <w:rsid w:val="009476A9"/>
    <w:rsid w:val="009508AA"/>
    <w:rsid w:val="00962B86"/>
    <w:rsid w:val="009729D9"/>
    <w:rsid w:val="00973AC2"/>
    <w:rsid w:val="009745DB"/>
    <w:rsid w:val="00984BE7"/>
    <w:rsid w:val="00994D91"/>
    <w:rsid w:val="009A08E1"/>
    <w:rsid w:val="009A13D8"/>
    <w:rsid w:val="009A1D69"/>
    <w:rsid w:val="009A22A2"/>
    <w:rsid w:val="009A594E"/>
    <w:rsid w:val="009A6E8B"/>
    <w:rsid w:val="009C4FDE"/>
    <w:rsid w:val="009C6918"/>
    <w:rsid w:val="009D076F"/>
    <w:rsid w:val="009D6B46"/>
    <w:rsid w:val="009D7D2B"/>
    <w:rsid w:val="009E18D6"/>
    <w:rsid w:val="009E1A3C"/>
    <w:rsid w:val="009E4DE4"/>
    <w:rsid w:val="009E606D"/>
    <w:rsid w:val="009F5BFD"/>
    <w:rsid w:val="009F6A1C"/>
    <w:rsid w:val="00A019FD"/>
    <w:rsid w:val="00A01AD5"/>
    <w:rsid w:val="00A02939"/>
    <w:rsid w:val="00A325F1"/>
    <w:rsid w:val="00A32CE8"/>
    <w:rsid w:val="00A3671F"/>
    <w:rsid w:val="00A44F4C"/>
    <w:rsid w:val="00A52D1C"/>
    <w:rsid w:val="00A54FF4"/>
    <w:rsid w:val="00A62836"/>
    <w:rsid w:val="00A64E78"/>
    <w:rsid w:val="00A674DA"/>
    <w:rsid w:val="00A67BA9"/>
    <w:rsid w:val="00A76154"/>
    <w:rsid w:val="00A92681"/>
    <w:rsid w:val="00A934FD"/>
    <w:rsid w:val="00A979D7"/>
    <w:rsid w:val="00AA139C"/>
    <w:rsid w:val="00AB6A7E"/>
    <w:rsid w:val="00AC4ECC"/>
    <w:rsid w:val="00AD28A3"/>
    <w:rsid w:val="00AD7B9E"/>
    <w:rsid w:val="00AD7BD7"/>
    <w:rsid w:val="00AE445E"/>
    <w:rsid w:val="00AF2BFA"/>
    <w:rsid w:val="00AF52C0"/>
    <w:rsid w:val="00AF6503"/>
    <w:rsid w:val="00B00D67"/>
    <w:rsid w:val="00B0182D"/>
    <w:rsid w:val="00B04E7B"/>
    <w:rsid w:val="00B1132D"/>
    <w:rsid w:val="00B115DA"/>
    <w:rsid w:val="00B13F7C"/>
    <w:rsid w:val="00B17D36"/>
    <w:rsid w:val="00B2593D"/>
    <w:rsid w:val="00B31571"/>
    <w:rsid w:val="00B37550"/>
    <w:rsid w:val="00B45B34"/>
    <w:rsid w:val="00B47C91"/>
    <w:rsid w:val="00B615EA"/>
    <w:rsid w:val="00B63C0A"/>
    <w:rsid w:val="00B71250"/>
    <w:rsid w:val="00B75D91"/>
    <w:rsid w:val="00B77F92"/>
    <w:rsid w:val="00B80DB0"/>
    <w:rsid w:val="00B82825"/>
    <w:rsid w:val="00B96513"/>
    <w:rsid w:val="00BA253C"/>
    <w:rsid w:val="00BA2653"/>
    <w:rsid w:val="00BA4D72"/>
    <w:rsid w:val="00BA4DDD"/>
    <w:rsid w:val="00BB0E0E"/>
    <w:rsid w:val="00BB286B"/>
    <w:rsid w:val="00BB4BAD"/>
    <w:rsid w:val="00BB7DFE"/>
    <w:rsid w:val="00BC6381"/>
    <w:rsid w:val="00BC757E"/>
    <w:rsid w:val="00BD4C97"/>
    <w:rsid w:val="00BE027C"/>
    <w:rsid w:val="00BE1A9D"/>
    <w:rsid w:val="00BE64DA"/>
    <w:rsid w:val="00BF3E4D"/>
    <w:rsid w:val="00BF4619"/>
    <w:rsid w:val="00C1156C"/>
    <w:rsid w:val="00C16BF2"/>
    <w:rsid w:val="00C23350"/>
    <w:rsid w:val="00C27993"/>
    <w:rsid w:val="00C326C5"/>
    <w:rsid w:val="00C344A9"/>
    <w:rsid w:val="00C3753B"/>
    <w:rsid w:val="00C400A6"/>
    <w:rsid w:val="00C451A3"/>
    <w:rsid w:val="00C47676"/>
    <w:rsid w:val="00C47BD7"/>
    <w:rsid w:val="00C549C2"/>
    <w:rsid w:val="00C56CBF"/>
    <w:rsid w:val="00C60502"/>
    <w:rsid w:val="00C649AB"/>
    <w:rsid w:val="00C77681"/>
    <w:rsid w:val="00C77EDA"/>
    <w:rsid w:val="00C865B9"/>
    <w:rsid w:val="00CA1C47"/>
    <w:rsid w:val="00CA4684"/>
    <w:rsid w:val="00CA6B58"/>
    <w:rsid w:val="00CA7DA1"/>
    <w:rsid w:val="00CB1C4D"/>
    <w:rsid w:val="00CC5653"/>
    <w:rsid w:val="00CD29BE"/>
    <w:rsid w:val="00CE4021"/>
    <w:rsid w:val="00D00319"/>
    <w:rsid w:val="00D13E1E"/>
    <w:rsid w:val="00D25CA9"/>
    <w:rsid w:val="00D41C95"/>
    <w:rsid w:val="00D43FE7"/>
    <w:rsid w:val="00D45FC4"/>
    <w:rsid w:val="00D52788"/>
    <w:rsid w:val="00D52BB2"/>
    <w:rsid w:val="00D546AD"/>
    <w:rsid w:val="00D6308A"/>
    <w:rsid w:val="00D63E0D"/>
    <w:rsid w:val="00D6496B"/>
    <w:rsid w:val="00D67EE0"/>
    <w:rsid w:val="00D70ECF"/>
    <w:rsid w:val="00D71FC8"/>
    <w:rsid w:val="00D72480"/>
    <w:rsid w:val="00D8092E"/>
    <w:rsid w:val="00D80ACF"/>
    <w:rsid w:val="00D8633B"/>
    <w:rsid w:val="00D90E68"/>
    <w:rsid w:val="00D94075"/>
    <w:rsid w:val="00D942ED"/>
    <w:rsid w:val="00DB0917"/>
    <w:rsid w:val="00DB7A64"/>
    <w:rsid w:val="00DC5BD7"/>
    <w:rsid w:val="00DC5F6F"/>
    <w:rsid w:val="00DD016D"/>
    <w:rsid w:val="00DF011E"/>
    <w:rsid w:val="00DF0373"/>
    <w:rsid w:val="00DF177B"/>
    <w:rsid w:val="00DF3ACD"/>
    <w:rsid w:val="00DF757F"/>
    <w:rsid w:val="00E0435A"/>
    <w:rsid w:val="00E0613E"/>
    <w:rsid w:val="00E06826"/>
    <w:rsid w:val="00E069A8"/>
    <w:rsid w:val="00E3359D"/>
    <w:rsid w:val="00E34D67"/>
    <w:rsid w:val="00E35D2A"/>
    <w:rsid w:val="00E37CC1"/>
    <w:rsid w:val="00E4193E"/>
    <w:rsid w:val="00E41C91"/>
    <w:rsid w:val="00E437E4"/>
    <w:rsid w:val="00E444A9"/>
    <w:rsid w:val="00E459F5"/>
    <w:rsid w:val="00E46901"/>
    <w:rsid w:val="00E4761C"/>
    <w:rsid w:val="00E52030"/>
    <w:rsid w:val="00E63059"/>
    <w:rsid w:val="00E7455A"/>
    <w:rsid w:val="00E855D4"/>
    <w:rsid w:val="00E87FAB"/>
    <w:rsid w:val="00E904A1"/>
    <w:rsid w:val="00E90DA8"/>
    <w:rsid w:val="00E916DE"/>
    <w:rsid w:val="00E934CE"/>
    <w:rsid w:val="00E96BB6"/>
    <w:rsid w:val="00EA188E"/>
    <w:rsid w:val="00EA1B34"/>
    <w:rsid w:val="00EA5AAD"/>
    <w:rsid w:val="00EB6BE9"/>
    <w:rsid w:val="00EC0D0D"/>
    <w:rsid w:val="00EC1D16"/>
    <w:rsid w:val="00EC3F91"/>
    <w:rsid w:val="00ED0670"/>
    <w:rsid w:val="00ED238C"/>
    <w:rsid w:val="00ED32AF"/>
    <w:rsid w:val="00ED3B4B"/>
    <w:rsid w:val="00EF453A"/>
    <w:rsid w:val="00F03109"/>
    <w:rsid w:val="00F04161"/>
    <w:rsid w:val="00F058B0"/>
    <w:rsid w:val="00F069AF"/>
    <w:rsid w:val="00F13FDE"/>
    <w:rsid w:val="00F2711A"/>
    <w:rsid w:val="00F33388"/>
    <w:rsid w:val="00F4149A"/>
    <w:rsid w:val="00F420EE"/>
    <w:rsid w:val="00F45ECC"/>
    <w:rsid w:val="00F51618"/>
    <w:rsid w:val="00F52ECE"/>
    <w:rsid w:val="00F63005"/>
    <w:rsid w:val="00F70DE0"/>
    <w:rsid w:val="00F72F5B"/>
    <w:rsid w:val="00F73583"/>
    <w:rsid w:val="00F73927"/>
    <w:rsid w:val="00F740D0"/>
    <w:rsid w:val="00F75BD9"/>
    <w:rsid w:val="00F76371"/>
    <w:rsid w:val="00F8565D"/>
    <w:rsid w:val="00F8577D"/>
    <w:rsid w:val="00F861B1"/>
    <w:rsid w:val="00F872DC"/>
    <w:rsid w:val="00F919FD"/>
    <w:rsid w:val="00F9461E"/>
    <w:rsid w:val="00FA56F5"/>
    <w:rsid w:val="00FA7CB3"/>
    <w:rsid w:val="00FB65E8"/>
    <w:rsid w:val="00FC2A33"/>
    <w:rsid w:val="00FC4FE3"/>
    <w:rsid w:val="00FC6AA1"/>
    <w:rsid w:val="00FC7387"/>
    <w:rsid w:val="00FC7732"/>
    <w:rsid w:val="00FD6B09"/>
    <w:rsid w:val="00FE1B85"/>
    <w:rsid w:val="00FE3ED1"/>
    <w:rsid w:val="00FE78B7"/>
    <w:rsid w:val="00FF1FA1"/>
    <w:rsid w:val="00FF5909"/>
    <w:rsid w:val="00FF5D7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59FD0D"/>
  <w15:chartTrackingRefBased/>
  <w15:docId w15:val="{D506E6DE-8811-44E0-A54A-A203ACB41F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sz w:val="24"/>
        <w:szCs w:val="24"/>
        <w:lang w:val="en-US" w:eastAsia="ko-K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775EF"/>
    <w:pPr>
      <w:widowControl w:val="0"/>
      <w:autoSpaceDE w:val="0"/>
      <w:autoSpaceDN w:val="0"/>
      <w:spacing w:after="0" w:line="240" w:lineRule="auto"/>
    </w:pPr>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6775EF"/>
    <w:pPr>
      <w:ind w:left="701" w:hanging="581"/>
    </w:pPr>
    <w:rPr>
      <w:rFonts w:ascii="Georgia" w:eastAsia="Georgia" w:hAnsi="Georgia" w:cs="Georgia"/>
    </w:rPr>
  </w:style>
  <w:style w:type="character" w:styleId="CommentReference">
    <w:name w:val="annotation reference"/>
    <w:basedOn w:val="DefaultParagraphFont"/>
    <w:uiPriority w:val="99"/>
    <w:semiHidden/>
    <w:unhideWhenUsed/>
    <w:rsid w:val="006775EF"/>
    <w:rPr>
      <w:sz w:val="16"/>
      <w:szCs w:val="16"/>
    </w:rPr>
  </w:style>
  <w:style w:type="paragraph" w:styleId="CommentText">
    <w:name w:val="annotation text"/>
    <w:basedOn w:val="Normal"/>
    <w:link w:val="CommentTextChar"/>
    <w:uiPriority w:val="99"/>
    <w:unhideWhenUsed/>
    <w:rsid w:val="006775EF"/>
    <w:rPr>
      <w:sz w:val="20"/>
      <w:szCs w:val="20"/>
    </w:rPr>
  </w:style>
  <w:style w:type="character" w:customStyle="1" w:styleId="CommentTextChar">
    <w:name w:val="Comment Text Char"/>
    <w:basedOn w:val="DefaultParagraphFont"/>
    <w:link w:val="CommentText"/>
    <w:uiPriority w:val="99"/>
    <w:rsid w:val="006775EF"/>
    <w:rPr>
      <w:rFonts w:ascii="Times New Roman" w:eastAsia="Times New Roman" w:hAnsi="Times New Roman" w:cs="Times New Roman"/>
      <w:sz w:val="20"/>
      <w:szCs w:val="20"/>
      <w:lang w:val="en-GB" w:eastAsia="en-US"/>
    </w:rPr>
  </w:style>
  <w:style w:type="paragraph" w:styleId="BalloonText">
    <w:name w:val="Balloon Text"/>
    <w:basedOn w:val="Normal"/>
    <w:link w:val="BalloonTextChar"/>
    <w:uiPriority w:val="99"/>
    <w:semiHidden/>
    <w:unhideWhenUsed/>
    <w:rsid w:val="006775E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5EF"/>
    <w:rPr>
      <w:rFonts w:ascii="Segoe UI" w:eastAsia="Times New Roman" w:hAnsi="Segoe UI" w:cs="Segoe UI"/>
      <w:sz w:val="18"/>
      <w:szCs w:val="18"/>
      <w:lang w:val="en-GB" w:eastAsia="en-US"/>
    </w:rPr>
  </w:style>
  <w:style w:type="character" w:styleId="LineNumber">
    <w:name w:val="line number"/>
    <w:basedOn w:val="DefaultParagraphFont"/>
    <w:uiPriority w:val="99"/>
    <w:semiHidden/>
    <w:unhideWhenUsed/>
    <w:rsid w:val="008916E8"/>
  </w:style>
  <w:style w:type="paragraph" w:styleId="Bibliography">
    <w:name w:val="Bibliography"/>
    <w:basedOn w:val="Normal"/>
    <w:next w:val="Normal"/>
    <w:uiPriority w:val="37"/>
    <w:unhideWhenUsed/>
    <w:rsid w:val="00D71FC8"/>
    <w:pPr>
      <w:ind w:left="720" w:hanging="720"/>
    </w:pPr>
  </w:style>
  <w:style w:type="table" w:styleId="TableGrid">
    <w:name w:val="Table Grid"/>
    <w:basedOn w:val="TableNormal"/>
    <w:uiPriority w:val="39"/>
    <w:rsid w:val="00B113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0613E"/>
    <w:rPr>
      <w:color w:val="808080"/>
    </w:rPr>
  </w:style>
  <w:style w:type="paragraph" w:styleId="CommentSubject">
    <w:name w:val="annotation subject"/>
    <w:basedOn w:val="CommentText"/>
    <w:next w:val="CommentText"/>
    <w:link w:val="CommentSubjectChar"/>
    <w:uiPriority w:val="99"/>
    <w:semiHidden/>
    <w:unhideWhenUsed/>
    <w:rsid w:val="00DF3ACD"/>
    <w:rPr>
      <w:b/>
      <w:bCs/>
    </w:rPr>
  </w:style>
  <w:style w:type="character" w:customStyle="1" w:styleId="CommentSubjectChar">
    <w:name w:val="Comment Subject Char"/>
    <w:basedOn w:val="CommentTextChar"/>
    <w:link w:val="CommentSubject"/>
    <w:uiPriority w:val="99"/>
    <w:semiHidden/>
    <w:rsid w:val="00DF3ACD"/>
    <w:rPr>
      <w:rFonts w:ascii="Times New Roman" w:eastAsia="Times New Roman" w:hAnsi="Times New Roman" w:cs="Times New Roman"/>
      <w:b/>
      <w:bCs/>
      <w:sz w:val="20"/>
      <w:szCs w:val="20"/>
      <w:lang w:val="en-GB" w:eastAsia="en-US"/>
    </w:rPr>
  </w:style>
  <w:style w:type="paragraph" w:customStyle="1" w:styleId="Compact">
    <w:name w:val="Compact"/>
    <w:basedOn w:val="BodyText"/>
    <w:qFormat/>
    <w:rsid w:val="000E50F4"/>
    <w:pPr>
      <w:widowControl/>
      <w:autoSpaceDE/>
      <w:autoSpaceDN/>
      <w:spacing w:before="36" w:after="36"/>
    </w:pPr>
    <w:rPr>
      <w:rFonts w:asciiTheme="minorHAnsi" w:eastAsiaTheme="minorHAnsi" w:hAnsiTheme="minorHAnsi" w:cstheme="minorBidi"/>
      <w:lang w:val="en-US" w:eastAsia="en-US"/>
    </w:rPr>
  </w:style>
  <w:style w:type="paragraph" w:styleId="BodyText">
    <w:name w:val="Body Text"/>
    <w:basedOn w:val="Normal"/>
    <w:link w:val="BodyTextChar"/>
    <w:uiPriority w:val="99"/>
    <w:semiHidden/>
    <w:unhideWhenUsed/>
    <w:rsid w:val="000E50F4"/>
    <w:pPr>
      <w:spacing w:after="120"/>
    </w:pPr>
  </w:style>
  <w:style w:type="character" w:customStyle="1" w:styleId="BodyTextChar">
    <w:name w:val="Body Text Char"/>
    <w:basedOn w:val="DefaultParagraphFont"/>
    <w:link w:val="BodyText"/>
    <w:uiPriority w:val="99"/>
    <w:semiHidden/>
    <w:rsid w:val="000E50F4"/>
    <w:rPr>
      <w:lang w:val="en-GB"/>
    </w:rPr>
  </w:style>
  <w:style w:type="paragraph" w:styleId="Header">
    <w:name w:val="header"/>
    <w:basedOn w:val="Normal"/>
    <w:link w:val="HeaderChar"/>
    <w:uiPriority w:val="99"/>
    <w:unhideWhenUsed/>
    <w:rsid w:val="004507C9"/>
    <w:pPr>
      <w:tabs>
        <w:tab w:val="center" w:pos="4680"/>
        <w:tab w:val="right" w:pos="9360"/>
      </w:tabs>
    </w:pPr>
  </w:style>
  <w:style w:type="character" w:customStyle="1" w:styleId="HeaderChar">
    <w:name w:val="Header Char"/>
    <w:basedOn w:val="DefaultParagraphFont"/>
    <w:link w:val="Header"/>
    <w:uiPriority w:val="99"/>
    <w:rsid w:val="004507C9"/>
    <w:rPr>
      <w:lang w:val="en-GB"/>
    </w:rPr>
  </w:style>
  <w:style w:type="paragraph" w:styleId="Footer">
    <w:name w:val="footer"/>
    <w:basedOn w:val="Normal"/>
    <w:link w:val="FooterChar"/>
    <w:uiPriority w:val="99"/>
    <w:unhideWhenUsed/>
    <w:rsid w:val="004507C9"/>
    <w:pPr>
      <w:tabs>
        <w:tab w:val="center" w:pos="4680"/>
        <w:tab w:val="right" w:pos="9360"/>
      </w:tabs>
    </w:pPr>
  </w:style>
  <w:style w:type="character" w:customStyle="1" w:styleId="FooterChar">
    <w:name w:val="Footer Char"/>
    <w:basedOn w:val="DefaultParagraphFont"/>
    <w:link w:val="Footer"/>
    <w:uiPriority w:val="99"/>
    <w:rsid w:val="004507C9"/>
    <w:rPr>
      <w:lang w:val="en-GB"/>
    </w:rPr>
  </w:style>
  <w:style w:type="paragraph" w:styleId="Caption">
    <w:name w:val="caption"/>
    <w:basedOn w:val="Normal"/>
    <w:next w:val="Normal"/>
    <w:uiPriority w:val="35"/>
    <w:unhideWhenUsed/>
    <w:qFormat/>
    <w:rsid w:val="001955EB"/>
    <w:pPr>
      <w:spacing w:after="200"/>
    </w:pPr>
    <w:rPr>
      <w:i/>
      <w:iCs/>
      <w:color w:val="44546A" w:themeColor="text2"/>
      <w:sz w:val="18"/>
      <w:szCs w:val="18"/>
    </w:rPr>
  </w:style>
  <w:style w:type="character" w:styleId="Hyperlink">
    <w:name w:val="Hyperlink"/>
    <w:basedOn w:val="DefaultParagraphFont"/>
    <w:uiPriority w:val="99"/>
    <w:unhideWhenUsed/>
    <w:rsid w:val="00591118"/>
    <w:rPr>
      <w:color w:val="0563C1" w:themeColor="hyperlink"/>
      <w:u w:val="single"/>
    </w:rPr>
  </w:style>
  <w:style w:type="character" w:styleId="UnresolvedMention">
    <w:name w:val="Unresolved Mention"/>
    <w:basedOn w:val="DefaultParagraphFont"/>
    <w:uiPriority w:val="99"/>
    <w:semiHidden/>
    <w:unhideWhenUsed/>
    <w:rsid w:val="005911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295776">
      <w:bodyDiv w:val="1"/>
      <w:marLeft w:val="0"/>
      <w:marRight w:val="0"/>
      <w:marTop w:val="0"/>
      <w:marBottom w:val="0"/>
      <w:divBdr>
        <w:top w:val="none" w:sz="0" w:space="0" w:color="auto"/>
        <w:left w:val="none" w:sz="0" w:space="0" w:color="auto"/>
        <w:bottom w:val="none" w:sz="0" w:space="0" w:color="auto"/>
        <w:right w:val="none" w:sz="0" w:space="0" w:color="auto"/>
      </w:divBdr>
    </w:div>
    <w:div w:id="121582720">
      <w:bodyDiv w:val="1"/>
      <w:marLeft w:val="0"/>
      <w:marRight w:val="0"/>
      <w:marTop w:val="0"/>
      <w:marBottom w:val="0"/>
      <w:divBdr>
        <w:top w:val="none" w:sz="0" w:space="0" w:color="auto"/>
        <w:left w:val="none" w:sz="0" w:space="0" w:color="auto"/>
        <w:bottom w:val="none" w:sz="0" w:space="0" w:color="auto"/>
        <w:right w:val="none" w:sz="0" w:space="0" w:color="auto"/>
      </w:divBdr>
      <w:divsChild>
        <w:div w:id="1267080721">
          <w:marLeft w:val="0"/>
          <w:marRight w:val="0"/>
          <w:marTop w:val="0"/>
          <w:marBottom w:val="0"/>
          <w:divBdr>
            <w:top w:val="none" w:sz="0" w:space="0" w:color="auto"/>
            <w:left w:val="none" w:sz="0" w:space="0" w:color="auto"/>
            <w:bottom w:val="none" w:sz="0" w:space="0" w:color="auto"/>
            <w:right w:val="none" w:sz="0" w:space="0" w:color="auto"/>
          </w:divBdr>
          <w:divsChild>
            <w:div w:id="136336390">
              <w:marLeft w:val="0"/>
              <w:marRight w:val="0"/>
              <w:marTop w:val="0"/>
              <w:marBottom w:val="0"/>
              <w:divBdr>
                <w:top w:val="none" w:sz="0" w:space="0" w:color="auto"/>
                <w:left w:val="none" w:sz="0" w:space="0" w:color="auto"/>
                <w:bottom w:val="none" w:sz="0" w:space="0" w:color="auto"/>
                <w:right w:val="none" w:sz="0" w:space="0" w:color="auto"/>
              </w:divBdr>
            </w:div>
            <w:div w:id="157579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36722">
      <w:bodyDiv w:val="1"/>
      <w:marLeft w:val="0"/>
      <w:marRight w:val="0"/>
      <w:marTop w:val="0"/>
      <w:marBottom w:val="0"/>
      <w:divBdr>
        <w:top w:val="none" w:sz="0" w:space="0" w:color="auto"/>
        <w:left w:val="none" w:sz="0" w:space="0" w:color="auto"/>
        <w:bottom w:val="none" w:sz="0" w:space="0" w:color="auto"/>
        <w:right w:val="none" w:sz="0" w:space="0" w:color="auto"/>
      </w:divBdr>
    </w:div>
    <w:div w:id="168952437">
      <w:bodyDiv w:val="1"/>
      <w:marLeft w:val="0"/>
      <w:marRight w:val="0"/>
      <w:marTop w:val="0"/>
      <w:marBottom w:val="0"/>
      <w:divBdr>
        <w:top w:val="none" w:sz="0" w:space="0" w:color="auto"/>
        <w:left w:val="none" w:sz="0" w:space="0" w:color="auto"/>
        <w:bottom w:val="none" w:sz="0" w:space="0" w:color="auto"/>
        <w:right w:val="none" w:sz="0" w:space="0" w:color="auto"/>
      </w:divBdr>
    </w:div>
    <w:div w:id="174929970">
      <w:bodyDiv w:val="1"/>
      <w:marLeft w:val="0"/>
      <w:marRight w:val="0"/>
      <w:marTop w:val="0"/>
      <w:marBottom w:val="0"/>
      <w:divBdr>
        <w:top w:val="none" w:sz="0" w:space="0" w:color="auto"/>
        <w:left w:val="none" w:sz="0" w:space="0" w:color="auto"/>
        <w:bottom w:val="none" w:sz="0" w:space="0" w:color="auto"/>
        <w:right w:val="none" w:sz="0" w:space="0" w:color="auto"/>
      </w:divBdr>
    </w:div>
    <w:div w:id="307516141">
      <w:bodyDiv w:val="1"/>
      <w:marLeft w:val="0"/>
      <w:marRight w:val="0"/>
      <w:marTop w:val="0"/>
      <w:marBottom w:val="0"/>
      <w:divBdr>
        <w:top w:val="none" w:sz="0" w:space="0" w:color="auto"/>
        <w:left w:val="none" w:sz="0" w:space="0" w:color="auto"/>
        <w:bottom w:val="none" w:sz="0" w:space="0" w:color="auto"/>
        <w:right w:val="none" w:sz="0" w:space="0" w:color="auto"/>
      </w:divBdr>
    </w:div>
    <w:div w:id="383870917">
      <w:bodyDiv w:val="1"/>
      <w:marLeft w:val="0"/>
      <w:marRight w:val="0"/>
      <w:marTop w:val="0"/>
      <w:marBottom w:val="0"/>
      <w:divBdr>
        <w:top w:val="none" w:sz="0" w:space="0" w:color="auto"/>
        <w:left w:val="none" w:sz="0" w:space="0" w:color="auto"/>
        <w:bottom w:val="none" w:sz="0" w:space="0" w:color="auto"/>
        <w:right w:val="none" w:sz="0" w:space="0" w:color="auto"/>
      </w:divBdr>
    </w:div>
    <w:div w:id="482626373">
      <w:bodyDiv w:val="1"/>
      <w:marLeft w:val="0"/>
      <w:marRight w:val="0"/>
      <w:marTop w:val="0"/>
      <w:marBottom w:val="0"/>
      <w:divBdr>
        <w:top w:val="none" w:sz="0" w:space="0" w:color="auto"/>
        <w:left w:val="none" w:sz="0" w:space="0" w:color="auto"/>
        <w:bottom w:val="none" w:sz="0" w:space="0" w:color="auto"/>
        <w:right w:val="none" w:sz="0" w:space="0" w:color="auto"/>
      </w:divBdr>
    </w:div>
    <w:div w:id="600769180">
      <w:bodyDiv w:val="1"/>
      <w:marLeft w:val="0"/>
      <w:marRight w:val="0"/>
      <w:marTop w:val="0"/>
      <w:marBottom w:val="0"/>
      <w:divBdr>
        <w:top w:val="none" w:sz="0" w:space="0" w:color="auto"/>
        <w:left w:val="none" w:sz="0" w:space="0" w:color="auto"/>
        <w:bottom w:val="none" w:sz="0" w:space="0" w:color="auto"/>
        <w:right w:val="none" w:sz="0" w:space="0" w:color="auto"/>
      </w:divBdr>
    </w:div>
    <w:div w:id="644041968">
      <w:bodyDiv w:val="1"/>
      <w:marLeft w:val="0"/>
      <w:marRight w:val="0"/>
      <w:marTop w:val="0"/>
      <w:marBottom w:val="0"/>
      <w:divBdr>
        <w:top w:val="none" w:sz="0" w:space="0" w:color="auto"/>
        <w:left w:val="none" w:sz="0" w:space="0" w:color="auto"/>
        <w:bottom w:val="none" w:sz="0" w:space="0" w:color="auto"/>
        <w:right w:val="none" w:sz="0" w:space="0" w:color="auto"/>
      </w:divBdr>
    </w:div>
    <w:div w:id="692078480">
      <w:bodyDiv w:val="1"/>
      <w:marLeft w:val="0"/>
      <w:marRight w:val="0"/>
      <w:marTop w:val="0"/>
      <w:marBottom w:val="0"/>
      <w:divBdr>
        <w:top w:val="none" w:sz="0" w:space="0" w:color="auto"/>
        <w:left w:val="none" w:sz="0" w:space="0" w:color="auto"/>
        <w:bottom w:val="none" w:sz="0" w:space="0" w:color="auto"/>
        <w:right w:val="none" w:sz="0" w:space="0" w:color="auto"/>
      </w:divBdr>
    </w:div>
    <w:div w:id="701784486">
      <w:bodyDiv w:val="1"/>
      <w:marLeft w:val="0"/>
      <w:marRight w:val="0"/>
      <w:marTop w:val="0"/>
      <w:marBottom w:val="0"/>
      <w:divBdr>
        <w:top w:val="none" w:sz="0" w:space="0" w:color="auto"/>
        <w:left w:val="none" w:sz="0" w:space="0" w:color="auto"/>
        <w:bottom w:val="none" w:sz="0" w:space="0" w:color="auto"/>
        <w:right w:val="none" w:sz="0" w:space="0" w:color="auto"/>
      </w:divBdr>
    </w:div>
    <w:div w:id="704451113">
      <w:bodyDiv w:val="1"/>
      <w:marLeft w:val="0"/>
      <w:marRight w:val="0"/>
      <w:marTop w:val="0"/>
      <w:marBottom w:val="0"/>
      <w:divBdr>
        <w:top w:val="none" w:sz="0" w:space="0" w:color="auto"/>
        <w:left w:val="none" w:sz="0" w:space="0" w:color="auto"/>
        <w:bottom w:val="none" w:sz="0" w:space="0" w:color="auto"/>
        <w:right w:val="none" w:sz="0" w:space="0" w:color="auto"/>
      </w:divBdr>
    </w:div>
    <w:div w:id="717239181">
      <w:bodyDiv w:val="1"/>
      <w:marLeft w:val="0"/>
      <w:marRight w:val="0"/>
      <w:marTop w:val="0"/>
      <w:marBottom w:val="0"/>
      <w:divBdr>
        <w:top w:val="none" w:sz="0" w:space="0" w:color="auto"/>
        <w:left w:val="none" w:sz="0" w:space="0" w:color="auto"/>
        <w:bottom w:val="none" w:sz="0" w:space="0" w:color="auto"/>
        <w:right w:val="none" w:sz="0" w:space="0" w:color="auto"/>
      </w:divBdr>
    </w:div>
    <w:div w:id="737676951">
      <w:bodyDiv w:val="1"/>
      <w:marLeft w:val="0"/>
      <w:marRight w:val="0"/>
      <w:marTop w:val="0"/>
      <w:marBottom w:val="0"/>
      <w:divBdr>
        <w:top w:val="none" w:sz="0" w:space="0" w:color="auto"/>
        <w:left w:val="none" w:sz="0" w:space="0" w:color="auto"/>
        <w:bottom w:val="none" w:sz="0" w:space="0" w:color="auto"/>
        <w:right w:val="none" w:sz="0" w:space="0" w:color="auto"/>
      </w:divBdr>
    </w:div>
    <w:div w:id="769618705">
      <w:bodyDiv w:val="1"/>
      <w:marLeft w:val="0"/>
      <w:marRight w:val="0"/>
      <w:marTop w:val="0"/>
      <w:marBottom w:val="0"/>
      <w:divBdr>
        <w:top w:val="none" w:sz="0" w:space="0" w:color="auto"/>
        <w:left w:val="none" w:sz="0" w:space="0" w:color="auto"/>
        <w:bottom w:val="none" w:sz="0" w:space="0" w:color="auto"/>
        <w:right w:val="none" w:sz="0" w:space="0" w:color="auto"/>
      </w:divBdr>
    </w:div>
    <w:div w:id="784813589">
      <w:bodyDiv w:val="1"/>
      <w:marLeft w:val="0"/>
      <w:marRight w:val="0"/>
      <w:marTop w:val="0"/>
      <w:marBottom w:val="0"/>
      <w:divBdr>
        <w:top w:val="none" w:sz="0" w:space="0" w:color="auto"/>
        <w:left w:val="none" w:sz="0" w:space="0" w:color="auto"/>
        <w:bottom w:val="none" w:sz="0" w:space="0" w:color="auto"/>
        <w:right w:val="none" w:sz="0" w:space="0" w:color="auto"/>
      </w:divBdr>
      <w:divsChild>
        <w:div w:id="556933851">
          <w:marLeft w:val="0"/>
          <w:marRight w:val="0"/>
          <w:marTop w:val="0"/>
          <w:marBottom w:val="0"/>
          <w:divBdr>
            <w:top w:val="none" w:sz="0" w:space="0" w:color="auto"/>
            <w:left w:val="none" w:sz="0" w:space="0" w:color="auto"/>
            <w:bottom w:val="none" w:sz="0" w:space="0" w:color="auto"/>
            <w:right w:val="none" w:sz="0" w:space="0" w:color="auto"/>
          </w:divBdr>
          <w:divsChild>
            <w:div w:id="176364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0054584">
      <w:bodyDiv w:val="1"/>
      <w:marLeft w:val="0"/>
      <w:marRight w:val="0"/>
      <w:marTop w:val="0"/>
      <w:marBottom w:val="0"/>
      <w:divBdr>
        <w:top w:val="none" w:sz="0" w:space="0" w:color="auto"/>
        <w:left w:val="none" w:sz="0" w:space="0" w:color="auto"/>
        <w:bottom w:val="none" w:sz="0" w:space="0" w:color="auto"/>
        <w:right w:val="none" w:sz="0" w:space="0" w:color="auto"/>
      </w:divBdr>
    </w:div>
    <w:div w:id="1054159368">
      <w:bodyDiv w:val="1"/>
      <w:marLeft w:val="0"/>
      <w:marRight w:val="0"/>
      <w:marTop w:val="0"/>
      <w:marBottom w:val="0"/>
      <w:divBdr>
        <w:top w:val="none" w:sz="0" w:space="0" w:color="auto"/>
        <w:left w:val="none" w:sz="0" w:space="0" w:color="auto"/>
        <w:bottom w:val="none" w:sz="0" w:space="0" w:color="auto"/>
        <w:right w:val="none" w:sz="0" w:space="0" w:color="auto"/>
      </w:divBdr>
    </w:div>
    <w:div w:id="1106656726">
      <w:bodyDiv w:val="1"/>
      <w:marLeft w:val="0"/>
      <w:marRight w:val="0"/>
      <w:marTop w:val="0"/>
      <w:marBottom w:val="0"/>
      <w:divBdr>
        <w:top w:val="none" w:sz="0" w:space="0" w:color="auto"/>
        <w:left w:val="none" w:sz="0" w:space="0" w:color="auto"/>
        <w:bottom w:val="none" w:sz="0" w:space="0" w:color="auto"/>
        <w:right w:val="none" w:sz="0" w:space="0" w:color="auto"/>
      </w:divBdr>
    </w:div>
    <w:div w:id="1151601198">
      <w:bodyDiv w:val="1"/>
      <w:marLeft w:val="0"/>
      <w:marRight w:val="0"/>
      <w:marTop w:val="0"/>
      <w:marBottom w:val="0"/>
      <w:divBdr>
        <w:top w:val="none" w:sz="0" w:space="0" w:color="auto"/>
        <w:left w:val="none" w:sz="0" w:space="0" w:color="auto"/>
        <w:bottom w:val="none" w:sz="0" w:space="0" w:color="auto"/>
        <w:right w:val="none" w:sz="0" w:space="0" w:color="auto"/>
      </w:divBdr>
    </w:div>
    <w:div w:id="1158419799">
      <w:bodyDiv w:val="1"/>
      <w:marLeft w:val="0"/>
      <w:marRight w:val="0"/>
      <w:marTop w:val="0"/>
      <w:marBottom w:val="0"/>
      <w:divBdr>
        <w:top w:val="none" w:sz="0" w:space="0" w:color="auto"/>
        <w:left w:val="none" w:sz="0" w:space="0" w:color="auto"/>
        <w:bottom w:val="none" w:sz="0" w:space="0" w:color="auto"/>
        <w:right w:val="none" w:sz="0" w:space="0" w:color="auto"/>
      </w:divBdr>
      <w:divsChild>
        <w:div w:id="1578204327">
          <w:marLeft w:val="0"/>
          <w:marRight w:val="0"/>
          <w:marTop w:val="0"/>
          <w:marBottom w:val="0"/>
          <w:divBdr>
            <w:top w:val="none" w:sz="0" w:space="0" w:color="auto"/>
            <w:left w:val="none" w:sz="0" w:space="0" w:color="auto"/>
            <w:bottom w:val="none" w:sz="0" w:space="0" w:color="auto"/>
            <w:right w:val="none" w:sz="0" w:space="0" w:color="auto"/>
          </w:divBdr>
          <w:divsChild>
            <w:div w:id="772747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074289">
      <w:bodyDiv w:val="1"/>
      <w:marLeft w:val="0"/>
      <w:marRight w:val="0"/>
      <w:marTop w:val="0"/>
      <w:marBottom w:val="0"/>
      <w:divBdr>
        <w:top w:val="none" w:sz="0" w:space="0" w:color="auto"/>
        <w:left w:val="none" w:sz="0" w:space="0" w:color="auto"/>
        <w:bottom w:val="none" w:sz="0" w:space="0" w:color="auto"/>
        <w:right w:val="none" w:sz="0" w:space="0" w:color="auto"/>
      </w:divBdr>
    </w:div>
    <w:div w:id="1200556894">
      <w:bodyDiv w:val="1"/>
      <w:marLeft w:val="0"/>
      <w:marRight w:val="0"/>
      <w:marTop w:val="0"/>
      <w:marBottom w:val="0"/>
      <w:divBdr>
        <w:top w:val="none" w:sz="0" w:space="0" w:color="auto"/>
        <w:left w:val="none" w:sz="0" w:space="0" w:color="auto"/>
        <w:bottom w:val="none" w:sz="0" w:space="0" w:color="auto"/>
        <w:right w:val="none" w:sz="0" w:space="0" w:color="auto"/>
      </w:divBdr>
    </w:div>
    <w:div w:id="1231768813">
      <w:bodyDiv w:val="1"/>
      <w:marLeft w:val="0"/>
      <w:marRight w:val="0"/>
      <w:marTop w:val="0"/>
      <w:marBottom w:val="0"/>
      <w:divBdr>
        <w:top w:val="none" w:sz="0" w:space="0" w:color="auto"/>
        <w:left w:val="none" w:sz="0" w:space="0" w:color="auto"/>
        <w:bottom w:val="none" w:sz="0" w:space="0" w:color="auto"/>
        <w:right w:val="none" w:sz="0" w:space="0" w:color="auto"/>
      </w:divBdr>
    </w:div>
    <w:div w:id="1310524701">
      <w:bodyDiv w:val="1"/>
      <w:marLeft w:val="0"/>
      <w:marRight w:val="0"/>
      <w:marTop w:val="0"/>
      <w:marBottom w:val="0"/>
      <w:divBdr>
        <w:top w:val="none" w:sz="0" w:space="0" w:color="auto"/>
        <w:left w:val="none" w:sz="0" w:space="0" w:color="auto"/>
        <w:bottom w:val="none" w:sz="0" w:space="0" w:color="auto"/>
        <w:right w:val="none" w:sz="0" w:space="0" w:color="auto"/>
      </w:divBdr>
      <w:divsChild>
        <w:div w:id="10646565">
          <w:marLeft w:val="0"/>
          <w:marRight w:val="0"/>
          <w:marTop w:val="0"/>
          <w:marBottom w:val="0"/>
          <w:divBdr>
            <w:top w:val="none" w:sz="0" w:space="0" w:color="auto"/>
            <w:left w:val="none" w:sz="0" w:space="0" w:color="auto"/>
            <w:bottom w:val="none" w:sz="0" w:space="0" w:color="auto"/>
            <w:right w:val="none" w:sz="0" w:space="0" w:color="auto"/>
          </w:divBdr>
          <w:divsChild>
            <w:div w:id="159700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9215458">
      <w:bodyDiv w:val="1"/>
      <w:marLeft w:val="0"/>
      <w:marRight w:val="0"/>
      <w:marTop w:val="0"/>
      <w:marBottom w:val="0"/>
      <w:divBdr>
        <w:top w:val="none" w:sz="0" w:space="0" w:color="auto"/>
        <w:left w:val="none" w:sz="0" w:space="0" w:color="auto"/>
        <w:bottom w:val="none" w:sz="0" w:space="0" w:color="auto"/>
        <w:right w:val="none" w:sz="0" w:space="0" w:color="auto"/>
      </w:divBdr>
    </w:div>
    <w:div w:id="1541087934">
      <w:bodyDiv w:val="1"/>
      <w:marLeft w:val="0"/>
      <w:marRight w:val="0"/>
      <w:marTop w:val="0"/>
      <w:marBottom w:val="0"/>
      <w:divBdr>
        <w:top w:val="none" w:sz="0" w:space="0" w:color="auto"/>
        <w:left w:val="none" w:sz="0" w:space="0" w:color="auto"/>
        <w:bottom w:val="none" w:sz="0" w:space="0" w:color="auto"/>
        <w:right w:val="none" w:sz="0" w:space="0" w:color="auto"/>
      </w:divBdr>
    </w:div>
    <w:div w:id="1587113234">
      <w:bodyDiv w:val="1"/>
      <w:marLeft w:val="0"/>
      <w:marRight w:val="0"/>
      <w:marTop w:val="0"/>
      <w:marBottom w:val="0"/>
      <w:divBdr>
        <w:top w:val="none" w:sz="0" w:space="0" w:color="auto"/>
        <w:left w:val="none" w:sz="0" w:space="0" w:color="auto"/>
        <w:bottom w:val="none" w:sz="0" w:space="0" w:color="auto"/>
        <w:right w:val="none" w:sz="0" w:space="0" w:color="auto"/>
      </w:divBdr>
    </w:div>
    <w:div w:id="1616326482">
      <w:bodyDiv w:val="1"/>
      <w:marLeft w:val="0"/>
      <w:marRight w:val="0"/>
      <w:marTop w:val="0"/>
      <w:marBottom w:val="0"/>
      <w:divBdr>
        <w:top w:val="none" w:sz="0" w:space="0" w:color="auto"/>
        <w:left w:val="none" w:sz="0" w:space="0" w:color="auto"/>
        <w:bottom w:val="none" w:sz="0" w:space="0" w:color="auto"/>
        <w:right w:val="none" w:sz="0" w:space="0" w:color="auto"/>
      </w:divBdr>
    </w:div>
    <w:div w:id="1685329015">
      <w:bodyDiv w:val="1"/>
      <w:marLeft w:val="0"/>
      <w:marRight w:val="0"/>
      <w:marTop w:val="0"/>
      <w:marBottom w:val="0"/>
      <w:divBdr>
        <w:top w:val="none" w:sz="0" w:space="0" w:color="auto"/>
        <w:left w:val="none" w:sz="0" w:space="0" w:color="auto"/>
        <w:bottom w:val="none" w:sz="0" w:space="0" w:color="auto"/>
        <w:right w:val="none" w:sz="0" w:space="0" w:color="auto"/>
      </w:divBdr>
    </w:div>
    <w:div w:id="1733121162">
      <w:bodyDiv w:val="1"/>
      <w:marLeft w:val="0"/>
      <w:marRight w:val="0"/>
      <w:marTop w:val="0"/>
      <w:marBottom w:val="0"/>
      <w:divBdr>
        <w:top w:val="none" w:sz="0" w:space="0" w:color="auto"/>
        <w:left w:val="none" w:sz="0" w:space="0" w:color="auto"/>
        <w:bottom w:val="none" w:sz="0" w:space="0" w:color="auto"/>
        <w:right w:val="none" w:sz="0" w:space="0" w:color="auto"/>
      </w:divBdr>
      <w:divsChild>
        <w:div w:id="1933051567">
          <w:marLeft w:val="0"/>
          <w:marRight w:val="0"/>
          <w:marTop w:val="0"/>
          <w:marBottom w:val="0"/>
          <w:divBdr>
            <w:top w:val="none" w:sz="0" w:space="0" w:color="auto"/>
            <w:left w:val="none" w:sz="0" w:space="0" w:color="auto"/>
            <w:bottom w:val="none" w:sz="0" w:space="0" w:color="auto"/>
            <w:right w:val="none" w:sz="0" w:space="0" w:color="auto"/>
          </w:divBdr>
          <w:divsChild>
            <w:div w:id="1549220154">
              <w:marLeft w:val="0"/>
              <w:marRight w:val="0"/>
              <w:marTop w:val="0"/>
              <w:marBottom w:val="0"/>
              <w:divBdr>
                <w:top w:val="none" w:sz="0" w:space="0" w:color="auto"/>
                <w:left w:val="none" w:sz="0" w:space="0" w:color="auto"/>
                <w:bottom w:val="none" w:sz="0" w:space="0" w:color="auto"/>
                <w:right w:val="none" w:sz="0" w:space="0" w:color="auto"/>
              </w:divBdr>
            </w:div>
            <w:div w:id="2047872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6392928">
      <w:bodyDiv w:val="1"/>
      <w:marLeft w:val="0"/>
      <w:marRight w:val="0"/>
      <w:marTop w:val="0"/>
      <w:marBottom w:val="0"/>
      <w:divBdr>
        <w:top w:val="none" w:sz="0" w:space="0" w:color="auto"/>
        <w:left w:val="none" w:sz="0" w:space="0" w:color="auto"/>
        <w:bottom w:val="none" w:sz="0" w:space="0" w:color="auto"/>
        <w:right w:val="none" w:sz="0" w:space="0" w:color="auto"/>
      </w:divBdr>
    </w:div>
    <w:div w:id="2041396172">
      <w:bodyDiv w:val="1"/>
      <w:marLeft w:val="0"/>
      <w:marRight w:val="0"/>
      <w:marTop w:val="0"/>
      <w:marBottom w:val="0"/>
      <w:divBdr>
        <w:top w:val="none" w:sz="0" w:space="0" w:color="auto"/>
        <w:left w:val="none" w:sz="0" w:space="0" w:color="auto"/>
        <w:bottom w:val="none" w:sz="0" w:space="0" w:color="auto"/>
        <w:right w:val="none" w:sz="0" w:space="0" w:color="auto"/>
      </w:divBdr>
    </w:div>
    <w:div w:id="2093812274">
      <w:bodyDiv w:val="1"/>
      <w:marLeft w:val="0"/>
      <w:marRight w:val="0"/>
      <w:marTop w:val="0"/>
      <w:marBottom w:val="0"/>
      <w:divBdr>
        <w:top w:val="none" w:sz="0" w:space="0" w:color="auto"/>
        <w:left w:val="none" w:sz="0" w:space="0" w:color="auto"/>
        <w:bottom w:val="none" w:sz="0" w:space="0" w:color="auto"/>
        <w:right w:val="none" w:sz="0" w:space="0" w:color="auto"/>
      </w:divBdr>
    </w:div>
    <w:div w:id="2098087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C4247C-5932-40E5-9658-D6654A8D0C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47</TotalTime>
  <Pages>42</Pages>
  <Words>22980</Words>
  <Characters>130987</Characters>
  <Application>Microsoft Office Word</Application>
  <DocSecurity>0</DocSecurity>
  <Lines>1091</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Chong</dc:creator>
  <cp:keywords/>
  <dc:description/>
  <cp:lastModifiedBy>Lisa Chong</cp:lastModifiedBy>
  <cp:revision>19</cp:revision>
  <dcterms:created xsi:type="dcterms:W3CDTF">2019-01-04T15:53:00Z</dcterms:created>
  <dcterms:modified xsi:type="dcterms:W3CDTF">2019-03-12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gt;&lt;session id="eLcJOcSK"/&gt;&lt;style id="http://www.zotero.org/styles/ices-journal-of-marine-science"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